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3BF5" w14:textId="77777777" w:rsidR="009D2D35" w:rsidRDefault="009D2D35" w:rsidP="009D2D35">
      <w:pPr>
        <w:pStyle w:val="Title"/>
      </w:pPr>
      <w:bookmarkStart w:id="0" w:name="_Toc90365913"/>
      <w:r>
        <w:t>FIB-SEM data processing and stack registration using SIFT</w:t>
      </w:r>
      <w:bookmarkEnd w:id="0"/>
    </w:p>
    <w:p w14:paraId="7EE50143" w14:textId="12BB4F18" w:rsidR="009D2D35" w:rsidRPr="000D0FB1" w:rsidRDefault="009D2D35" w:rsidP="009D2D35">
      <w:pPr>
        <w:pStyle w:val="BodyText"/>
        <w:jc w:val="center"/>
        <w:rPr>
          <w:rFonts w:ascii="Calibri" w:hAnsi="Calibri" w:cs="Calibri"/>
          <w:i/>
          <w:iCs/>
        </w:rPr>
      </w:pPr>
      <w:r w:rsidRPr="0050659F">
        <w:rPr>
          <w:i/>
          <w:iCs/>
        </w:rPr>
        <w:t>G.Shtengel</w:t>
      </w:r>
    </w:p>
    <w:p w14:paraId="326E70AF" w14:textId="77777777" w:rsidR="009D2D35" w:rsidRDefault="009D2D35" w:rsidP="009D2D35">
      <w:pPr>
        <w:pStyle w:val="TOCHeading"/>
      </w:pPr>
      <w:r>
        <w:t>Table of Contents</w:t>
      </w:r>
    </w:p>
    <w:p w14:paraId="3D30B9DC" w14:textId="3BF1BF0E" w:rsidR="00263631" w:rsidRDefault="009D2D35">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90365913" w:history="1">
        <w:r w:rsidR="00263631" w:rsidRPr="00906A87">
          <w:rPr>
            <w:rStyle w:val="Hyperlink"/>
            <w:noProof/>
          </w:rPr>
          <w:t>FIB-SEM data processing and stack registration using SIFT</w:t>
        </w:r>
        <w:r w:rsidR="00263631">
          <w:rPr>
            <w:noProof/>
            <w:webHidden/>
          </w:rPr>
          <w:tab/>
        </w:r>
        <w:r w:rsidR="00263631">
          <w:rPr>
            <w:noProof/>
            <w:webHidden/>
          </w:rPr>
          <w:fldChar w:fldCharType="begin"/>
        </w:r>
        <w:r w:rsidR="00263631">
          <w:rPr>
            <w:noProof/>
            <w:webHidden/>
          </w:rPr>
          <w:instrText xml:space="preserve"> PAGEREF _Toc90365913 \h </w:instrText>
        </w:r>
        <w:r w:rsidR="00263631">
          <w:rPr>
            <w:noProof/>
            <w:webHidden/>
          </w:rPr>
        </w:r>
        <w:r w:rsidR="00263631">
          <w:rPr>
            <w:noProof/>
            <w:webHidden/>
          </w:rPr>
          <w:fldChar w:fldCharType="separate"/>
        </w:r>
        <w:r w:rsidR="00263631">
          <w:rPr>
            <w:noProof/>
            <w:webHidden/>
          </w:rPr>
          <w:t>1</w:t>
        </w:r>
        <w:r w:rsidR="00263631">
          <w:rPr>
            <w:noProof/>
            <w:webHidden/>
          </w:rPr>
          <w:fldChar w:fldCharType="end"/>
        </w:r>
      </w:hyperlink>
    </w:p>
    <w:p w14:paraId="1156F5E8" w14:textId="5AF0F552"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14" w:history="1">
        <w:r w:rsidR="00263631" w:rsidRPr="00906A87">
          <w:rPr>
            <w:rStyle w:val="Hyperlink"/>
            <w:noProof/>
            <w14:scene3d>
              <w14:camera w14:prst="orthographicFront"/>
              <w14:lightRig w14:rig="threePt" w14:dir="t">
                <w14:rot w14:lat="0" w14:lon="0" w14:rev="0"/>
              </w14:lightRig>
            </w14:scene3d>
          </w:rPr>
          <w:t>1</w:t>
        </w:r>
        <w:r w:rsidR="00263631">
          <w:rPr>
            <w:rFonts w:asciiTheme="minorHAnsi" w:eastAsiaTheme="minorEastAsia" w:hAnsiTheme="minorHAnsi" w:cstheme="minorBidi"/>
            <w:noProof/>
            <w:sz w:val="22"/>
            <w:szCs w:val="22"/>
          </w:rPr>
          <w:tab/>
        </w:r>
        <w:r w:rsidR="00263631" w:rsidRPr="00906A87">
          <w:rPr>
            <w:rStyle w:val="Hyperlink"/>
            <w:noProof/>
          </w:rPr>
          <w:t>Introduction:</w:t>
        </w:r>
        <w:r w:rsidR="00263631">
          <w:rPr>
            <w:noProof/>
            <w:webHidden/>
          </w:rPr>
          <w:tab/>
        </w:r>
        <w:r w:rsidR="00263631">
          <w:rPr>
            <w:noProof/>
            <w:webHidden/>
          </w:rPr>
          <w:fldChar w:fldCharType="begin"/>
        </w:r>
        <w:r w:rsidR="00263631">
          <w:rPr>
            <w:noProof/>
            <w:webHidden/>
          </w:rPr>
          <w:instrText xml:space="preserve"> PAGEREF _Toc90365914 \h </w:instrText>
        </w:r>
        <w:r w:rsidR="00263631">
          <w:rPr>
            <w:noProof/>
            <w:webHidden/>
          </w:rPr>
        </w:r>
        <w:r w:rsidR="00263631">
          <w:rPr>
            <w:noProof/>
            <w:webHidden/>
          </w:rPr>
          <w:fldChar w:fldCharType="separate"/>
        </w:r>
        <w:r w:rsidR="00263631">
          <w:rPr>
            <w:noProof/>
            <w:webHidden/>
          </w:rPr>
          <w:t>2</w:t>
        </w:r>
        <w:r w:rsidR="00263631">
          <w:rPr>
            <w:noProof/>
            <w:webHidden/>
          </w:rPr>
          <w:fldChar w:fldCharType="end"/>
        </w:r>
      </w:hyperlink>
    </w:p>
    <w:p w14:paraId="5024759C" w14:textId="4DAE05DB"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15" w:history="1">
        <w:r w:rsidR="00263631" w:rsidRPr="00906A87">
          <w:rPr>
            <w:rStyle w:val="Hyperlink"/>
            <w:noProof/>
          </w:rPr>
          <w:t>1.1</w:t>
        </w:r>
        <w:r w:rsidR="00263631">
          <w:rPr>
            <w:rFonts w:asciiTheme="minorHAnsi" w:eastAsiaTheme="minorEastAsia" w:hAnsiTheme="minorHAnsi" w:cstheme="minorBidi"/>
            <w:noProof/>
            <w:sz w:val="22"/>
            <w:szCs w:val="22"/>
          </w:rPr>
          <w:tab/>
        </w:r>
        <w:r w:rsidR="00263631" w:rsidRPr="00906A87">
          <w:rPr>
            <w:rStyle w:val="Hyperlink"/>
            <w:noProof/>
          </w:rPr>
          <w:t>General Registration Workflow</w:t>
        </w:r>
        <w:r w:rsidR="00263631">
          <w:rPr>
            <w:noProof/>
            <w:webHidden/>
          </w:rPr>
          <w:tab/>
        </w:r>
        <w:r w:rsidR="00263631">
          <w:rPr>
            <w:noProof/>
            <w:webHidden/>
          </w:rPr>
          <w:fldChar w:fldCharType="begin"/>
        </w:r>
        <w:r w:rsidR="00263631">
          <w:rPr>
            <w:noProof/>
            <w:webHidden/>
          </w:rPr>
          <w:instrText xml:space="preserve"> PAGEREF _Toc90365915 \h </w:instrText>
        </w:r>
        <w:r w:rsidR="00263631">
          <w:rPr>
            <w:noProof/>
            <w:webHidden/>
          </w:rPr>
        </w:r>
        <w:r w:rsidR="00263631">
          <w:rPr>
            <w:noProof/>
            <w:webHidden/>
          </w:rPr>
          <w:fldChar w:fldCharType="separate"/>
        </w:r>
        <w:r w:rsidR="00263631">
          <w:rPr>
            <w:noProof/>
            <w:webHidden/>
          </w:rPr>
          <w:t>2</w:t>
        </w:r>
        <w:r w:rsidR="00263631">
          <w:rPr>
            <w:noProof/>
            <w:webHidden/>
          </w:rPr>
          <w:fldChar w:fldCharType="end"/>
        </w:r>
      </w:hyperlink>
    </w:p>
    <w:p w14:paraId="21C0C195" w14:textId="14434AF3"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16" w:history="1">
        <w:r w:rsidR="00263631" w:rsidRPr="00906A87">
          <w:rPr>
            <w:rStyle w:val="Hyperlink"/>
            <w:noProof/>
          </w:rPr>
          <w:t>1.2</w:t>
        </w:r>
        <w:r w:rsidR="00263631">
          <w:rPr>
            <w:rFonts w:asciiTheme="minorHAnsi" w:eastAsiaTheme="minorEastAsia" w:hAnsiTheme="minorHAnsi" w:cstheme="minorBidi"/>
            <w:noProof/>
            <w:sz w:val="22"/>
            <w:szCs w:val="22"/>
          </w:rPr>
          <w:tab/>
        </w:r>
        <w:r w:rsidR="00263631" w:rsidRPr="00906A87">
          <w:rPr>
            <w:rStyle w:val="Hyperlink"/>
            <w:noProof/>
          </w:rPr>
          <w:t>Determining the Transformation Coefficients from Key Point pairs</w:t>
        </w:r>
        <w:r w:rsidR="00263631">
          <w:rPr>
            <w:noProof/>
            <w:webHidden/>
          </w:rPr>
          <w:tab/>
        </w:r>
        <w:r w:rsidR="00263631">
          <w:rPr>
            <w:noProof/>
            <w:webHidden/>
          </w:rPr>
          <w:fldChar w:fldCharType="begin"/>
        </w:r>
        <w:r w:rsidR="00263631">
          <w:rPr>
            <w:noProof/>
            <w:webHidden/>
          </w:rPr>
          <w:instrText xml:space="preserve"> PAGEREF _Toc90365916 \h </w:instrText>
        </w:r>
        <w:r w:rsidR="00263631">
          <w:rPr>
            <w:noProof/>
            <w:webHidden/>
          </w:rPr>
        </w:r>
        <w:r w:rsidR="00263631">
          <w:rPr>
            <w:noProof/>
            <w:webHidden/>
          </w:rPr>
          <w:fldChar w:fldCharType="separate"/>
        </w:r>
        <w:r w:rsidR="00263631">
          <w:rPr>
            <w:noProof/>
            <w:webHidden/>
          </w:rPr>
          <w:t>3</w:t>
        </w:r>
        <w:r w:rsidR="00263631">
          <w:rPr>
            <w:noProof/>
            <w:webHidden/>
          </w:rPr>
          <w:fldChar w:fldCharType="end"/>
        </w:r>
      </w:hyperlink>
    </w:p>
    <w:p w14:paraId="7ACF37C8" w14:textId="10863D0D"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17" w:history="1">
        <w:r w:rsidR="00263631" w:rsidRPr="00906A87">
          <w:rPr>
            <w:rStyle w:val="Hyperlink"/>
            <w:noProof/>
          </w:rPr>
          <w:t>1.3</w:t>
        </w:r>
        <w:r w:rsidR="00263631">
          <w:rPr>
            <w:rFonts w:asciiTheme="minorHAnsi" w:eastAsiaTheme="minorEastAsia" w:hAnsiTheme="minorHAnsi" w:cstheme="minorBidi"/>
            <w:noProof/>
            <w:sz w:val="22"/>
            <w:szCs w:val="22"/>
          </w:rPr>
          <w:tab/>
        </w:r>
        <w:r w:rsidR="00263631" w:rsidRPr="00906A87">
          <w:rPr>
            <w:rStyle w:val="Hyperlink"/>
            <w:noProof/>
          </w:rPr>
          <w:t>Regularization of the Affine Transformation: Ridge Regression</w:t>
        </w:r>
        <w:r w:rsidR="00263631">
          <w:rPr>
            <w:noProof/>
            <w:webHidden/>
          </w:rPr>
          <w:tab/>
        </w:r>
        <w:r w:rsidR="00263631">
          <w:rPr>
            <w:noProof/>
            <w:webHidden/>
          </w:rPr>
          <w:fldChar w:fldCharType="begin"/>
        </w:r>
        <w:r w:rsidR="00263631">
          <w:rPr>
            <w:noProof/>
            <w:webHidden/>
          </w:rPr>
          <w:instrText xml:space="preserve"> PAGEREF _Toc90365917 \h </w:instrText>
        </w:r>
        <w:r w:rsidR="00263631">
          <w:rPr>
            <w:noProof/>
            <w:webHidden/>
          </w:rPr>
        </w:r>
        <w:r w:rsidR="00263631">
          <w:rPr>
            <w:noProof/>
            <w:webHidden/>
          </w:rPr>
          <w:fldChar w:fldCharType="separate"/>
        </w:r>
        <w:r w:rsidR="00263631">
          <w:rPr>
            <w:noProof/>
            <w:webHidden/>
          </w:rPr>
          <w:t>4</w:t>
        </w:r>
        <w:r w:rsidR="00263631">
          <w:rPr>
            <w:noProof/>
            <w:webHidden/>
          </w:rPr>
          <w:fldChar w:fldCharType="end"/>
        </w:r>
      </w:hyperlink>
    </w:p>
    <w:p w14:paraId="7A9BFEDF" w14:textId="6D25E427"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18" w:history="1">
        <w:r w:rsidR="00263631" w:rsidRPr="00906A87">
          <w:rPr>
            <w:rStyle w:val="Hyperlink"/>
            <w:noProof/>
          </w:rPr>
          <w:t>1.4</w:t>
        </w:r>
        <w:r w:rsidR="00263631">
          <w:rPr>
            <w:rFonts w:asciiTheme="minorHAnsi" w:eastAsiaTheme="minorEastAsia" w:hAnsiTheme="minorHAnsi" w:cstheme="minorBidi"/>
            <w:noProof/>
            <w:sz w:val="22"/>
            <w:szCs w:val="22"/>
          </w:rPr>
          <w:tab/>
        </w:r>
        <w:r w:rsidR="00263631" w:rsidRPr="00906A87">
          <w:rPr>
            <w:rStyle w:val="Hyperlink"/>
            <w:noProof/>
          </w:rPr>
          <w:t>Note on Data Padding</w:t>
        </w:r>
        <w:r w:rsidR="00263631">
          <w:rPr>
            <w:noProof/>
            <w:webHidden/>
          </w:rPr>
          <w:tab/>
        </w:r>
        <w:r w:rsidR="00263631">
          <w:rPr>
            <w:noProof/>
            <w:webHidden/>
          </w:rPr>
          <w:fldChar w:fldCharType="begin"/>
        </w:r>
        <w:r w:rsidR="00263631">
          <w:rPr>
            <w:noProof/>
            <w:webHidden/>
          </w:rPr>
          <w:instrText xml:space="preserve"> PAGEREF _Toc90365918 \h </w:instrText>
        </w:r>
        <w:r w:rsidR="00263631">
          <w:rPr>
            <w:noProof/>
            <w:webHidden/>
          </w:rPr>
        </w:r>
        <w:r w:rsidR="00263631">
          <w:rPr>
            <w:noProof/>
            <w:webHidden/>
          </w:rPr>
          <w:fldChar w:fldCharType="separate"/>
        </w:r>
        <w:r w:rsidR="00263631">
          <w:rPr>
            <w:noProof/>
            <w:webHidden/>
          </w:rPr>
          <w:t>4</w:t>
        </w:r>
        <w:r w:rsidR="00263631">
          <w:rPr>
            <w:noProof/>
            <w:webHidden/>
          </w:rPr>
          <w:fldChar w:fldCharType="end"/>
        </w:r>
      </w:hyperlink>
    </w:p>
    <w:p w14:paraId="4D8D9DBB" w14:textId="5CB28F44"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19" w:history="1">
        <w:r w:rsidR="00263631" w:rsidRPr="00906A87">
          <w:rPr>
            <w:rStyle w:val="Hyperlink"/>
            <w:noProof/>
          </w:rPr>
          <w:t>1.5</w:t>
        </w:r>
        <w:r w:rsidR="00263631">
          <w:rPr>
            <w:rFonts w:asciiTheme="minorHAnsi" w:eastAsiaTheme="minorEastAsia" w:hAnsiTheme="minorHAnsi" w:cstheme="minorBidi"/>
            <w:noProof/>
            <w:sz w:val="22"/>
            <w:szCs w:val="22"/>
          </w:rPr>
          <w:tab/>
        </w:r>
        <w:r w:rsidR="00263631" w:rsidRPr="00906A87">
          <w:rPr>
            <w:rStyle w:val="Hyperlink"/>
            <w:noProof/>
          </w:rPr>
          <w:t>Evaluation of the registration quality</w:t>
        </w:r>
        <w:r w:rsidR="00263631">
          <w:rPr>
            <w:noProof/>
            <w:webHidden/>
          </w:rPr>
          <w:tab/>
        </w:r>
        <w:r w:rsidR="00263631">
          <w:rPr>
            <w:noProof/>
            <w:webHidden/>
          </w:rPr>
          <w:fldChar w:fldCharType="begin"/>
        </w:r>
        <w:r w:rsidR="00263631">
          <w:rPr>
            <w:noProof/>
            <w:webHidden/>
          </w:rPr>
          <w:instrText xml:space="preserve"> PAGEREF _Toc90365919 \h </w:instrText>
        </w:r>
        <w:r w:rsidR="00263631">
          <w:rPr>
            <w:noProof/>
            <w:webHidden/>
          </w:rPr>
        </w:r>
        <w:r w:rsidR="00263631">
          <w:rPr>
            <w:noProof/>
            <w:webHidden/>
          </w:rPr>
          <w:fldChar w:fldCharType="separate"/>
        </w:r>
        <w:r w:rsidR="00263631">
          <w:rPr>
            <w:noProof/>
            <w:webHidden/>
          </w:rPr>
          <w:t>5</w:t>
        </w:r>
        <w:r w:rsidR="00263631">
          <w:rPr>
            <w:noProof/>
            <w:webHidden/>
          </w:rPr>
          <w:fldChar w:fldCharType="end"/>
        </w:r>
      </w:hyperlink>
    </w:p>
    <w:p w14:paraId="4CE8FE5A" w14:textId="21C0C8C2"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20" w:history="1">
        <w:r w:rsidR="00263631" w:rsidRPr="00906A87">
          <w:rPr>
            <w:rStyle w:val="Hyperlink"/>
            <w:noProof/>
            <w14:scene3d>
              <w14:camera w14:prst="orthographicFront"/>
              <w14:lightRig w14:rig="threePt" w14:dir="t">
                <w14:rot w14:lat="0" w14:lon="0" w14:rev="0"/>
              </w14:lightRig>
            </w14:scene3d>
          </w:rPr>
          <w:t>2</w:t>
        </w:r>
        <w:r w:rsidR="00263631">
          <w:rPr>
            <w:rFonts w:asciiTheme="minorHAnsi" w:eastAsiaTheme="minorEastAsia" w:hAnsiTheme="minorHAnsi" w:cstheme="minorBidi"/>
            <w:noProof/>
            <w:sz w:val="22"/>
            <w:szCs w:val="22"/>
          </w:rPr>
          <w:tab/>
        </w:r>
        <w:r w:rsidR="00263631" w:rsidRPr="00906A87">
          <w:rPr>
            <w:rStyle w:val="Hyperlink"/>
            <w:noProof/>
          </w:rPr>
          <w:t>Python notebook code locations and Python environment requirements</w:t>
        </w:r>
        <w:r w:rsidR="00263631">
          <w:rPr>
            <w:noProof/>
            <w:webHidden/>
          </w:rPr>
          <w:tab/>
        </w:r>
        <w:r w:rsidR="00263631">
          <w:rPr>
            <w:noProof/>
            <w:webHidden/>
          </w:rPr>
          <w:fldChar w:fldCharType="begin"/>
        </w:r>
        <w:r w:rsidR="00263631">
          <w:rPr>
            <w:noProof/>
            <w:webHidden/>
          </w:rPr>
          <w:instrText xml:space="preserve"> PAGEREF _Toc90365920 \h </w:instrText>
        </w:r>
        <w:r w:rsidR="00263631">
          <w:rPr>
            <w:noProof/>
            <w:webHidden/>
          </w:rPr>
        </w:r>
        <w:r w:rsidR="00263631">
          <w:rPr>
            <w:noProof/>
            <w:webHidden/>
          </w:rPr>
          <w:fldChar w:fldCharType="separate"/>
        </w:r>
        <w:r w:rsidR="00263631">
          <w:rPr>
            <w:noProof/>
            <w:webHidden/>
          </w:rPr>
          <w:t>6</w:t>
        </w:r>
        <w:r w:rsidR="00263631">
          <w:rPr>
            <w:noProof/>
            <w:webHidden/>
          </w:rPr>
          <w:fldChar w:fldCharType="end"/>
        </w:r>
      </w:hyperlink>
    </w:p>
    <w:p w14:paraId="2172A05C" w14:textId="0FF558D0"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21" w:history="1">
        <w:r w:rsidR="00263631" w:rsidRPr="00906A87">
          <w:rPr>
            <w:rStyle w:val="Hyperlink"/>
            <w:noProof/>
            <w14:scene3d>
              <w14:camera w14:prst="orthographicFront"/>
              <w14:lightRig w14:rig="threePt" w14:dir="t">
                <w14:rot w14:lat="0" w14:lon="0" w14:rev="0"/>
              </w14:lightRig>
            </w14:scene3d>
          </w:rPr>
          <w:t>3</w:t>
        </w:r>
        <w:r w:rsidR="00263631">
          <w:rPr>
            <w:rFonts w:asciiTheme="minorHAnsi" w:eastAsiaTheme="minorEastAsia" w:hAnsiTheme="minorHAnsi" w:cstheme="minorBidi"/>
            <w:noProof/>
            <w:sz w:val="22"/>
            <w:szCs w:val="22"/>
          </w:rPr>
          <w:tab/>
        </w:r>
        <w:r w:rsidR="00263631" w:rsidRPr="00906A87">
          <w:rPr>
            <w:rStyle w:val="Hyperlink"/>
            <w:noProof/>
          </w:rPr>
          <w:t>Running the Python Notebook</w:t>
        </w:r>
        <w:r w:rsidR="00263631">
          <w:rPr>
            <w:noProof/>
            <w:webHidden/>
          </w:rPr>
          <w:tab/>
        </w:r>
        <w:r w:rsidR="00263631">
          <w:rPr>
            <w:noProof/>
            <w:webHidden/>
          </w:rPr>
          <w:fldChar w:fldCharType="begin"/>
        </w:r>
        <w:r w:rsidR="00263631">
          <w:rPr>
            <w:noProof/>
            <w:webHidden/>
          </w:rPr>
          <w:instrText xml:space="preserve"> PAGEREF _Toc90365921 \h </w:instrText>
        </w:r>
        <w:r w:rsidR="00263631">
          <w:rPr>
            <w:noProof/>
            <w:webHidden/>
          </w:rPr>
        </w:r>
        <w:r w:rsidR="00263631">
          <w:rPr>
            <w:noProof/>
            <w:webHidden/>
          </w:rPr>
          <w:fldChar w:fldCharType="separate"/>
        </w:r>
        <w:r w:rsidR="00263631">
          <w:rPr>
            <w:noProof/>
            <w:webHidden/>
          </w:rPr>
          <w:t>7</w:t>
        </w:r>
        <w:r w:rsidR="00263631">
          <w:rPr>
            <w:noProof/>
            <w:webHidden/>
          </w:rPr>
          <w:fldChar w:fldCharType="end"/>
        </w:r>
      </w:hyperlink>
    </w:p>
    <w:p w14:paraId="457E9ED9" w14:textId="424C663A"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22" w:history="1">
        <w:r w:rsidR="00263631" w:rsidRPr="00906A87">
          <w:rPr>
            <w:rStyle w:val="Hyperlink"/>
            <w:noProof/>
          </w:rPr>
          <w:t>3.1</w:t>
        </w:r>
        <w:r w:rsidR="00263631">
          <w:rPr>
            <w:rFonts w:asciiTheme="minorHAnsi" w:eastAsiaTheme="minorEastAsia" w:hAnsiTheme="minorHAnsi" w:cstheme="minorBidi"/>
            <w:noProof/>
            <w:sz w:val="22"/>
            <w:szCs w:val="22"/>
          </w:rPr>
          <w:tab/>
        </w:r>
        <w:r w:rsidR="00263631" w:rsidRPr="00906A87">
          <w:rPr>
            <w:rStyle w:val="Hyperlink"/>
            <w:noProof/>
          </w:rPr>
          <w:t>Start the Python Notebook.</w:t>
        </w:r>
        <w:r w:rsidR="00263631">
          <w:rPr>
            <w:noProof/>
            <w:webHidden/>
          </w:rPr>
          <w:tab/>
        </w:r>
        <w:r w:rsidR="00263631">
          <w:rPr>
            <w:noProof/>
            <w:webHidden/>
          </w:rPr>
          <w:fldChar w:fldCharType="begin"/>
        </w:r>
        <w:r w:rsidR="00263631">
          <w:rPr>
            <w:noProof/>
            <w:webHidden/>
          </w:rPr>
          <w:instrText xml:space="preserve"> PAGEREF _Toc90365922 \h </w:instrText>
        </w:r>
        <w:r w:rsidR="00263631">
          <w:rPr>
            <w:noProof/>
            <w:webHidden/>
          </w:rPr>
        </w:r>
        <w:r w:rsidR="00263631">
          <w:rPr>
            <w:noProof/>
            <w:webHidden/>
          </w:rPr>
          <w:fldChar w:fldCharType="separate"/>
        </w:r>
        <w:r w:rsidR="00263631">
          <w:rPr>
            <w:noProof/>
            <w:webHidden/>
          </w:rPr>
          <w:t>7</w:t>
        </w:r>
        <w:r w:rsidR="00263631">
          <w:rPr>
            <w:noProof/>
            <w:webHidden/>
          </w:rPr>
          <w:fldChar w:fldCharType="end"/>
        </w:r>
      </w:hyperlink>
    </w:p>
    <w:p w14:paraId="25A0B1DE" w14:textId="2C0A28F8"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23" w:history="1">
        <w:r w:rsidR="00263631" w:rsidRPr="00906A87">
          <w:rPr>
            <w:rStyle w:val="Hyperlink"/>
            <w:noProof/>
          </w:rPr>
          <w:t>3.2</w:t>
        </w:r>
        <w:r w:rsidR="00263631">
          <w:rPr>
            <w:rFonts w:asciiTheme="minorHAnsi" w:eastAsiaTheme="minorEastAsia" w:hAnsiTheme="minorHAnsi" w:cstheme="minorBidi"/>
            <w:noProof/>
            <w:sz w:val="22"/>
            <w:szCs w:val="22"/>
          </w:rPr>
          <w:tab/>
        </w:r>
        <w:r w:rsidR="00263631" w:rsidRPr="00906A87">
          <w:rPr>
            <w:rStyle w:val="Hyperlink"/>
            <w:noProof/>
          </w:rPr>
          <w:t>Step 0: Set up the processing parameters. Check the data and evaluate the Threshold parameters.</w:t>
        </w:r>
        <w:r w:rsidR="00263631">
          <w:rPr>
            <w:noProof/>
            <w:webHidden/>
          </w:rPr>
          <w:tab/>
        </w:r>
        <w:r w:rsidR="00263631">
          <w:rPr>
            <w:noProof/>
            <w:webHidden/>
          </w:rPr>
          <w:fldChar w:fldCharType="begin"/>
        </w:r>
        <w:r w:rsidR="00263631">
          <w:rPr>
            <w:noProof/>
            <w:webHidden/>
          </w:rPr>
          <w:instrText xml:space="preserve"> PAGEREF _Toc90365923 \h </w:instrText>
        </w:r>
        <w:r w:rsidR="00263631">
          <w:rPr>
            <w:noProof/>
            <w:webHidden/>
          </w:rPr>
        </w:r>
        <w:r w:rsidR="00263631">
          <w:rPr>
            <w:noProof/>
            <w:webHidden/>
          </w:rPr>
          <w:fldChar w:fldCharType="separate"/>
        </w:r>
        <w:r w:rsidR="00263631">
          <w:rPr>
            <w:noProof/>
            <w:webHidden/>
          </w:rPr>
          <w:t>7</w:t>
        </w:r>
        <w:r w:rsidR="00263631">
          <w:rPr>
            <w:noProof/>
            <w:webHidden/>
          </w:rPr>
          <w:fldChar w:fldCharType="end"/>
        </w:r>
      </w:hyperlink>
    </w:p>
    <w:p w14:paraId="20D44C9F" w14:textId="6129F2A4" w:rsidR="00263631" w:rsidRDefault="007F001B">
      <w:pPr>
        <w:pStyle w:val="TOC3"/>
        <w:tabs>
          <w:tab w:val="left" w:pos="1320"/>
          <w:tab w:val="right" w:leader="dot" w:pos="9350"/>
        </w:tabs>
        <w:rPr>
          <w:rFonts w:asciiTheme="minorHAnsi" w:eastAsiaTheme="minorEastAsia" w:hAnsiTheme="minorHAnsi" w:cstheme="minorBidi"/>
          <w:noProof/>
          <w:sz w:val="22"/>
          <w:szCs w:val="22"/>
        </w:rPr>
      </w:pPr>
      <w:hyperlink w:anchor="_Toc90365924" w:history="1">
        <w:r w:rsidR="00263631" w:rsidRPr="00906A87">
          <w:rPr>
            <w:rStyle w:val="Hyperlink"/>
            <w:noProof/>
          </w:rPr>
          <w:t>3.2.1</w:t>
        </w:r>
        <w:r w:rsidR="00263631">
          <w:rPr>
            <w:rFonts w:asciiTheme="minorHAnsi" w:eastAsiaTheme="minorEastAsia" w:hAnsiTheme="minorHAnsi" w:cstheme="minorBidi"/>
            <w:noProof/>
            <w:sz w:val="22"/>
            <w:szCs w:val="22"/>
          </w:rPr>
          <w:tab/>
        </w:r>
        <w:r w:rsidR="00263631" w:rsidRPr="00906A87">
          <w:rPr>
            <w:rStyle w:val="Hyperlink"/>
            <w:noProof/>
          </w:rPr>
          <w:t>Make sure the thresholds (thr_min and thr_max) and kp_max_num parameters are set properly.</w:t>
        </w:r>
        <w:r w:rsidR="00263631">
          <w:rPr>
            <w:noProof/>
            <w:webHidden/>
          </w:rPr>
          <w:tab/>
        </w:r>
        <w:r w:rsidR="00263631">
          <w:rPr>
            <w:noProof/>
            <w:webHidden/>
          </w:rPr>
          <w:fldChar w:fldCharType="begin"/>
        </w:r>
        <w:r w:rsidR="00263631">
          <w:rPr>
            <w:noProof/>
            <w:webHidden/>
          </w:rPr>
          <w:instrText xml:space="preserve"> PAGEREF _Toc90365924 \h </w:instrText>
        </w:r>
        <w:r w:rsidR="00263631">
          <w:rPr>
            <w:noProof/>
            <w:webHidden/>
          </w:rPr>
        </w:r>
        <w:r w:rsidR="00263631">
          <w:rPr>
            <w:noProof/>
            <w:webHidden/>
          </w:rPr>
          <w:fldChar w:fldCharType="separate"/>
        </w:r>
        <w:r w:rsidR="00263631">
          <w:rPr>
            <w:noProof/>
            <w:webHidden/>
          </w:rPr>
          <w:t>7</w:t>
        </w:r>
        <w:r w:rsidR="00263631">
          <w:rPr>
            <w:noProof/>
            <w:webHidden/>
          </w:rPr>
          <w:fldChar w:fldCharType="end"/>
        </w:r>
      </w:hyperlink>
    </w:p>
    <w:p w14:paraId="0B8C215E" w14:textId="4ACE23B6" w:rsidR="00263631" w:rsidRDefault="007F001B">
      <w:pPr>
        <w:pStyle w:val="TOC3"/>
        <w:tabs>
          <w:tab w:val="left" w:pos="1320"/>
          <w:tab w:val="right" w:leader="dot" w:pos="9350"/>
        </w:tabs>
        <w:rPr>
          <w:rFonts w:asciiTheme="minorHAnsi" w:eastAsiaTheme="minorEastAsia" w:hAnsiTheme="minorHAnsi" w:cstheme="minorBidi"/>
          <w:noProof/>
          <w:sz w:val="22"/>
          <w:szCs w:val="22"/>
        </w:rPr>
      </w:pPr>
      <w:hyperlink w:anchor="_Toc90365925" w:history="1">
        <w:r w:rsidR="00263631" w:rsidRPr="00906A87">
          <w:rPr>
            <w:rStyle w:val="Hyperlink"/>
            <w:noProof/>
          </w:rPr>
          <w:t>3.2.2</w:t>
        </w:r>
        <w:r w:rsidR="00263631">
          <w:rPr>
            <w:rFonts w:asciiTheme="minorHAnsi" w:eastAsiaTheme="minorEastAsia" w:hAnsiTheme="minorHAnsi" w:cstheme="minorBidi"/>
            <w:noProof/>
            <w:sz w:val="22"/>
            <w:szCs w:val="22"/>
          </w:rPr>
          <w:tab/>
        </w:r>
        <w:r w:rsidR="00263631" w:rsidRPr="00906A87">
          <w:rPr>
            <w:rStyle w:val="Hyperlink"/>
            <w:noProof/>
          </w:rPr>
          <w:t>Setting other parameters</w:t>
        </w:r>
        <w:r w:rsidR="00263631">
          <w:rPr>
            <w:noProof/>
            <w:webHidden/>
          </w:rPr>
          <w:tab/>
        </w:r>
        <w:r w:rsidR="00263631">
          <w:rPr>
            <w:noProof/>
            <w:webHidden/>
          </w:rPr>
          <w:fldChar w:fldCharType="begin"/>
        </w:r>
        <w:r w:rsidR="00263631">
          <w:rPr>
            <w:noProof/>
            <w:webHidden/>
          </w:rPr>
          <w:instrText xml:space="preserve"> PAGEREF _Toc90365925 \h </w:instrText>
        </w:r>
        <w:r w:rsidR="00263631">
          <w:rPr>
            <w:noProof/>
            <w:webHidden/>
          </w:rPr>
        </w:r>
        <w:r w:rsidR="00263631">
          <w:rPr>
            <w:noProof/>
            <w:webHidden/>
          </w:rPr>
          <w:fldChar w:fldCharType="separate"/>
        </w:r>
        <w:r w:rsidR="00263631">
          <w:rPr>
            <w:noProof/>
            <w:webHidden/>
          </w:rPr>
          <w:t>8</w:t>
        </w:r>
        <w:r w:rsidR="00263631">
          <w:rPr>
            <w:noProof/>
            <w:webHidden/>
          </w:rPr>
          <w:fldChar w:fldCharType="end"/>
        </w:r>
      </w:hyperlink>
    </w:p>
    <w:p w14:paraId="19E8D011" w14:textId="375A534A"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26" w:history="1">
        <w:r w:rsidR="00263631" w:rsidRPr="00906A87">
          <w:rPr>
            <w:rStyle w:val="Hyperlink"/>
            <w:noProof/>
          </w:rPr>
          <w:t>3.3</w:t>
        </w:r>
        <w:r w:rsidR="00263631">
          <w:rPr>
            <w:rFonts w:asciiTheme="minorHAnsi" w:eastAsiaTheme="minorEastAsia" w:hAnsiTheme="minorHAnsi" w:cstheme="minorBidi"/>
            <w:noProof/>
            <w:sz w:val="22"/>
            <w:szCs w:val="22"/>
          </w:rPr>
          <w:tab/>
        </w:r>
        <w:r w:rsidR="00263631" w:rsidRPr="00906A87">
          <w:rPr>
            <w:rStyle w:val="Hyperlink"/>
            <w:noProof/>
          </w:rPr>
          <w:t>Step 1: Set up Local DASK Client and Monitor Window.</w:t>
        </w:r>
        <w:r w:rsidR="00263631">
          <w:rPr>
            <w:noProof/>
            <w:webHidden/>
          </w:rPr>
          <w:tab/>
        </w:r>
        <w:r w:rsidR="00263631">
          <w:rPr>
            <w:noProof/>
            <w:webHidden/>
          </w:rPr>
          <w:fldChar w:fldCharType="begin"/>
        </w:r>
        <w:r w:rsidR="00263631">
          <w:rPr>
            <w:noProof/>
            <w:webHidden/>
          </w:rPr>
          <w:instrText xml:space="preserve"> PAGEREF _Toc90365926 \h </w:instrText>
        </w:r>
        <w:r w:rsidR="00263631">
          <w:rPr>
            <w:noProof/>
            <w:webHidden/>
          </w:rPr>
        </w:r>
        <w:r w:rsidR="00263631">
          <w:rPr>
            <w:noProof/>
            <w:webHidden/>
          </w:rPr>
          <w:fldChar w:fldCharType="separate"/>
        </w:r>
        <w:r w:rsidR="00263631">
          <w:rPr>
            <w:noProof/>
            <w:webHidden/>
          </w:rPr>
          <w:t>11</w:t>
        </w:r>
        <w:r w:rsidR="00263631">
          <w:rPr>
            <w:noProof/>
            <w:webHidden/>
          </w:rPr>
          <w:fldChar w:fldCharType="end"/>
        </w:r>
      </w:hyperlink>
    </w:p>
    <w:p w14:paraId="1382E981" w14:textId="23284F59"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27" w:history="1">
        <w:r w:rsidR="00263631" w:rsidRPr="00906A87">
          <w:rPr>
            <w:rStyle w:val="Hyperlink"/>
            <w:noProof/>
          </w:rPr>
          <w:t>3.4</w:t>
        </w:r>
        <w:r w:rsidR="00263631">
          <w:rPr>
            <w:rFonts w:asciiTheme="minorHAnsi" w:eastAsiaTheme="minorEastAsia" w:hAnsiTheme="minorHAnsi" w:cstheme="minorBidi"/>
            <w:noProof/>
            <w:sz w:val="22"/>
            <w:szCs w:val="22"/>
          </w:rPr>
          <w:tab/>
        </w:r>
        <w:r w:rsidR="00263631" w:rsidRPr="00906A87">
          <w:rPr>
            <w:rStyle w:val="Hyperlink"/>
            <w:noProof/>
          </w:rPr>
          <w:t>Step 2: Calculate the Global Data Range.</w:t>
        </w:r>
        <w:r w:rsidR="00263631">
          <w:rPr>
            <w:noProof/>
            <w:webHidden/>
          </w:rPr>
          <w:tab/>
        </w:r>
        <w:r w:rsidR="00263631">
          <w:rPr>
            <w:noProof/>
            <w:webHidden/>
          </w:rPr>
          <w:fldChar w:fldCharType="begin"/>
        </w:r>
        <w:r w:rsidR="00263631">
          <w:rPr>
            <w:noProof/>
            <w:webHidden/>
          </w:rPr>
          <w:instrText xml:space="preserve"> PAGEREF _Toc90365927 \h </w:instrText>
        </w:r>
        <w:r w:rsidR="00263631">
          <w:rPr>
            <w:noProof/>
            <w:webHidden/>
          </w:rPr>
        </w:r>
        <w:r w:rsidR="00263631">
          <w:rPr>
            <w:noProof/>
            <w:webHidden/>
          </w:rPr>
          <w:fldChar w:fldCharType="separate"/>
        </w:r>
        <w:r w:rsidR="00263631">
          <w:rPr>
            <w:noProof/>
            <w:webHidden/>
          </w:rPr>
          <w:t>12</w:t>
        </w:r>
        <w:r w:rsidR="00263631">
          <w:rPr>
            <w:noProof/>
            <w:webHidden/>
          </w:rPr>
          <w:fldChar w:fldCharType="end"/>
        </w:r>
      </w:hyperlink>
    </w:p>
    <w:p w14:paraId="2044BEBA" w14:textId="001B26B6"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28" w:history="1">
        <w:r w:rsidR="00263631" w:rsidRPr="00906A87">
          <w:rPr>
            <w:rStyle w:val="Hyperlink"/>
            <w:noProof/>
          </w:rPr>
          <w:t>3.5</w:t>
        </w:r>
        <w:r w:rsidR="00263631">
          <w:rPr>
            <w:rFonts w:asciiTheme="minorHAnsi" w:eastAsiaTheme="minorEastAsia" w:hAnsiTheme="minorHAnsi" w:cstheme="minorBidi"/>
            <w:noProof/>
            <w:sz w:val="22"/>
            <w:szCs w:val="22"/>
          </w:rPr>
          <w:tab/>
        </w:r>
        <w:r w:rsidR="00263631" w:rsidRPr="00906A87">
          <w:rPr>
            <w:rStyle w:val="Hyperlink"/>
            <w:noProof/>
          </w:rPr>
          <w:t>Steps 3 and 4: Extract Key Points and Descriptors, Find Matches and Transformations.</w:t>
        </w:r>
        <w:r w:rsidR="00263631">
          <w:rPr>
            <w:noProof/>
            <w:webHidden/>
          </w:rPr>
          <w:tab/>
        </w:r>
        <w:r w:rsidR="00263631">
          <w:rPr>
            <w:noProof/>
            <w:webHidden/>
          </w:rPr>
          <w:fldChar w:fldCharType="begin"/>
        </w:r>
        <w:r w:rsidR="00263631">
          <w:rPr>
            <w:noProof/>
            <w:webHidden/>
          </w:rPr>
          <w:instrText xml:space="preserve"> PAGEREF _Toc90365928 \h </w:instrText>
        </w:r>
        <w:r w:rsidR="00263631">
          <w:rPr>
            <w:noProof/>
            <w:webHidden/>
          </w:rPr>
        </w:r>
        <w:r w:rsidR="00263631">
          <w:rPr>
            <w:noProof/>
            <w:webHidden/>
          </w:rPr>
          <w:fldChar w:fldCharType="separate"/>
        </w:r>
        <w:r w:rsidR="00263631">
          <w:rPr>
            <w:noProof/>
            <w:webHidden/>
          </w:rPr>
          <w:t>13</w:t>
        </w:r>
        <w:r w:rsidR="00263631">
          <w:rPr>
            <w:noProof/>
            <w:webHidden/>
          </w:rPr>
          <w:fldChar w:fldCharType="end"/>
        </w:r>
      </w:hyperlink>
    </w:p>
    <w:p w14:paraId="08559647" w14:textId="0B356A5F"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29" w:history="1">
        <w:r w:rsidR="00263631" w:rsidRPr="00906A87">
          <w:rPr>
            <w:rStyle w:val="Hyperlink"/>
            <w:noProof/>
          </w:rPr>
          <w:t>3.6</w:t>
        </w:r>
        <w:r w:rsidR="00263631">
          <w:rPr>
            <w:rFonts w:asciiTheme="minorHAnsi" w:eastAsiaTheme="minorEastAsia" w:hAnsiTheme="minorHAnsi" w:cstheme="minorBidi"/>
            <w:noProof/>
            <w:sz w:val="22"/>
            <w:szCs w:val="22"/>
          </w:rPr>
          <w:tab/>
        </w:r>
        <w:r w:rsidR="00263631" w:rsidRPr="00906A87">
          <w:rPr>
            <w:rStyle w:val="Hyperlink"/>
            <w:noProof/>
          </w:rPr>
          <w:t>Step 5: Search for frames with no (or low# of) matches and possibly remove them.</w:t>
        </w:r>
        <w:r w:rsidR="00263631">
          <w:rPr>
            <w:noProof/>
            <w:webHidden/>
          </w:rPr>
          <w:tab/>
        </w:r>
        <w:r w:rsidR="00263631">
          <w:rPr>
            <w:noProof/>
            <w:webHidden/>
          </w:rPr>
          <w:fldChar w:fldCharType="begin"/>
        </w:r>
        <w:r w:rsidR="00263631">
          <w:rPr>
            <w:noProof/>
            <w:webHidden/>
          </w:rPr>
          <w:instrText xml:space="preserve"> PAGEREF _Toc90365929 \h </w:instrText>
        </w:r>
        <w:r w:rsidR="00263631">
          <w:rPr>
            <w:noProof/>
            <w:webHidden/>
          </w:rPr>
        </w:r>
        <w:r w:rsidR="00263631">
          <w:rPr>
            <w:noProof/>
            <w:webHidden/>
          </w:rPr>
          <w:fldChar w:fldCharType="separate"/>
        </w:r>
        <w:r w:rsidR="00263631">
          <w:rPr>
            <w:noProof/>
            <w:webHidden/>
          </w:rPr>
          <w:t>13</w:t>
        </w:r>
        <w:r w:rsidR="00263631">
          <w:rPr>
            <w:noProof/>
            <w:webHidden/>
          </w:rPr>
          <w:fldChar w:fldCharType="end"/>
        </w:r>
      </w:hyperlink>
    </w:p>
    <w:p w14:paraId="5672D7D1" w14:textId="3C77C886"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30" w:history="1">
        <w:r w:rsidR="00263631" w:rsidRPr="00906A87">
          <w:rPr>
            <w:rStyle w:val="Hyperlink"/>
            <w:noProof/>
          </w:rPr>
          <w:t>3.7</w:t>
        </w:r>
        <w:r w:rsidR="00263631">
          <w:rPr>
            <w:rFonts w:asciiTheme="minorHAnsi" w:eastAsiaTheme="minorEastAsia" w:hAnsiTheme="minorHAnsi" w:cstheme="minorBidi"/>
            <w:noProof/>
            <w:sz w:val="22"/>
            <w:szCs w:val="22"/>
          </w:rPr>
          <w:tab/>
        </w:r>
        <w:r w:rsidR="00263631" w:rsidRPr="00906A87">
          <w:rPr>
            <w:rStyle w:val="Hyperlink"/>
            <w:noProof/>
          </w:rPr>
          <w:t>Step 6: Recall or Save the Intermediate Data (Key Points, Matches, Transf. Matrix, etc.) from / into spreadsheets and binary files. Remove the intermediate Key Point/Descriptor files.</w:t>
        </w:r>
        <w:r w:rsidR="00263631">
          <w:rPr>
            <w:noProof/>
            <w:webHidden/>
          </w:rPr>
          <w:tab/>
        </w:r>
        <w:r w:rsidR="00263631">
          <w:rPr>
            <w:noProof/>
            <w:webHidden/>
          </w:rPr>
          <w:fldChar w:fldCharType="begin"/>
        </w:r>
        <w:r w:rsidR="00263631">
          <w:rPr>
            <w:noProof/>
            <w:webHidden/>
          </w:rPr>
          <w:instrText xml:space="preserve"> PAGEREF _Toc90365930 \h </w:instrText>
        </w:r>
        <w:r w:rsidR="00263631">
          <w:rPr>
            <w:noProof/>
            <w:webHidden/>
          </w:rPr>
        </w:r>
        <w:r w:rsidR="00263631">
          <w:rPr>
            <w:noProof/>
            <w:webHidden/>
          </w:rPr>
          <w:fldChar w:fldCharType="separate"/>
        </w:r>
        <w:r w:rsidR="00263631">
          <w:rPr>
            <w:noProof/>
            <w:webHidden/>
          </w:rPr>
          <w:t>14</w:t>
        </w:r>
        <w:r w:rsidR="00263631">
          <w:rPr>
            <w:noProof/>
            <w:webHidden/>
          </w:rPr>
          <w:fldChar w:fldCharType="end"/>
        </w:r>
      </w:hyperlink>
    </w:p>
    <w:p w14:paraId="0ECE4558" w14:textId="5B102632"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31" w:history="1">
        <w:r w:rsidR="00263631" w:rsidRPr="00906A87">
          <w:rPr>
            <w:rStyle w:val="Hyperlink"/>
            <w:noProof/>
          </w:rPr>
          <w:t>3.8</w:t>
        </w:r>
        <w:r w:rsidR="00263631">
          <w:rPr>
            <w:rFonts w:asciiTheme="minorHAnsi" w:eastAsiaTheme="minorEastAsia" w:hAnsiTheme="minorHAnsi" w:cstheme="minorBidi"/>
            <w:noProof/>
            <w:sz w:val="22"/>
            <w:szCs w:val="22"/>
          </w:rPr>
          <w:tab/>
        </w:r>
        <w:r w:rsidR="00263631" w:rsidRPr="00906A87">
          <w:rPr>
            <w:rStyle w:val="Hyperlink"/>
            <w:noProof/>
          </w:rPr>
          <w:t>Step 7. Transform frames (convert to I8 if desired), bin x2 in Z direction if desired, and save into a registered MRC stack.</w:t>
        </w:r>
        <w:r w:rsidR="00263631">
          <w:rPr>
            <w:noProof/>
            <w:webHidden/>
          </w:rPr>
          <w:tab/>
        </w:r>
        <w:r w:rsidR="00263631">
          <w:rPr>
            <w:noProof/>
            <w:webHidden/>
          </w:rPr>
          <w:fldChar w:fldCharType="begin"/>
        </w:r>
        <w:r w:rsidR="00263631">
          <w:rPr>
            <w:noProof/>
            <w:webHidden/>
          </w:rPr>
          <w:instrText xml:space="preserve"> PAGEREF _Toc90365931 \h </w:instrText>
        </w:r>
        <w:r w:rsidR="00263631">
          <w:rPr>
            <w:noProof/>
            <w:webHidden/>
          </w:rPr>
        </w:r>
        <w:r w:rsidR="00263631">
          <w:rPr>
            <w:noProof/>
            <w:webHidden/>
          </w:rPr>
          <w:fldChar w:fldCharType="separate"/>
        </w:r>
        <w:r w:rsidR="00263631">
          <w:rPr>
            <w:noProof/>
            <w:webHidden/>
          </w:rPr>
          <w:t>14</w:t>
        </w:r>
        <w:r w:rsidR="00263631">
          <w:rPr>
            <w:noProof/>
            <w:webHidden/>
          </w:rPr>
          <w:fldChar w:fldCharType="end"/>
        </w:r>
      </w:hyperlink>
    </w:p>
    <w:p w14:paraId="1A470156" w14:textId="6F906EFE"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32" w:history="1">
        <w:r w:rsidR="00263631" w:rsidRPr="00906A87">
          <w:rPr>
            <w:rStyle w:val="Hyperlink"/>
            <w:noProof/>
            <w14:scene3d>
              <w14:camera w14:prst="orthographicFront"/>
              <w14:lightRig w14:rig="threePt" w14:dir="t">
                <w14:rot w14:lat="0" w14:lon="0" w14:rev="0"/>
              </w14:lightRig>
            </w14:scene3d>
          </w:rPr>
          <w:t>4</w:t>
        </w:r>
        <w:r w:rsidR="00263631">
          <w:rPr>
            <w:rFonts w:asciiTheme="minorHAnsi" w:eastAsiaTheme="minorEastAsia" w:hAnsiTheme="minorHAnsi" w:cstheme="minorBidi"/>
            <w:noProof/>
            <w:sz w:val="22"/>
            <w:szCs w:val="22"/>
          </w:rPr>
          <w:tab/>
        </w:r>
        <w:r w:rsidR="00263631" w:rsidRPr="00906A87">
          <w:rPr>
            <w:rStyle w:val="Hyperlink"/>
            <w:noProof/>
          </w:rPr>
          <w:t>Results and Discussion</w:t>
        </w:r>
        <w:r w:rsidR="00263631">
          <w:rPr>
            <w:noProof/>
            <w:webHidden/>
          </w:rPr>
          <w:tab/>
        </w:r>
        <w:r w:rsidR="00263631">
          <w:rPr>
            <w:noProof/>
            <w:webHidden/>
          </w:rPr>
          <w:fldChar w:fldCharType="begin"/>
        </w:r>
        <w:r w:rsidR="00263631">
          <w:rPr>
            <w:noProof/>
            <w:webHidden/>
          </w:rPr>
          <w:instrText xml:space="preserve"> PAGEREF _Toc90365932 \h </w:instrText>
        </w:r>
        <w:r w:rsidR="00263631">
          <w:rPr>
            <w:noProof/>
            <w:webHidden/>
          </w:rPr>
        </w:r>
        <w:r w:rsidR="00263631">
          <w:rPr>
            <w:noProof/>
            <w:webHidden/>
          </w:rPr>
          <w:fldChar w:fldCharType="separate"/>
        </w:r>
        <w:r w:rsidR="00263631">
          <w:rPr>
            <w:noProof/>
            <w:webHidden/>
          </w:rPr>
          <w:t>14</w:t>
        </w:r>
        <w:r w:rsidR="00263631">
          <w:rPr>
            <w:noProof/>
            <w:webHidden/>
          </w:rPr>
          <w:fldChar w:fldCharType="end"/>
        </w:r>
      </w:hyperlink>
    </w:p>
    <w:p w14:paraId="310AF4D8" w14:textId="0CB3358A"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33" w:history="1">
        <w:r w:rsidR="00263631" w:rsidRPr="00906A87">
          <w:rPr>
            <w:rStyle w:val="Hyperlink"/>
            <w:noProof/>
            <w14:scene3d>
              <w14:camera w14:prst="orthographicFront"/>
              <w14:lightRig w14:rig="threePt" w14:dir="t">
                <w14:rot w14:lat="0" w14:lon="0" w14:rev="0"/>
              </w14:lightRig>
            </w14:scene3d>
          </w:rPr>
          <w:t>5</w:t>
        </w:r>
        <w:r w:rsidR="00263631">
          <w:rPr>
            <w:rFonts w:asciiTheme="minorHAnsi" w:eastAsiaTheme="minorEastAsia" w:hAnsiTheme="minorHAnsi" w:cstheme="minorBidi"/>
            <w:noProof/>
            <w:sz w:val="22"/>
            <w:szCs w:val="22"/>
          </w:rPr>
          <w:tab/>
        </w:r>
        <w:r w:rsidR="00263631" w:rsidRPr="00906A87">
          <w:rPr>
            <w:rStyle w:val="Hyperlink"/>
            <w:noProof/>
          </w:rPr>
          <w:t>Appendix 2. FIB-SEM data frame readout and processing</w:t>
        </w:r>
        <w:r w:rsidR="00263631">
          <w:rPr>
            <w:noProof/>
            <w:webHidden/>
          </w:rPr>
          <w:tab/>
        </w:r>
        <w:r w:rsidR="00263631">
          <w:rPr>
            <w:noProof/>
            <w:webHidden/>
          </w:rPr>
          <w:fldChar w:fldCharType="begin"/>
        </w:r>
        <w:r w:rsidR="00263631">
          <w:rPr>
            <w:noProof/>
            <w:webHidden/>
          </w:rPr>
          <w:instrText xml:space="preserve"> PAGEREF _Toc90365933 \h </w:instrText>
        </w:r>
        <w:r w:rsidR="00263631">
          <w:rPr>
            <w:noProof/>
            <w:webHidden/>
          </w:rPr>
        </w:r>
        <w:r w:rsidR="00263631">
          <w:rPr>
            <w:noProof/>
            <w:webHidden/>
          </w:rPr>
          <w:fldChar w:fldCharType="separate"/>
        </w:r>
        <w:r w:rsidR="00263631">
          <w:rPr>
            <w:noProof/>
            <w:webHidden/>
          </w:rPr>
          <w:t>35</w:t>
        </w:r>
        <w:r w:rsidR="00263631">
          <w:rPr>
            <w:noProof/>
            <w:webHidden/>
          </w:rPr>
          <w:fldChar w:fldCharType="end"/>
        </w:r>
      </w:hyperlink>
    </w:p>
    <w:p w14:paraId="0C5FC994" w14:textId="36612E49"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34" w:history="1">
        <w:r w:rsidR="00263631" w:rsidRPr="00906A87">
          <w:rPr>
            <w:rStyle w:val="Hyperlink"/>
            <w:noProof/>
            <w14:scene3d>
              <w14:camera w14:prst="orthographicFront"/>
              <w14:lightRig w14:rig="threePt" w14:dir="t">
                <w14:rot w14:lat="0" w14:lon="0" w14:rev="0"/>
              </w14:lightRig>
            </w14:scene3d>
          </w:rPr>
          <w:t>6</w:t>
        </w:r>
        <w:r w:rsidR="00263631">
          <w:rPr>
            <w:rFonts w:asciiTheme="minorHAnsi" w:eastAsiaTheme="minorEastAsia" w:hAnsiTheme="minorHAnsi" w:cstheme="minorBidi"/>
            <w:noProof/>
            <w:sz w:val="22"/>
            <w:szCs w:val="22"/>
          </w:rPr>
          <w:tab/>
        </w:r>
        <w:r w:rsidR="00263631" w:rsidRPr="00906A87">
          <w:rPr>
            <w:rStyle w:val="Hyperlink"/>
            <w:noProof/>
          </w:rPr>
          <w:t>Appendix 2. Details on the implementation steps in the process of FIB-SEM stack registration using SIFT</w:t>
        </w:r>
        <w:r w:rsidR="00263631">
          <w:rPr>
            <w:noProof/>
            <w:webHidden/>
          </w:rPr>
          <w:tab/>
        </w:r>
        <w:r w:rsidR="00263631">
          <w:rPr>
            <w:noProof/>
            <w:webHidden/>
          </w:rPr>
          <w:fldChar w:fldCharType="begin"/>
        </w:r>
        <w:r w:rsidR="00263631">
          <w:rPr>
            <w:noProof/>
            <w:webHidden/>
          </w:rPr>
          <w:instrText xml:space="preserve"> PAGEREF _Toc90365934 \h </w:instrText>
        </w:r>
        <w:r w:rsidR="00263631">
          <w:rPr>
            <w:noProof/>
            <w:webHidden/>
          </w:rPr>
        </w:r>
        <w:r w:rsidR="00263631">
          <w:rPr>
            <w:noProof/>
            <w:webHidden/>
          </w:rPr>
          <w:fldChar w:fldCharType="separate"/>
        </w:r>
        <w:r w:rsidR="00263631">
          <w:rPr>
            <w:noProof/>
            <w:webHidden/>
          </w:rPr>
          <w:t>37</w:t>
        </w:r>
        <w:r w:rsidR="00263631">
          <w:rPr>
            <w:noProof/>
            <w:webHidden/>
          </w:rPr>
          <w:fldChar w:fldCharType="end"/>
        </w:r>
      </w:hyperlink>
    </w:p>
    <w:p w14:paraId="51C4F4B4" w14:textId="5CE8AFB5"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35" w:history="1">
        <w:r w:rsidR="00263631" w:rsidRPr="00906A87">
          <w:rPr>
            <w:rStyle w:val="Hyperlink"/>
            <w:noProof/>
          </w:rPr>
          <w:t>6.1</w:t>
        </w:r>
        <w:r w:rsidR="00263631">
          <w:rPr>
            <w:rFonts w:asciiTheme="minorHAnsi" w:eastAsiaTheme="minorEastAsia" w:hAnsiTheme="minorHAnsi" w:cstheme="minorBidi"/>
            <w:noProof/>
            <w:sz w:val="22"/>
            <w:szCs w:val="22"/>
          </w:rPr>
          <w:tab/>
        </w:r>
        <w:r w:rsidR="00263631" w:rsidRPr="00906A87">
          <w:rPr>
            <w:rStyle w:val="Hyperlink"/>
            <w:noProof/>
          </w:rPr>
          <w:t>Extract Keypoints and descriptors for each frame.</w:t>
        </w:r>
        <w:r w:rsidR="00263631">
          <w:rPr>
            <w:noProof/>
            <w:webHidden/>
          </w:rPr>
          <w:tab/>
        </w:r>
        <w:r w:rsidR="00263631">
          <w:rPr>
            <w:noProof/>
            <w:webHidden/>
          </w:rPr>
          <w:fldChar w:fldCharType="begin"/>
        </w:r>
        <w:r w:rsidR="00263631">
          <w:rPr>
            <w:noProof/>
            <w:webHidden/>
          </w:rPr>
          <w:instrText xml:space="preserve"> PAGEREF _Toc90365935 \h </w:instrText>
        </w:r>
        <w:r w:rsidR="00263631">
          <w:rPr>
            <w:noProof/>
            <w:webHidden/>
          </w:rPr>
        </w:r>
        <w:r w:rsidR="00263631">
          <w:rPr>
            <w:noProof/>
            <w:webHidden/>
          </w:rPr>
          <w:fldChar w:fldCharType="separate"/>
        </w:r>
        <w:r w:rsidR="00263631">
          <w:rPr>
            <w:noProof/>
            <w:webHidden/>
          </w:rPr>
          <w:t>37</w:t>
        </w:r>
        <w:r w:rsidR="00263631">
          <w:rPr>
            <w:noProof/>
            <w:webHidden/>
          </w:rPr>
          <w:fldChar w:fldCharType="end"/>
        </w:r>
      </w:hyperlink>
    </w:p>
    <w:p w14:paraId="0BEC713D" w14:textId="3D4E70E2"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36" w:history="1">
        <w:r w:rsidR="00263631" w:rsidRPr="00906A87">
          <w:rPr>
            <w:rStyle w:val="Hyperlink"/>
            <w:noProof/>
          </w:rPr>
          <w:t>6.2</w:t>
        </w:r>
        <w:r w:rsidR="00263631">
          <w:rPr>
            <w:rFonts w:asciiTheme="minorHAnsi" w:eastAsiaTheme="minorEastAsia" w:hAnsiTheme="minorHAnsi" w:cstheme="minorBidi"/>
            <w:noProof/>
            <w:sz w:val="22"/>
            <w:szCs w:val="22"/>
          </w:rPr>
          <w:tab/>
        </w:r>
        <w:r w:rsidR="00263631" w:rsidRPr="00906A87">
          <w:rPr>
            <w:rStyle w:val="Hyperlink"/>
            <w:noProof/>
          </w:rPr>
          <w:t>Packaging / Unpackaging Key Points.</w:t>
        </w:r>
        <w:r w:rsidR="00263631">
          <w:rPr>
            <w:noProof/>
            <w:webHidden/>
          </w:rPr>
          <w:tab/>
        </w:r>
        <w:r w:rsidR="00263631">
          <w:rPr>
            <w:noProof/>
            <w:webHidden/>
          </w:rPr>
          <w:fldChar w:fldCharType="begin"/>
        </w:r>
        <w:r w:rsidR="00263631">
          <w:rPr>
            <w:noProof/>
            <w:webHidden/>
          </w:rPr>
          <w:instrText xml:space="preserve"> PAGEREF _Toc90365936 \h </w:instrText>
        </w:r>
        <w:r w:rsidR="00263631">
          <w:rPr>
            <w:noProof/>
            <w:webHidden/>
          </w:rPr>
        </w:r>
        <w:r w:rsidR="00263631">
          <w:rPr>
            <w:noProof/>
            <w:webHidden/>
          </w:rPr>
          <w:fldChar w:fldCharType="separate"/>
        </w:r>
        <w:r w:rsidR="00263631">
          <w:rPr>
            <w:noProof/>
            <w:webHidden/>
          </w:rPr>
          <w:t>37</w:t>
        </w:r>
        <w:r w:rsidR="00263631">
          <w:rPr>
            <w:noProof/>
            <w:webHidden/>
          </w:rPr>
          <w:fldChar w:fldCharType="end"/>
        </w:r>
      </w:hyperlink>
    </w:p>
    <w:p w14:paraId="08C0EE75" w14:textId="4DFA170D"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37" w:history="1">
        <w:r w:rsidR="00263631" w:rsidRPr="00906A87">
          <w:rPr>
            <w:rStyle w:val="Hyperlink"/>
            <w:noProof/>
          </w:rPr>
          <w:t>6.3</w:t>
        </w:r>
        <w:r w:rsidR="00263631">
          <w:rPr>
            <w:rFonts w:asciiTheme="minorHAnsi" w:eastAsiaTheme="minorEastAsia" w:hAnsiTheme="minorHAnsi" w:cstheme="minorBidi"/>
            <w:noProof/>
            <w:sz w:val="22"/>
            <w:szCs w:val="22"/>
          </w:rPr>
          <w:tab/>
        </w:r>
        <w:r w:rsidR="00263631" w:rsidRPr="00906A87">
          <w:rPr>
            <w:rStyle w:val="Hyperlink"/>
            <w:noProof/>
          </w:rPr>
          <w:t>Find Key Point matches and determining the Transformation Matrices for each consecutive pair of FIB-SEM frames.</w:t>
        </w:r>
        <w:r w:rsidR="00263631">
          <w:rPr>
            <w:noProof/>
            <w:webHidden/>
          </w:rPr>
          <w:tab/>
        </w:r>
        <w:r w:rsidR="00263631">
          <w:rPr>
            <w:noProof/>
            <w:webHidden/>
          </w:rPr>
          <w:fldChar w:fldCharType="begin"/>
        </w:r>
        <w:r w:rsidR="00263631">
          <w:rPr>
            <w:noProof/>
            <w:webHidden/>
          </w:rPr>
          <w:instrText xml:space="preserve"> PAGEREF _Toc90365937 \h </w:instrText>
        </w:r>
        <w:r w:rsidR="00263631">
          <w:rPr>
            <w:noProof/>
            <w:webHidden/>
          </w:rPr>
        </w:r>
        <w:r w:rsidR="00263631">
          <w:rPr>
            <w:noProof/>
            <w:webHidden/>
          </w:rPr>
          <w:fldChar w:fldCharType="separate"/>
        </w:r>
        <w:r w:rsidR="00263631">
          <w:rPr>
            <w:noProof/>
            <w:webHidden/>
          </w:rPr>
          <w:t>38</w:t>
        </w:r>
        <w:r w:rsidR="00263631">
          <w:rPr>
            <w:noProof/>
            <w:webHidden/>
          </w:rPr>
          <w:fldChar w:fldCharType="end"/>
        </w:r>
      </w:hyperlink>
    </w:p>
    <w:p w14:paraId="6C88A1F1" w14:textId="3C0C7BCC"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38" w:history="1">
        <w:r w:rsidR="00263631" w:rsidRPr="00906A87">
          <w:rPr>
            <w:rStyle w:val="Hyperlink"/>
            <w:noProof/>
          </w:rPr>
          <w:t>6.4</w:t>
        </w:r>
        <w:r w:rsidR="00263631">
          <w:rPr>
            <w:rFonts w:asciiTheme="minorHAnsi" w:eastAsiaTheme="minorEastAsia" w:hAnsiTheme="minorHAnsi" w:cstheme="minorBidi"/>
            <w:noProof/>
            <w:sz w:val="22"/>
            <w:szCs w:val="22"/>
          </w:rPr>
          <w:tab/>
        </w:r>
        <w:r w:rsidR="00263631" w:rsidRPr="00906A87">
          <w:rPr>
            <w:rStyle w:val="Hyperlink"/>
            <w:noProof/>
          </w:rPr>
          <w:t>Implementation of Regularized Affine Transformation</w:t>
        </w:r>
        <w:r w:rsidR="00263631">
          <w:rPr>
            <w:noProof/>
            <w:webHidden/>
          </w:rPr>
          <w:tab/>
        </w:r>
        <w:r w:rsidR="00263631">
          <w:rPr>
            <w:noProof/>
            <w:webHidden/>
          </w:rPr>
          <w:fldChar w:fldCharType="begin"/>
        </w:r>
        <w:r w:rsidR="00263631">
          <w:rPr>
            <w:noProof/>
            <w:webHidden/>
          </w:rPr>
          <w:instrText xml:space="preserve"> PAGEREF _Toc90365938 \h </w:instrText>
        </w:r>
        <w:r w:rsidR="00263631">
          <w:rPr>
            <w:noProof/>
            <w:webHidden/>
          </w:rPr>
        </w:r>
        <w:r w:rsidR="00263631">
          <w:rPr>
            <w:noProof/>
            <w:webHidden/>
          </w:rPr>
          <w:fldChar w:fldCharType="separate"/>
        </w:r>
        <w:r w:rsidR="00263631">
          <w:rPr>
            <w:noProof/>
            <w:webHidden/>
          </w:rPr>
          <w:t>38</w:t>
        </w:r>
        <w:r w:rsidR="00263631">
          <w:rPr>
            <w:noProof/>
            <w:webHidden/>
          </w:rPr>
          <w:fldChar w:fldCharType="end"/>
        </w:r>
      </w:hyperlink>
    </w:p>
    <w:p w14:paraId="50B99788" w14:textId="46D57E05"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39" w:history="1">
        <w:r w:rsidR="00263631" w:rsidRPr="00906A87">
          <w:rPr>
            <w:rStyle w:val="Hyperlink"/>
            <w:noProof/>
            <w14:scene3d>
              <w14:camera w14:prst="orthographicFront"/>
              <w14:lightRig w14:rig="threePt" w14:dir="t">
                <w14:rot w14:lat="0" w14:lon="0" w14:rev="0"/>
              </w14:lightRig>
            </w14:scene3d>
          </w:rPr>
          <w:t>7</w:t>
        </w:r>
        <w:r w:rsidR="00263631">
          <w:rPr>
            <w:rFonts w:asciiTheme="minorHAnsi" w:eastAsiaTheme="minorEastAsia" w:hAnsiTheme="minorHAnsi" w:cstheme="minorBidi"/>
            <w:noProof/>
            <w:sz w:val="22"/>
            <w:szCs w:val="22"/>
          </w:rPr>
          <w:tab/>
        </w:r>
        <w:r w:rsidR="00263631" w:rsidRPr="00906A87">
          <w:rPr>
            <w:rStyle w:val="Hyperlink"/>
            <w:noProof/>
          </w:rPr>
          <w:t>Appendix 3: Optimization of parameters used during SIFT Key Point discovery and matching.</w:t>
        </w:r>
        <w:r w:rsidR="00263631">
          <w:rPr>
            <w:noProof/>
            <w:webHidden/>
          </w:rPr>
          <w:tab/>
        </w:r>
        <w:r w:rsidR="00263631">
          <w:rPr>
            <w:noProof/>
            <w:webHidden/>
          </w:rPr>
          <w:fldChar w:fldCharType="begin"/>
        </w:r>
        <w:r w:rsidR="00263631">
          <w:rPr>
            <w:noProof/>
            <w:webHidden/>
          </w:rPr>
          <w:instrText xml:space="preserve"> PAGEREF _Toc90365939 \h </w:instrText>
        </w:r>
        <w:r w:rsidR="00263631">
          <w:rPr>
            <w:noProof/>
            <w:webHidden/>
          </w:rPr>
        </w:r>
        <w:r w:rsidR="00263631">
          <w:rPr>
            <w:noProof/>
            <w:webHidden/>
          </w:rPr>
          <w:fldChar w:fldCharType="separate"/>
        </w:r>
        <w:r w:rsidR="00263631">
          <w:rPr>
            <w:noProof/>
            <w:webHidden/>
          </w:rPr>
          <w:t>40</w:t>
        </w:r>
        <w:r w:rsidR="00263631">
          <w:rPr>
            <w:noProof/>
            <w:webHidden/>
          </w:rPr>
          <w:fldChar w:fldCharType="end"/>
        </w:r>
      </w:hyperlink>
    </w:p>
    <w:p w14:paraId="7AF71558" w14:textId="2AA81409" w:rsidR="00263631" w:rsidRDefault="007F001B">
      <w:pPr>
        <w:pStyle w:val="TOC2"/>
        <w:tabs>
          <w:tab w:val="left" w:pos="880"/>
          <w:tab w:val="right" w:leader="dot" w:pos="9350"/>
        </w:tabs>
        <w:rPr>
          <w:rFonts w:asciiTheme="minorHAnsi" w:eastAsiaTheme="minorEastAsia" w:hAnsiTheme="minorHAnsi" w:cstheme="minorBidi"/>
          <w:noProof/>
          <w:sz w:val="22"/>
          <w:szCs w:val="22"/>
        </w:rPr>
      </w:pPr>
      <w:hyperlink w:anchor="_Toc90365940" w:history="1">
        <w:r w:rsidR="00263631" w:rsidRPr="00906A87">
          <w:rPr>
            <w:rStyle w:val="Hyperlink"/>
            <w:noProof/>
          </w:rPr>
          <w:t>7.1</w:t>
        </w:r>
        <w:r w:rsidR="00263631">
          <w:rPr>
            <w:rFonts w:asciiTheme="minorHAnsi" w:eastAsiaTheme="minorEastAsia" w:hAnsiTheme="minorHAnsi" w:cstheme="minorBidi"/>
            <w:noProof/>
            <w:sz w:val="22"/>
            <w:szCs w:val="22"/>
          </w:rPr>
          <w:tab/>
        </w:r>
        <w:r w:rsidR="00263631" w:rsidRPr="00906A87">
          <w:rPr>
            <w:rStyle w:val="Hyperlink"/>
            <w:noProof/>
          </w:rPr>
          <w:t>Choosing optimal thresholds.</w:t>
        </w:r>
        <w:r w:rsidR="00263631">
          <w:rPr>
            <w:noProof/>
            <w:webHidden/>
          </w:rPr>
          <w:tab/>
        </w:r>
        <w:r w:rsidR="00263631">
          <w:rPr>
            <w:noProof/>
            <w:webHidden/>
          </w:rPr>
          <w:fldChar w:fldCharType="begin"/>
        </w:r>
        <w:r w:rsidR="00263631">
          <w:rPr>
            <w:noProof/>
            <w:webHidden/>
          </w:rPr>
          <w:instrText xml:space="preserve"> PAGEREF _Toc90365940 \h </w:instrText>
        </w:r>
        <w:r w:rsidR="00263631">
          <w:rPr>
            <w:noProof/>
            <w:webHidden/>
          </w:rPr>
        </w:r>
        <w:r w:rsidR="00263631">
          <w:rPr>
            <w:noProof/>
            <w:webHidden/>
          </w:rPr>
          <w:fldChar w:fldCharType="separate"/>
        </w:r>
        <w:r w:rsidR="00263631">
          <w:rPr>
            <w:noProof/>
            <w:webHidden/>
          </w:rPr>
          <w:t>40</w:t>
        </w:r>
        <w:r w:rsidR="00263631">
          <w:rPr>
            <w:noProof/>
            <w:webHidden/>
          </w:rPr>
          <w:fldChar w:fldCharType="end"/>
        </w:r>
      </w:hyperlink>
    </w:p>
    <w:p w14:paraId="73FAC21C" w14:textId="0C448260" w:rsidR="00263631" w:rsidRDefault="007F001B">
      <w:pPr>
        <w:pStyle w:val="TOC1"/>
        <w:tabs>
          <w:tab w:val="left" w:pos="480"/>
          <w:tab w:val="right" w:leader="dot" w:pos="9350"/>
        </w:tabs>
        <w:rPr>
          <w:rFonts w:asciiTheme="minorHAnsi" w:eastAsiaTheme="minorEastAsia" w:hAnsiTheme="minorHAnsi" w:cstheme="minorBidi"/>
          <w:noProof/>
          <w:sz w:val="22"/>
          <w:szCs w:val="22"/>
        </w:rPr>
      </w:pPr>
      <w:hyperlink w:anchor="_Toc90365941" w:history="1">
        <w:r w:rsidR="00263631" w:rsidRPr="00906A87">
          <w:rPr>
            <w:rStyle w:val="Hyperlink"/>
            <w:noProof/>
            <w14:scene3d>
              <w14:camera w14:prst="orthographicFront"/>
              <w14:lightRig w14:rig="threePt" w14:dir="t">
                <w14:rot w14:lat="0" w14:lon="0" w14:rev="0"/>
              </w14:lightRig>
            </w14:scene3d>
          </w:rPr>
          <w:t>8</w:t>
        </w:r>
        <w:r w:rsidR="00263631">
          <w:rPr>
            <w:rFonts w:asciiTheme="minorHAnsi" w:eastAsiaTheme="minorEastAsia" w:hAnsiTheme="minorHAnsi" w:cstheme="minorBidi"/>
            <w:noProof/>
            <w:sz w:val="22"/>
            <w:szCs w:val="22"/>
          </w:rPr>
          <w:tab/>
        </w:r>
        <w:r w:rsidR="00263631" w:rsidRPr="00906A87">
          <w:rPr>
            <w:rStyle w:val="Hyperlink"/>
            <w:noProof/>
          </w:rPr>
          <w:t>References</w:t>
        </w:r>
        <w:r w:rsidR="00263631">
          <w:rPr>
            <w:noProof/>
            <w:webHidden/>
          </w:rPr>
          <w:tab/>
        </w:r>
        <w:r w:rsidR="00263631">
          <w:rPr>
            <w:noProof/>
            <w:webHidden/>
          </w:rPr>
          <w:fldChar w:fldCharType="begin"/>
        </w:r>
        <w:r w:rsidR="00263631">
          <w:rPr>
            <w:noProof/>
            <w:webHidden/>
          </w:rPr>
          <w:instrText xml:space="preserve"> PAGEREF _Toc90365941 \h </w:instrText>
        </w:r>
        <w:r w:rsidR="00263631">
          <w:rPr>
            <w:noProof/>
            <w:webHidden/>
          </w:rPr>
        </w:r>
        <w:r w:rsidR="00263631">
          <w:rPr>
            <w:noProof/>
            <w:webHidden/>
          </w:rPr>
          <w:fldChar w:fldCharType="separate"/>
        </w:r>
        <w:r w:rsidR="00263631">
          <w:rPr>
            <w:noProof/>
            <w:webHidden/>
          </w:rPr>
          <w:t>41</w:t>
        </w:r>
        <w:r w:rsidR="00263631">
          <w:rPr>
            <w:noProof/>
            <w:webHidden/>
          </w:rPr>
          <w:fldChar w:fldCharType="end"/>
        </w:r>
      </w:hyperlink>
    </w:p>
    <w:p w14:paraId="71E5544E" w14:textId="75F590CC" w:rsidR="009D2D35" w:rsidRDefault="009D2D35" w:rsidP="009D2D35">
      <w:pPr>
        <w:rPr>
          <w:rFonts w:ascii="Calibri" w:hAnsi="Calibri" w:cs="Calibri"/>
          <w:color w:val="000000"/>
        </w:rPr>
      </w:pPr>
      <w:r>
        <w:rPr>
          <w:b/>
          <w:bCs/>
          <w:noProof/>
        </w:rPr>
        <w:fldChar w:fldCharType="end"/>
      </w:r>
    </w:p>
    <w:p w14:paraId="12804E11" w14:textId="77777777" w:rsidR="00F715D5" w:rsidRDefault="009D2D35" w:rsidP="009D2D35">
      <w:pPr>
        <w:pStyle w:val="Heading1"/>
      </w:pPr>
      <w:bookmarkStart w:id="1" w:name="_Toc90365914"/>
      <w:r>
        <w:lastRenderedPageBreak/>
        <w:t>Introduction:</w:t>
      </w:r>
      <w:bookmarkEnd w:id="1"/>
      <w:r>
        <w:t xml:space="preserve"> </w:t>
      </w:r>
    </w:p>
    <w:p w14:paraId="05E020C3" w14:textId="2CBE4FCB" w:rsidR="009D2D35" w:rsidRDefault="00F715D5" w:rsidP="00F715D5">
      <w:pPr>
        <w:pStyle w:val="Heading2"/>
      </w:pPr>
      <w:bookmarkStart w:id="2" w:name="_Toc90365915"/>
      <w:r>
        <w:t xml:space="preserve">General </w:t>
      </w:r>
      <w:r w:rsidR="009D2D35">
        <w:t>Registration</w:t>
      </w:r>
      <w:r>
        <w:t xml:space="preserve"> Workflow</w:t>
      </w:r>
      <w:bookmarkEnd w:id="2"/>
    </w:p>
    <w:p w14:paraId="02558607" w14:textId="77777777" w:rsidR="009D2D35" w:rsidRDefault="009D2D35" w:rsidP="009D2D35">
      <w:r>
        <w:t>The FIB-SEM stack may have small shifts and scale changes between subsequent frames. Registration is performed in these main steps:</w:t>
      </w:r>
    </w:p>
    <w:p w14:paraId="26035BF7" w14:textId="77777777" w:rsidR="009D2D35" w:rsidRDefault="009D2D35" w:rsidP="009D2D35">
      <w:pPr>
        <w:numPr>
          <w:ilvl w:val="0"/>
          <w:numId w:val="1"/>
        </w:numPr>
      </w:pPr>
      <w:r>
        <w:t xml:space="preserve"> SIFT algorithm (Scale Invariant Feature Transform) </w:t>
      </w:r>
      <w:r>
        <w:fldChar w:fldCharType="begin"/>
      </w:r>
      <w:r>
        <w:instrText xml:space="preserve"> ADDIN ZOTERO_ITEM CSL_CITATION {"citationID":"uu6WdGvQ","properties":{"formattedCitation":"({\\i{}1})","plainCitation":"(1)","noteIndex":0},"citationItems":[{"id":404,"uris":["http://zotero.org/users/local/c7QOCHth/items/G7ERMZP7"],"uri":["http://zotero.org/users/local/c7QOCHth/items/G7ERMZP7"],"itemData":{"id":404,"type":"article-journal","abstract":"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a substantial range of afﬁ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ﬁnally performing veriﬁcation through least-squares solution for consistent pose parameters. This approach to recognition can robustly identify objects among clutter and occlusion while achieving near real-time performance.","container-title":"International Journal of Computer Vision","DOI":"10.1023/B:VISI.0000029664.99615.94","ISSN":"0920-5691","issue":"2","journalAbbreviation":"International Journal of Computer Vision","language":"en","page":"91-110","source":"DOI.org (Crossref)","title":"Distinctive Image Features from Scale-Invariant Keypoints","volume":"60","author":[{"family":"Lowe","given":"David G."}],"issued":{"date-parts":[["2004",11]]}}}],"schema":"https://github.com/citation-style-language/schema/raw/master/csl-citation.json"} </w:instrText>
      </w:r>
      <w:r>
        <w:fldChar w:fldCharType="separate"/>
      </w:r>
      <w:r w:rsidRPr="001466E3">
        <w:t>(</w:t>
      </w:r>
      <w:r w:rsidRPr="001466E3">
        <w:rPr>
          <w:i/>
          <w:iCs/>
        </w:rPr>
        <w:t>1</w:t>
      </w:r>
      <w:r w:rsidRPr="001466E3">
        <w:t>)</w:t>
      </w:r>
      <w:r>
        <w:fldChar w:fldCharType="end"/>
      </w:r>
      <w:r>
        <w:t xml:space="preserve"> is used to identify the Key Points in every frame.</w:t>
      </w:r>
    </w:p>
    <w:p w14:paraId="69EBC6A8" w14:textId="19801F54" w:rsidR="009D2D35" w:rsidRPr="00DC0706" w:rsidRDefault="009D2D35" w:rsidP="009D2D35">
      <w:pPr>
        <w:pStyle w:val="BodyText"/>
        <w:numPr>
          <w:ilvl w:val="0"/>
          <w:numId w:val="1"/>
        </w:numPr>
      </w:pPr>
      <w:r>
        <w:t>Key Points in the subsequent frames are matched using FLANN (</w:t>
      </w:r>
      <w:r w:rsidR="00DC0706" w:rsidRPr="00DC0706">
        <w:rPr>
          <w:color w:val="202124"/>
          <w:shd w:val="clear" w:color="auto" w:fill="FFFFFF"/>
        </w:rPr>
        <w:t>Fast Library for Approximate Nearest Neighbors</w:t>
      </w:r>
      <w:r w:rsidRPr="00DC0706">
        <w:t>)</w:t>
      </w:r>
      <w:r w:rsidR="00DC0706">
        <w:t xml:space="preserve"> or BF (Brute Force) matchers.</w:t>
      </w:r>
    </w:p>
    <w:p w14:paraId="15310728" w14:textId="2EB6EA53" w:rsidR="009D2D35" w:rsidRDefault="009D2D35" w:rsidP="009D2D35">
      <w:pPr>
        <w:pStyle w:val="BodyText"/>
        <w:numPr>
          <w:ilvl w:val="0"/>
          <w:numId w:val="1"/>
        </w:numPr>
      </w:pPr>
      <w:r>
        <w:t xml:space="preserve">Transformation </w:t>
      </w:r>
      <w:r w:rsidR="009117E3">
        <w:t>matrix</w:t>
      </w:r>
      <w:r>
        <w:t xml:space="preserve"> </w:t>
      </w:r>
      <w:r w:rsidR="009117E3">
        <w:t>is</w:t>
      </w:r>
      <w:r>
        <w:t xml:space="preserve"> determined for a given model (Shift only, Shift and Scale, </w:t>
      </w:r>
      <w:r w:rsidR="009117E3">
        <w:t>unconstrained</w:t>
      </w:r>
      <w:r>
        <w:t xml:space="preserve"> Affine</w:t>
      </w:r>
      <w:r w:rsidR="009117E3">
        <w:t>, or Regularized Affine</w:t>
      </w:r>
      <w:r>
        <w:t>) using either RANSAC</w:t>
      </w:r>
      <w:r w:rsidR="00DC0706">
        <w:t xml:space="preserve"> (Random Sample Consensus</w:t>
      </w:r>
      <w:r>
        <w:t>) algorithm, or iterative Linear Regression with throwing worst outliers heuristics.</w:t>
      </w:r>
      <w:r w:rsidR="002344CA">
        <w:t xml:space="preserve"> See Section </w:t>
      </w:r>
      <w:r w:rsidR="000C4832">
        <w:fldChar w:fldCharType="begin"/>
      </w:r>
      <w:r w:rsidR="000C4832">
        <w:instrText xml:space="preserve"> REF _Ref88145147 \r \h </w:instrText>
      </w:r>
      <w:r w:rsidR="000C4832">
        <w:fldChar w:fldCharType="separate"/>
      </w:r>
      <w:r w:rsidR="00263631">
        <w:t>1.2</w:t>
      </w:r>
      <w:r w:rsidR="000C4832">
        <w:fldChar w:fldCharType="end"/>
      </w:r>
      <w:r w:rsidR="000C4832">
        <w:t xml:space="preserve"> for details.</w:t>
      </w:r>
    </w:p>
    <w:p w14:paraId="14EC4122" w14:textId="23C31DB2" w:rsidR="009D2D35" w:rsidRDefault="009D2D35" w:rsidP="009D2D35">
      <w:pPr>
        <w:pStyle w:val="BodyText"/>
        <w:ind w:left="648" w:firstLine="0"/>
      </w:pPr>
      <w:r>
        <w:t>Transformation matrix</w:t>
      </w:r>
      <w:r w:rsidR="00F219AD">
        <w:t xml:space="preserve"> (registering the </w:t>
      </w:r>
      <w:r w:rsidR="00F219AD" w:rsidRPr="00F219AD">
        <w:rPr>
          <w:i/>
          <w:iCs/>
        </w:rPr>
        <w:t>j-th</w:t>
      </w:r>
      <w:r w:rsidR="00F219AD">
        <w:t xml:space="preserve"> </w:t>
      </w:r>
      <w:r w:rsidR="00140115">
        <w:t>f</w:t>
      </w:r>
      <w:r w:rsidR="00F219AD">
        <w:t xml:space="preserve">rame </w:t>
      </w:r>
      <w:r w:rsidR="00140115">
        <w:t xml:space="preserve">to </w:t>
      </w:r>
      <w:r w:rsidR="00140115" w:rsidRPr="00140115">
        <w:rPr>
          <w:i/>
          <w:iCs/>
        </w:rPr>
        <w:t>j-1-th</w:t>
      </w:r>
      <w:r w:rsidR="00140115">
        <w:t xml:space="preserve"> frame)</w:t>
      </w:r>
      <w:r w:rsidR="00F219AD">
        <w:t xml:space="preserve"> </w:t>
      </w:r>
      <w:r>
        <w:t>is determined in th</w:t>
      </w:r>
      <w:r w:rsidR="00DC0706">
        <w:t>e</w:t>
      </w:r>
      <w:r>
        <w:t xml:space="preserve"> </w:t>
      </w:r>
      <w:r w:rsidR="00DC0706">
        <w:t xml:space="preserve">following </w:t>
      </w:r>
      <w:r>
        <w:t>format:</w:t>
      </w:r>
    </w:p>
    <w:p w14:paraId="10F0527B" w14:textId="6B1A9C95" w:rsidR="009D2D35" w:rsidRDefault="007F001B" w:rsidP="00F219AD">
      <w:pPr>
        <w:ind w:firstLine="648"/>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M</m:t>
            </m:r>
          </m:e>
          <m:sup>
            <m:r>
              <w:rPr>
                <w:rFonts w:ascii="Cambria Math" w:eastAsia="Calibri" w:hAnsi="Cambria Math"/>
                <w:sz w:val="22"/>
                <w:szCs w:val="22"/>
              </w:rPr>
              <m:t>j</m:t>
            </m:r>
          </m:sup>
        </m:sSup>
        <m:r>
          <w:rPr>
            <w:rFonts w:ascii="Cambria Math" w:hAnsi="Cambria Math"/>
          </w:rPr>
          <m:t>=</m:t>
        </m:r>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sSubSup>
                    <m:sSubSupPr>
                      <m:ctrlPr>
                        <w:rPr>
                          <w:rFonts w:ascii="Cambria Math" w:hAnsi="Cambria Math"/>
                          <w:i/>
                        </w:rPr>
                      </m:ctrlPr>
                    </m:sSubSupPr>
                    <m:e>
                      <m:r>
                        <w:rPr>
                          <w:rFonts w:ascii="Cambria Math" w:hAnsi="Cambria Math"/>
                        </w:rPr>
                        <m:t>S</m:t>
                      </m:r>
                    </m:e>
                    <m:sub>
                      <m:r>
                        <w:rPr>
                          <w:rFonts w:ascii="Cambria Math" w:hAnsi="Cambria Math"/>
                        </w:rPr>
                        <m:t>xx</m:t>
                      </m:r>
                    </m:sub>
                    <m:sup>
                      <m:r>
                        <w:rPr>
                          <w:rFonts w:ascii="Cambria Math" w:hAnsi="Cambria Math"/>
                        </w:rPr>
                        <m:t>j</m:t>
                      </m:r>
                    </m:sup>
                  </m:sSubSup>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S</m:t>
                      </m:r>
                    </m:e>
                    <m:sub>
                      <m:r>
                        <w:rPr>
                          <w:rFonts w:ascii="Cambria Math" w:hAnsi="Cambria Math"/>
                        </w:rPr>
                        <m:t>xy</m:t>
                      </m:r>
                    </m:sub>
                    <m:sup>
                      <m:r>
                        <w:rPr>
                          <w:rFonts w:ascii="Cambria Math" w:hAnsi="Cambria Math"/>
                        </w:rPr>
                        <m:t>j</m:t>
                      </m:r>
                    </m:sup>
                  </m:sSubSup>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T</m:t>
                      </m:r>
                    </m:e>
                    <m:sub>
                      <m:r>
                        <w:rPr>
                          <w:rFonts w:ascii="Cambria Math" w:hAnsi="Cambria Math"/>
                        </w:rPr>
                        <m:t>x</m:t>
                      </m:r>
                    </m:sub>
                    <m:sup>
                      <m:r>
                        <w:rPr>
                          <w:rFonts w:ascii="Cambria Math" w:hAnsi="Cambria Math"/>
                        </w:rPr>
                        <m:t>j</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S</m:t>
                      </m:r>
                    </m:e>
                    <m:sub>
                      <m:r>
                        <w:rPr>
                          <w:rFonts w:ascii="Cambria Math" w:hAnsi="Cambria Math"/>
                        </w:rPr>
                        <m:t>yx</m:t>
                      </m:r>
                    </m:sub>
                    <m:sup>
                      <m:r>
                        <w:rPr>
                          <w:rFonts w:ascii="Cambria Math" w:hAnsi="Cambria Math"/>
                        </w:rPr>
                        <m:t>j</m:t>
                      </m:r>
                    </m:sup>
                  </m:sSubSup>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S</m:t>
                      </m:r>
                    </m:e>
                    <m:sub>
                      <m:r>
                        <w:rPr>
                          <w:rFonts w:ascii="Cambria Math" w:hAnsi="Cambria Math"/>
                        </w:rPr>
                        <m:t>yy</m:t>
                      </m:r>
                    </m:sub>
                    <m:sup>
                      <m:r>
                        <w:rPr>
                          <w:rFonts w:ascii="Cambria Math" w:hAnsi="Cambria Math"/>
                        </w:rPr>
                        <m:t>j</m:t>
                      </m:r>
                    </m:sup>
                  </m:sSubSup>
                </m:e>
                <m:e>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j</m:t>
                      </m:r>
                    </m:sup>
                  </m:sSubSup>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w:r w:rsidR="009721EE">
        <w:rPr>
          <w:sz w:val="22"/>
          <w:szCs w:val="22"/>
        </w:rPr>
        <w:t>,</w:t>
      </w:r>
      <w:r w:rsidR="00852652">
        <w:rPr>
          <w:sz w:val="22"/>
          <w:szCs w:val="22"/>
        </w:rPr>
        <w:t xml:space="preserve">    or   </w:t>
      </w:r>
      <m:oMath>
        <m:sSup>
          <m:sSupPr>
            <m:ctrlPr>
              <w:rPr>
                <w:rFonts w:ascii="Cambria Math" w:eastAsia="Calibri" w:hAnsi="Cambria Math"/>
                <w:i/>
                <w:sz w:val="22"/>
                <w:szCs w:val="22"/>
              </w:rPr>
            </m:ctrlPr>
          </m:sSupPr>
          <m:e>
            <m:r>
              <w:rPr>
                <w:rFonts w:ascii="Cambria Math" w:eastAsia="Calibri" w:hAnsi="Cambria Math"/>
                <w:sz w:val="22"/>
                <w:szCs w:val="22"/>
              </w:rPr>
              <m:t>S</m:t>
            </m:r>
          </m:e>
          <m:sup>
            <m:r>
              <w:rPr>
                <w:rFonts w:ascii="Cambria Math" w:eastAsia="Calibri" w:hAnsi="Cambria Math"/>
                <w:sz w:val="22"/>
                <w:szCs w:val="22"/>
              </w:rPr>
              <m:t>j</m:t>
            </m:r>
          </m:sup>
        </m:sSup>
        <m:r>
          <w:rPr>
            <w:rFonts w:ascii="Cambria Math" w:hAnsi="Cambria Math"/>
          </w:rPr>
          <m:t>=</m:t>
        </m:r>
        <m:d>
          <m:dPr>
            <m:ctrlPr>
              <w:rPr>
                <w:rFonts w:ascii="Cambria Math" w:eastAsia="Calibri" w:hAnsi="Cambria Math"/>
                <w:i/>
                <w:sz w:val="22"/>
                <w:szCs w:val="22"/>
              </w:rPr>
            </m:ctrlPr>
          </m:dPr>
          <m:e>
            <m:m>
              <m:mPr>
                <m:mcs>
                  <m:mc>
                    <m:mcPr>
                      <m:count m:val="2"/>
                      <m:mcJc m:val="center"/>
                    </m:mcPr>
                  </m:mc>
                </m:mcs>
                <m:ctrlPr>
                  <w:rPr>
                    <w:rFonts w:ascii="Cambria Math" w:eastAsia="Calibri" w:hAnsi="Cambria Math"/>
                    <w:i/>
                    <w:sz w:val="22"/>
                    <w:szCs w:val="22"/>
                  </w:rPr>
                </m:ctrlPr>
              </m:mPr>
              <m:mr>
                <m:e>
                  <m:sSubSup>
                    <m:sSubSupPr>
                      <m:ctrlPr>
                        <w:rPr>
                          <w:rFonts w:ascii="Cambria Math" w:hAnsi="Cambria Math"/>
                          <w:i/>
                        </w:rPr>
                      </m:ctrlPr>
                    </m:sSubSupPr>
                    <m:e>
                      <m:r>
                        <w:rPr>
                          <w:rFonts w:ascii="Cambria Math" w:hAnsi="Cambria Math"/>
                        </w:rPr>
                        <m:t>S</m:t>
                      </m:r>
                    </m:e>
                    <m:sub>
                      <m:r>
                        <w:rPr>
                          <w:rFonts w:ascii="Cambria Math" w:hAnsi="Cambria Math"/>
                        </w:rPr>
                        <m:t>xx</m:t>
                      </m:r>
                    </m:sub>
                    <m:sup>
                      <m:r>
                        <w:rPr>
                          <w:rFonts w:ascii="Cambria Math" w:hAnsi="Cambria Math"/>
                        </w:rPr>
                        <m:t>j</m:t>
                      </m:r>
                    </m:sup>
                  </m:sSubSup>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S</m:t>
                      </m:r>
                    </m:e>
                    <m:sub>
                      <m:r>
                        <w:rPr>
                          <w:rFonts w:ascii="Cambria Math" w:hAnsi="Cambria Math"/>
                        </w:rPr>
                        <m:t>xy</m:t>
                      </m:r>
                    </m:sub>
                    <m:sup>
                      <m:r>
                        <w:rPr>
                          <w:rFonts w:ascii="Cambria Math" w:hAnsi="Cambria Math"/>
                        </w:rPr>
                        <m:t>j</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S</m:t>
                      </m:r>
                    </m:e>
                    <m:sub>
                      <m:r>
                        <w:rPr>
                          <w:rFonts w:ascii="Cambria Math" w:hAnsi="Cambria Math"/>
                        </w:rPr>
                        <m:t>yx</m:t>
                      </m:r>
                    </m:sub>
                    <m:sup>
                      <m:r>
                        <w:rPr>
                          <w:rFonts w:ascii="Cambria Math" w:hAnsi="Cambria Math"/>
                        </w:rPr>
                        <m:t>j</m:t>
                      </m:r>
                    </m:sup>
                  </m:sSubSup>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S</m:t>
                      </m:r>
                    </m:e>
                    <m:sub>
                      <m:r>
                        <w:rPr>
                          <w:rFonts w:ascii="Cambria Math" w:hAnsi="Cambria Math"/>
                        </w:rPr>
                        <m:t>yy</m:t>
                      </m:r>
                    </m:sub>
                    <m:sup>
                      <m:r>
                        <w:rPr>
                          <w:rFonts w:ascii="Cambria Math" w:hAnsi="Cambria Math"/>
                        </w:rPr>
                        <m:t>j</m:t>
                      </m:r>
                    </m:sup>
                  </m:sSubSup>
                </m:e>
              </m:mr>
            </m:m>
          </m:e>
        </m:d>
      </m:oMath>
      <w:r w:rsidR="00852652">
        <w:rPr>
          <w:sz w:val="22"/>
          <w:szCs w:val="22"/>
        </w:rPr>
        <w:t xml:space="preserve">   </w:t>
      </w:r>
      <w:r w:rsidR="009117E3">
        <w:rPr>
          <w:sz w:val="22"/>
          <w:szCs w:val="22"/>
        </w:rPr>
        <w:t>and</w:t>
      </w:r>
      <w:r w:rsidR="00852652">
        <w:rPr>
          <w:sz w:val="22"/>
          <w:szCs w:val="22"/>
        </w:rPr>
        <w:t xml:space="preserve">   </w:t>
      </w:r>
      <m:oMath>
        <m:sSup>
          <m:sSupPr>
            <m:ctrlPr>
              <w:rPr>
                <w:rFonts w:ascii="Cambria Math" w:eastAsia="Calibri" w:hAnsi="Cambria Math"/>
                <w:i/>
                <w:sz w:val="22"/>
                <w:szCs w:val="22"/>
              </w:rPr>
            </m:ctrlPr>
          </m:sSupPr>
          <m:e>
            <m:r>
              <w:rPr>
                <w:rFonts w:ascii="Cambria Math" w:eastAsia="Calibri" w:hAnsi="Cambria Math"/>
                <w:sz w:val="22"/>
                <w:szCs w:val="22"/>
              </w:rPr>
              <m:t>T</m:t>
            </m:r>
          </m:e>
          <m:sup>
            <m:r>
              <w:rPr>
                <w:rFonts w:ascii="Cambria Math" w:eastAsia="Calibri" w:hAnsi="Cambria Math"/>
                <w:sz w:val="22"/>
                <w:szCs w:val="22"/>
              </w:rPr>
              <m:t>j</m:t>
            </m:r>
          </m:sup>
        </m:sSup>
        <m:r>
          <w:rPr>
            <w:rFonts w:ascii="Cambria Math" w:hAnsi="Cambria Math"/>
          </w:rPr>
          <m:t>=</m:t>
        </m:r>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bSup>
                    <m:sSubSupPr>
                      <m:ctrlPr>
                        <w:rPr>
                          <w:rFonts w:ascii="Cambria Math" w:hAnsi="Cambria Math"/>
                          <w:i/>
                        </w:rPr>
                      </m:ctrlPr>
                    </m:sSubSupPr>
                    <m:e>
                      <m:r>
                        <w:rPr>
                          <w:rFonts w:ascii="Cambria Math" w:hAnsi="Cambria Math"/>
                        </w:rPr>
                        <m:t>T</m:t>
                      </m:r>
                    </m:e>
                    <m:sub>
                      <m:r>
                        <w:rPr>
                          <w:rFonts w:ascii="Cambria Math" w:hAnsi="Cambria Math"/>
                        </w:rPr>
                        <m:t>x</m:t>
                      </m:r>
                    </m:sub>
                    <m:sup>
                      <m:r>
                        <w:rPr>
                          <w:rFonts w:ascii="Cambria Math" w:hAnsi="Cambria Math"/>
                        </w:rPr>
                        <m:t>j</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j</m:t>
                      </m:r>
                    </m:sup>
                  </m:sSubSup>
                </m:e>
              </m:mr>
            </m:m>
          </m:e>
        </m:d>
      </m:oMath>
      <w:r w:rsidR="00D363D6">
        <w:rPr>
          <w:sz w:val="22"/>
          <w:szCs w:val="22"/>
        </w:rPr>
        <w:tab/>
      </w:r>
      <w:r w:rsidR="00D363D6">
        <w:rPr>
          <w:sz w:val="22"/>
          <w:szCs w:val="22"/>
        </w:rPr>
        <w:tab/>
      </w:r>
      <w:r w:rsidR="00D363D6">
        <w:rPr>
          <w:sz w:val="22"/>
          <w:szCs w:val="22"/>
        </w:rPr>
        <w:tab/>
        <w:t>(1)</w:t>
      </w:r>
      <w:r w:rsidR="001428D5">
        <w:rPr>
          <w:sz w:val="22"/>
          <w:szCs w:val="22"/>
        </w:rPr>
        <w:t>,</w:t>
      </w:r>
    </w:p>
    <w:p w14:paraId="28957097" w14:textId="77777777" w:rsidR="00852652" w:rsidRPr="00852652" w:rsidRDefault="00852652" w:rsidP="00852652">
      <w:pPr>
        <w:pStyle w:val="BodyText"/>
      </w:pPr>
    </w:p>
    <w:p w14:paraId="6D8B0BE0" w14:textId="1AA0DB19" w:rsidR="00852652" w:rsidRDefault="00DC0706" w:rsidP="00F219AD">
      <w:pPr>
        <w:pStyle w:val="BodyText"/>
      </w:pPr>
      <w:r>
        <w:t>w</w:t>
      </w:r>
      <w:r w:rsidR="009721EE">
        <w:t xml:space="preserve">here </w:t>
      </w:r>
      <m:oMath>
        <m:sSub>
          <m:sSubPr>
            <m:ctrlPr>
              <w:rPr>
                <w:rFonts w:ascii="Cambria Math" w:eastAsia="Calibri" w:hAnsi="Cambria Math"/>
                <w:i/>
                <w:sz w:val="22"/>
                <w:szCs w:val="22"/>
              </w:rPr>
            </m:ctrlPr>
          </m:sSubPr>
          <m:e>
            <m:r>
              <w:rPr>
                <w:rFonts w:ascii="Cambria Math" w:hAnsi="Cambria Math"/>
              </w:rPr>
              <m:t>S</m:t>
            </m:r>
          </m:e>
          <m:sub>
            <m:r>
              <w:rPr>
                <w:rFonts w:ascii="Cambria Math" w:hAnsi="Cambria Math"/>
              </w:rPr>
              <m:t>xx</m:t>
            </m:r>
          </m:sub>
        </m:sSub>
      </m:oMath>
      <w:r w:rsidR="009721EE">
        <w:rPr>
          <w:sz w:val="22"/>
          <w:szCs w:val="22"/>
        </w:rPr>
        <w:t xml:space="preserve"> and </w:t>
      </w:r>
      <m:oMath>
        <m:sSub>
          <m:sSubPr>
            <m:ctrlPr>
              <w:rPr>
                <w:rFonts w:ascii="Cambria Math" w:eastAsia="Calibri" w:hAnsi="Cambria Math"/>
                <w:i/>
                <w:sz w:val="22"/>
                <w:szCs w:val="22"/>
              </w:rPr>
            </m:ctrlPr>
          </m:sSubPr>
          <m:e>
            <m:r>
              <w:rPr>
                <w:rFonts w:ascii="Cambria Math" w:hAnsi="Cambria Math"/>
              </w:rPr>
              <m:t>S</m:t>
            </m:r>
          </m:e>
          <m:sub>
            <m:r>
              <w:rPr>
                <w:rFonts w:ascii="Cambria Math" w:hAnsi="Cambria Math"/>
              </w:rPr>
              <m:t>yy</m:t>
            </m:r>
          </m:sub>
        </m:sSub>
      </m:oMath>
      <w:r w:rsidR="009721EE">
        <w:t xml:space="preserve"> are the scale terms</w:t>
      </w:r>
      <w:r w:rsidR="00F219AD">
        <w:t xml:space="preserve">, </w:t>
      </w:r>
      <m:oMath>
        <m:sSub>
          <m:sSubPr>
            <m:ctrlPr>
              <w:rPr>
                <w:rFonts w:ascii="Cambria Math" w:eastAsia="Calibri" w:hAnsi="Cambria Math"/>
                <w:i/>
                <w:sz w:val="22"/>
                <w:szCs w:val="22"/>
              </w:rPr>
            </m:ctrlPr>
          </m:sSubPr>
          <m:e>
            <m:r>
              <w:rPr>
                <w:rFonts w:ascii="Cambria Math" w:hAnsi="Cambria Math"/>
              </w:rPr>
              <m:t>S</m:t>
            </m:r>
          </m:e>
          <m:sub>
            <m:r>
              <w:rPr>
                <w:rFonts w:ascii="Cambria Math" w:hAnsi="Cambria Math"/>
              </w:rPr>
              <m:t>xy</m:t>
            </m:r>
          </m:sub>
        </m:sSub>
      </m:oMath>
      <w:r w:rsidR="00F219AD">
        <w:rPr>
          <w:sz w:val="22"/>
          <w:szCs w:val="22"/>
        </w:rPr>
        <w:t xml:space="preserve"> and </w:t>
      </w:r>
      <m:oMath>
        <m:sSub>
          <m:sSubPr>
            <m:ctrlPr>
              <w:rPr>
                <w:rFonts w:ascii="Cambria Math" w:eastAsia="Calibri" w:hAnsi="Cambria Math"/>
                <w:i/>
                <w:sz w:val="22"/>
                <w:szCs w:val="22"/>
              </w:rPr>
            </m:ctrlPr>
          </m:sSubPr>
          <m:e>
            <m:r>
              <w:rPr>
                <w:rFonts w:ascii="Cambria Math" w:hAnsi="Cambria Math"/>
              </w:rPr>
              <m:t>S</m:t>
            </m:r>
          </m:e>
          <m:sub>
            <m:r>
              <w:rPr>
                <w:rFonts w:ascii="Cambria Math" w:hAnsi="Cambria Math"/>
              </w:rPr>
              <m:t>yx</m:t>
            </m:r>
          </m:sub>
        </m:sSub>
      </m:oMath>
      <w:r w:rsidR="00F219AD">
        <w:t xml:space="preserve"> </w:t>
      </w:r>
      <w:r w:rsidR="00394953">
        <w:t>the</w:t>
      </w:r>
      <w:r w:rsidR="00F219AD">
        <w:t xml:space="preserve"> shear terms, and </w:t>
      </w:r>
      <m:oMath>
        <m:sSub>
          <m:sSubPr>
            <m:ctrlPr>
              <w:rPr>
                <w:rFonts w:ascii="Cambria Math" w:eastAsia="Calibri" w:hAnsi="Cambria Math"/>
                <w:i/>
                <w:sz w:val="22"/>
                <w:szCs w:val="22"/>
              </w:rPr>
            </m:ctrlPr>
          </m:sSubPr>
          <m:e>
            <m:r>
              <w:rPr>
                <w:rFonts w:ascii="Cambria Math" w:hAnsi="Cambria Math"/>
              </w:rPr>
              <m:t>T</m:t>
            </m:r>
          </m:e>
          <m:sub>
            <m:r>
              <w:rPr>
                <w:rFonts w:ascii="Cambria Math" w:hAnsi="Cambria Math"/>
              </w:rPr>
              <m:t>x</m:t>
            </m:r>
          </m:sub>
        </m:sSub>
      </m:oMath>
      <w:r w:rsidR="00F219AD">
        <w:rPr>
          <w:sz w:val="22"/>
          <w:szCs w:val="22"/>
        </w:rPr>
        <w:t xml:space="preserve"> and </w:t>
      </w:r>
      <m:oMath>
        <m:sSub>
          <m:sSubPr>
            <m:ctrlPr>
              <w:rPr>
                <w:rFonts w:ascii="Cambria Math" w:eastAsia="Calibri" w:hAnsi="Cambria Math"/>
                <w:i/>
                <w:sz w:val="22"/>
                <w:szCs w:val="22"/>
              </w:rPr>
            </m:ctrlPr>
          </m:sSubPr>
          <m:e>
            <m:r>
              <w:rPr>
                <w:rFonts w:ascii="Cambria Math" w:hAnsi="Cambria Math"/>
              </w:rPr>
              <m:t>T</m:t>
            </m:r>
          </m:e>
          <m:sub>
            <m:r>
              <w:rPr>
                <w:rFonts w:ascii="Cambria Math" w:hAnsi="Cambria Math"/>
              </w:rPr>
              <m:t>y</m:t>
            </m:r>
          </m:sub>
        </m:sSub>
      </m:oMath>
      <w:r w:rsidR="00F219AD">
        <w:t xml:space="preserve"> </w:t>
      </w:r>
      <w:r w:rsidR="00394953">
        <w:t>the</w:t>
      </w:r>
      <w:r w:rsidR="00F219AD">
        <w:t xml:space="preserve"> shift terms.</w:t>
      </w:r>
    </w:p>
    <w:p w14:paraId="5619B818" w14:textId="0F58BA75" w:rsidR="000C4832" w:rsidRDefault="00852652" w:rsidP="000C4832">
      <w:pPr>
        <w:pStyle w:val="BodyText"/>
      </w:pPr>
      <w:r>
        <w:t>The coordinate</w:t>
      </w:r>
      <w:r w:rsidR="00394953">
        <w:t xml:space="preserve">s </w:t>
      </w:r>
      <w:r>
        <w:t xml:space="preserve">of </w:t>
      </w:r>
      <w:r w:rsidR="00394953">
        <w:t>Key P</w:t>
      </w:r>
      <w:r>
        <w:t xml:space="preserve">oints in </w:t>
      </w:r>
      <w:r w:rsidRPr="00F219AD">
        <w:rPr>
          <w:i/>
          <w:iCs/>
        </w:rPr>
        <w:t>j-th</w:t>
      </w:r>
      <w:r>
        <w:t xml:space="preserve"> frame </w:t>
      </w:r>
      <w:r w:rsidR="00394953">
        <w:t>and</w:t>
      </w:r>
      <w:r>
        <w:t xml:space="preserve"> </w:t>
      </w:r>
      <w:r w:rsidRPr="00140115">
        <w:rPr>
          <w:i/>
          <w:iCs/>
        </w:rPr>
        <w:t>j-1-th</w:t>
      </w:r>
      <w:r>
        <w:t xml:space="preserve"> frame are related via:</w:t>
      </w:r>
    </w:p>
    <w:p w14:paraId="7F01C948" w14:textId="4F95B431" w:rsidR="00852652" w:rsidRDefault="007F001B" w:rsidP="000C4832">
      <w:pPr>
        <w:pStyle w:val="BodyText"/>
        <w:ind w:firstLine="720"/>
      </w:pPr>
      <m:oMath>
        <m:sSup>
          <m:sSupPr>
            <m:ctrlPr>
              <w:rPr>
                <w:rFonts w:ascii="Cambria Math" w:eastAsia="Calibri" w:hAnsi="Cambria Math"/>
                <w:i/>
                <w:sz w:val="22"/>
                <w:szCs w:val="22"/>
              </w:rPr>
            </m:ctrlPr>
          </m:sSupPr>
          <m:e>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p>
                        <m:sSupPr>
                          <m:ctrlPr>
                            <w:rPr>
                              <w:rFonts w:ascii="Cambria Math" w:hAnsi="Cambria Math"/>
                              <w:i/>
                            </w:rPr>
                          </m:ctrlPr>
                        </m:sSupPr>
                        <m:e>
                          <m:r>
                            <w:rPr>
                              <w:rFonts w:ascii="Cambria Math" w:hAnsi="Cambria Math"/>
                            </w:rPr>
                            <m:t>x</m:t>
                          </m:r>
                        </m:e>
                        <m:sup>
                          <m:r>
                            <w:rPr>
                              <w:rFonts w:ascii="Cambria Math" w:hAnsi="Cambria Math"/>
                            </w:rPr>
                            <m:t>j</m:t>
                          </m:r>
                        </m:sup>
                      </m:sSup>
                      <m:ctrlPr>
                        <w:rPr>
                          <w:rFonts w:ascii="Cambria Math" w:eastAsia="Cambria Math" w:hAnsi="Cambria Math" w:cs="Cambria Math"/>
                          <w:i/>
                        </w:rPr>
                      </m:ctrlPr>
                    </m:e>
                  </m:mr>
                  <m:mr>
                    <m:e>
                      <m:sSup>
                        <m:sSupPr>
                          <m:ctrlPr>
                            <w:rPr>
                              <w:rFonts w:ascii="Cambria Math" w:hAnsi="Cambria Math"/>
                              <w:i/>
                            </w:rPr>
                          </m:ctrlPr>
                        </m:sSupPr>
                        <m:e>
                          <m:r>
                            <w:rPr>
                              <w:rFonts w:ascii="Cambria Math" w:hAnsi="Cambria Math"/>
                            </w:rPr>
                            <m:t>y</m:t>
                          </m:r>
                        </m:e>
                        <m:sup>
                          <m:r>
                            <w:rPr>
                              <w:rFonts w:ascii="Cambria Math" w:hAnsi="Cambria Math"/>
                            </w:rPr>
                            <m:t>j</m:t>
                          </m:r>
                        </m:sup>
                      </m:sSup>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Calibri" w:hAnsi="Cambria Math"/>
                <w:sz w:val="22"/>
                <w:szCs w:val="22"/>
              </w:rPr>
              <m:t>= M</m:t>
            </m:r>
          </m:e>
          <m:sup>
            <m:r>
              <w:rPr>
                <w:rFonts w:ascii="Cambria Math" w:eastAsia="Calibri" w:hAnsi="Cambria Math"/>
                <w:sz w:val="22"/>
                <w:szCs w:val="22"/>
              </w:rPr>
              <m:t>j</m:t>
            </m:r>
          </m:sup>
        </m:sSup>
        <m:r>
          <w:rPr>
            <w:rFonts w:ascii="Cambria Math" w:eastAsia="Calibri" w:hAnsi="Cambria Math"/>
            <w:sz w:val="22"/>
            <w:szCs w:val="22"/>
          </w:rPr>
          <m:t>*</m:t>
        </m:r>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p>
                    <m:sSupPr>
                      <m:ctrlPr>
                        <w:rPr>
                          <w:rFonts w:ascii="Cambria Math" w:hAnsi="Cambria Math"/>
                          <w:i/>
                        </w:rPr>
                      </m:ctrlPr>
                    </m:sSupPr>
                    <m:e>
                      <m:r>
                        <w:rPr>
                          <w:rFonts w:ascii="Cambria Math" w:hAnsi="Cambria Math"/>
                        </w:rPr>
                        <m:t>x</m:t>
                      </m:r>
                    </m:e>
                    <m:sup>
                      <m:r>
                        <w:rPr>
                          <w:rFonts w:ascii="Cambria Math" w:hAnsi="Cambria Math"/>
                        </w:rPr>
                        <m:t>j-1</m:t>
                      </m:r>
                    </m:sup>
                  </m:sSup>
                  <m:ctrlPr>
                    <w:rPr>
                      <w:rFonts w:ascii="Cambria Math" w:eastAsia="Cambria Math" w:hAnsi="Cambria Math" w:cs="Cambria Math"/>
                      <w:i/>
                    </w:rPr>
                  </m:ctrlPr>
                </m:e>
              </m:mr>
              <m:mr>
                <m:e>
                  <m:sSup>
                    <m:sSupPr>
                      <m:ctrlPr>
                        <w:rPr>
                          <w:rFonts w:ascii="Cambria Math" w:hAnsi="Cambria Math"/>
                          <w:i/>
                        </w:rPr>
                      </m:ctrlPr>
                    </m:sSupPr>
                    <m:e>
                      <m:r>
                        <w:rPr>
                          <w:rFonts w:ascii="Cambria Math" w:hAnsi="Cambria Math"/>
                        </w:rPr>
                        <m:t>y</m:t>
                      </m:r>
                    </m:e>
                    <m:sup>
                      <m:r>
                        <w:rPr>
                          <w:rFonts w:ascii="Cambria Math" w:hAnsi="Cambria Math"/>
                        </w:rPr>
                        <m:t>j-1</m:t>
                      </m:r>
                    </m:sup>
                  </m:sSup>
                  <m:ctrlPr>
                    <w:rPr>
                      <w:rFonts w:ascii="Cambria Math" w:eastAsia="Cambria Math" w:hAnsi="Cambria Math" w:cs="Cambria Math"/>
                      <w:i/>
                    </w:rPr>
                  </m:ctrlPr>
                </m:e>
              </m:mr>
              <m:mr>
                <m:e>
                  <m:r>
                    <w:rPr>
                      <w:rFonts w:ascii="Cambria Math" w:eastAsia="Cambria Math" w:hAnsi="Cambria Math" w:cs="Cambria Math"/>
                    </w:rPr>
                    <m:t>1</m:t>
                  </m:r>
                </m:e>
              </m:mr>
            </m:m>
          </m:e>
        </m:d>
      </m:oMath>
      <w:r w:rsidR="000C4832">
        <w:rPr>
          <w:sz w:val="22"/>
          <w:szCs w:val="22"/>
        </w:rPr>
        <w:t xml:space="preserve">        or                   </w:t>
      </w:r>
      <m:oMath>
        <m:sSup>
          <m:sSupPr>
            <m:ctrlPr>
              <w:rPr>
                <w:rFonts w:ascii="Cambria Math" w:eastAsia="Calibri" w:hAnsi="Cambria Math"/>
                <w:i/>
                <w:sz w:val="22"/>
                <w:szCs w:val="22"/>
              </w:rPr>
            </m:ctrlPr>
          </m:sSupPr>
          <m:e>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p>
                        <m:sSupPr>
                          <m:ctrlPr>
                            <w:rPr>
                              <w:rFonts w:ascii="Cambria Math" w:hAnsi="Cambria Math"/>
                              <w:i/>
                            </w:rPr>
                          </m:ctrlPr>
                        </m:sSupPr>
                        <m:e>
                          <m:r>
                            <w:rPr>
                              <w:rFonts w:ascii="Cambria Math" w:hAnsi="Cambria Math"/>
                            </w:rPr>
                            <m:t>x</m:t>
                          </m:r>
                        </m:e>
                        <m:sup>
                          <m:r>
                            <w:rPr>
                              <w:rFonts w:ascii="Cambria Math" w:hAnsi="Cambria Math"/>
                            </w:rPr>
                            <m:t>j</m:t>
                          </m:r>
                        </m:sup>
                      </m:sSup>
                      <m:ctrlPr>
                        <w:rPr>
                          <w:rFonts w:ascii="Cambria Math" w:eastAsia="Cambria Math" w:hAnsi="Cambria Math" w:cs="Cambria Math"/>
                          <w:i/>
                        </w:rPr>
                      </m:ctrlPr>
                    </m:e>
                  </m:mr>
                  <m:mr>
                    <m:e>
                      <m:sSup>
                        <m:sSupPr>
                          <m:ctrlPr>
                            <w:rPr>
                              <w:rFonts w:ascii="Cambria Math" w:hAnsi="Cambria Math"/>
                              <w:i/>
                            </w:rPr>
                          </m:ctrlPr>
                        </m:sSupPr>
                        <m:e>
                          <m:r>
                            <w:rPr>
                              <w:rFonts w:ascii="Cambria Math" w:hAnsi="Cambria Math"/>
                            </w:rPr>
                            <m:t>y</m:t>
                          </m:r>
                        </m:e>
                        <m:sup>
                          <m:r>
                            <w:rPr>
                              <w:rFonts w:ascii="Cambria Math" w:hAnsi="Cambria Math"/>
                            </w:rPr>
                            <m:t>j</m:t>
                          </m:r>
                        </m:sup>
                      </m:sSup>
                    </m:e>
                  </m:mr>
                </m:m>
              </m:e>
            </m:d>
            <m:r>
              <w:rPr>
                <w:rFonts w:ascii="Cambria Math" w:eastAsia="Calibri" w:hAnsi="Cambria Math"/>
                <w:sz w:val="22"/>
                <w:szCs w:val="22"/>
              </w:rPr>
              <m:t>= S</m:t>
            </m:r>
          </m:e>
          <m:sup>
            <m:r>
              <w:rPr>
                <w:rFonts w:ascii="Cambria Math" w:eastAsia="Calibri" w:hAnsi="Cambria Math"/>
                <w:sz w:val="22"/>
                <w:szCs w:val="22"/>
              </w:rPr>
              <m:t>j</m:t>
            </m:r>
          </m:sup>
        </m:sSup>
        <m:r>
          <w:rPr>
            <w:rFonts w:ascii="Cambria Math" w:eastAsia="Calibri" w:hAnsi="Cambria Math"/>
            <w:sz w:val="22"/>
            <w:szCs w:val="22"/>
          </w:rPr>
          <m:t>*</m:t>
        </m:r>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p>
                    <m:sSupPr>
                      <m:ctrlPr>
                        <w:rPr>
                          <w:rFonts w:ascii="Cambria Math" w:hAnsi="Cambria Math"/>
                          <w:i/>
                        </w:rPr>
                      </m:ctrlPr>
                    </m:sSupPr>
                    <m:e>
                      <m:r>
                        <w:rPr>
                          <w:rFonts w:ascii="Cambria Math" w:hAnsi="Cambria Math"/>
                        </w:rPr>
                        <m:t>x</m:t>
                      </m:r>
                    </m:e>
                    <m:sup>
                      <m:r>
                        <w:rPr>
                          <w:rFonts w:ascii="Cambria Math" w:hAnsi="Cambria Math"/>
                        </w:rPr>
                        <m:t>j-1</m:t>
                      </m:r>
                    </m:sup>
                  </m:sSup>
                  <m:ctrlPr>
                    <w:rPr>
                      <w:rFonts w:ascii="Cambria Math" w:eastAsia="Cambria Math" w:hAnsi="Cambria Math" w:cs="Cambria Math"/>
                      <w:i/>
                    </w:rPr>
                  </m:ctrlPr>
                </m:e>
              </m:mr>
              <m:mr>
                <m:e>
                  <m:sSup>
                    <m:sSupPr>
                      <m:ctrlPr>
                        <w:rPr>
                          <w:rFonts w:ascii="Cambria Math" w:hAnsi="Cambria Math"/>
                          <w:i/>
                        </w:rPr>
                      </m:ctrlPr>
                    </m:sSupPr>
                    <m:e>
                      <m:r>
                        <w:rPr>
                          <w:rFonts w:ascii="Cambria Math" w:hAnsi="Cambria Math"/>
                        </w:rPr>
                        <m:t>y</m:t>
                      </m:r>
                    </m:e>
                    <m:sup>
                      <m:r>
                        <w:rPr>
                          <w:rFonts w:ascii="Cambria Math" w:hAnsi="Cambria Math"/>
                        </w:rPr>
                        <m:t>j-1</m:t>
                      </m:r>
                    </m:sup>
                  </m:sSup>
                </m:e>
              </m:mr>
            </m:m>
          </m:e>
        </m:d>
        <m:sSup>
          <m:sSupPr>
            <m:ctrlPr>
              <w:rPr>
                <w:rFonts w:ascii="Cambria Math" w:eastAsia="Calibri" w:hAnsi="Cambria Math"/>
                <w:i/>
                <w:sz w:val="22"/>
                <w:szCs w:val="22"/>
              </w:rPr>
            </m:ctrlPr>
          </m:sSupPr>
          <m:e>
            <m:r>
              <w:rPr>
                <w:rFonts w:ascii="Cambria Math" w:eastAsia="Calibri" w:hAnsi="Cambria Math"/>
                <w:sz w:val="22"/>
                <w:szCs w:val="22"/>
              </w:rPr>
              <m:t>+T</m:t>
            </m:r>
          </m:e>
          <m:sup>
            <m:r>
              <w:rPr>
                <w:rFonts w:ascii="Cambria Math" w:eastAsia="Calibri" w:hAnsi="Cambria Math"/>
                <w:sz w:val="22"/>
                <w:szCs w:val="22"/>
              </w:rPr>
              <m:t>j</m:t>
            </m:r>
          </m:sup>
        </m:sSup>
      </m:oMath>
      <w:r w:rsidR="00D363D6">
        <w:rPr>
          <w:sz w:val="22"/>
          <w:szCs w:val="22"/>
        </w:rPr>
        <w:tab/>
      </w:r>
      <w:r w:rsidR="00D363D6">
        <w:rPr>
          <w:sz w:val="22"/>
          <w:szCs w:val="22"/>
        </w:rPr>
        <w:tab/>
      </w:r>
      <w:r w:rsidR="00D363D6">
        <w:rPr>
          <w:sz w:val="22"/>
          <w:szCs w:val="22"/>
        </w:rPr>
        <w:tab/>
        <w:t>(2)</w:t>
      </w:r>
      <w:r w:rsidR="001428D5">
        <w:rPr>
          <w:sz w:val="22"/>
          <w:szCs w:val="22"/>
        </w:rPr>
        <w:t>.</w:t>
      </w:r>
    </w:p>
    <w:p w14:paraId="6CC20000" w14:textId="162AAB78" w:rsidR="00F219AD" w:rsidRDefault="00F219AD" w:rsidP="00F219AD">
      <w:pPr>
        <w:pStyle w:val="BodyText"/>
      </w:pPr>
      <w:r>
        <w:t>Frame 0 is treated as reference frame and is not transformed</w:t>
      </w:r>
      <w:r w:rsidR="00140115">
        <w:t>:</w:t>
      </w:r>
    </w:p>
    <w:p w14:paraId="6E98E198" w14:textId="75902E15" w:rsidR="009D2D35" w:rsidRPr="00DC0706" w:rsidRDefault="007F001B" w:rsidP="00DC0706">
      <w:pPr>
        <w:pStyle w:val="BodyText"/>
        <w:ind w:firstLine="648"/>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M</m:t>
            </m:r>
          </m:e>
          <m:sup>
            <m:r>
              <w:rPr>
                <w:rFonts w:ascii="Cambria Math" w:eastAsia="Calibri" w:hAnsi="Cambria Math"/>
                <w:sz w:val="22"/>
                <w:szCs w:val="22"/>
              </w:rPr>
              <m:t>0</m:t>
            </m:r>
          </m:sup>
        </m:sSup>
        <m:r>
          <w:rPr>
            <w:rFonts w:ascii="Cambria Math" w:hAnsi="Cambria Math"/>
          </w:rPr>
          <m:t>=</m:t>
        </m:r>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w:r w:rsidR="00140115">
        <w:rPr>
          <w:sz w:val="22"/>
          <w:szCs w:val="22"/>
        </w:rPr>
        <w:t>.</w:t>
      </w:r>
    </w:p>
    <w:p w14:paraId="4B5F2DEB" w14:textId="0830971F" w:rsidR="0038362D" w:rsidRPr="00D6540B" w:rsidRDefault="0038362D" w:rsidP="00891612">
      <w:pPr>
        <w:pStyle w:val="BodyText"/>
      </w:pPr>
      <w:r w:rsidRPr="00D6540B">
        <w:t xml:space="preserve">Parameters </w:t>
      </w:r>
      <m:oMath>
        <m:sSup>
          <m:sSupPr>
            <m:ctrlPr>
              <w:rPr>
                <w:rFonts w:ascii="Cambria Math" w:eastAsia="Calibri" w:hAnsi="Cambria Math"/>
                <w:i/>
              </w:rPr>
            </m:ctrlPr>
          </m:sSupPr>
          <m:e>
            <m:r>
              <w:rPr>
                <w:rFonts w:ascii="Cambria Math" w:eastAsia="Calibri" w:hAnsi="Cambria Math"/>
              </w:rPr>
              <m:t>S</m:t>
            </m:r>
          </m:e>
          <m:sup>
            <m:r>
              <w:rPr>
                <w:rFonts w:ascii="Cambria Math" w:eastAsia="Calibri" w:hAnsi="Cambria Math"/>
              </w:rPr>
              <m:t>j</m:t>
            </m:r>
          </m:sup>
        </m:sSup>
      </m:oMath>
      <w:r w:rsidRPr="00D6540B">
        <w:t xml:space="preserve"> and </w:t>
      </w:r>
      <m:oMath>
        <m:sSup>
          <m:sSupPr>
            <m:ctrlPr>
              <w:rPr>
                <w:rFonts w:ascii="Cambria Math" w:eastAsia="Calibri" w:hAnsi="Cambria Math"/>
                <w:i/>
              </w:rPr>
            </m:ctrlPr>
          </m:sSupPr>
          <m:e>
            <m:r>
              <w:rPr>
                <w:rFonts w:ascii="Cambria Math" w:eastAsia="Calibri" w:hAnsi="Cambria Math"/>
              </w:rPr>
              <m:t>T</m:t>
            </m:r>
          </m:e>
          <m:sup>
            <m:r>
              <w:rPr>
                <w:rFonts w:ascii="Cambria Math" w:eastAsia="Calibri" w:hAnsi="Cambria Math"/>
              </w:rPr>
              <m:t>j</m:t>
            </m:r>
          </m:sup>
        </m:sSup>
      </m:oMath>
      <w:r w:rsidRPr="00D6540B">
        <w:t xml:space="preserve"> for general </w:t>
      </w:r>
      <w:r w:rsidR="00394953" w:rsidRPr="00D6540B">
        <w:t>transformation</w:t>
      </w:r>
      <w:r w:rsidRPr="00D6540B">
        <w:t xml:space="preserve"> can be determined if sufficient number of correspondences (in most general case at least 8) have been established </w:t>
      </w:r>
      <w:r w:rsidRPr="00D6540B">
        <w:fldChar w:fldCharType="begin"/>
      </w:r>
      <w:r w:rsidR="000C4832">
        <w:instrText xml:space="preserve"> ADDIN ZOTERO_ITEM CSL_CITATION {"citationID":"J89nU3nv","properties":{"formattedCitation":"({\\i{}2}\\uc0\\u8211{}{\\i{}6})","plainCitation":"(2–6)","noteIndex":0},"citationItems":[{"id":505,"uris":["http://zotero.org/users/local/c7QOCHth/items/UG5LZ8XC"],"uri":["http://zotero.org/users/local/c7QOCHth/items/UG5LZ8XC"],"itemData":{"id":505,"type":"article-journal","abstract":"Two point sets pi and p'i; i = 1, 2,..., N are related by p'i = Rpi + T + Ni, where R is a rotation matrix, T a translation vector, and Ni a noise vector. Given pi and p'i, we present an algorithm for finding the least-squares solution of R and T, which is based on the singular value decomposition (SVD) of a 3 × 3 matrix. This new algorithm is compared to two earlier algorithms with respect to computer time requirements.","container-title":"IEEE Transactions on Pattern Analysis and Machine Intelligence","DOI":"10.1109/TPAMI.1987.4767965","ISSN":"1939-3539","issue":"5","note":"event: IEEE Transactions on Pattern Analysis and Machine Intelligence","page":"698-700","source":"IEEE Xplore","title":"Least-Squares Fitting of Two 3-D Point Sets","volume":"PAMI-9","author":[{"family":"Arun","given":"K. S."},{"family":"Huang","given":"T. S."},{"family":"Blostein","given":"S. D."}],"issued":{"date-parts":[["1987",9]]}}},{"id":503,"uris":["http://zotero.org/users/local/c7QOCHth/items/D5Z3KQUN"],"uri":["http://zotero.org/users/local/c7QOCHth/items/D5Z3KQUN"],"itemData":{"id":503,"type":"article-journal","abstract":"Finding the relationship between two coordinate systems using pairs of measurements of the coordinates of a number of points in both systems is a classic photogrammetric task. It finds applications in stereophotogrammetry and in robotics. I present here a closed-form solution to the least-squares problem for three or more points. Currently various empirical, graphical, and numerical iterative methods are in use. Derivation of the solution is simplified by use of unit quaternions to represent rotation. I emphasize a symmetry property that a solution to this problem ought to possess. The best translational offset is the difference between the centroid of the coordinates in one system and the rotated and scaled centroid of the coordinates in the other system. The best scale is equal to the ratio of the root-mean-square deviations of the coordinates in the two systems from their respective centroids. These exact results are to be preferred to approximate methods based on measurements of a few selected points. The unit quaternion representing the best rotation is the eigenvector associated with the most positive eigenvalue of a symmetric 4 × 4 matrix. The elements of this matrix are combinations of sums of products of corresponding coordinates of the points.","container-title":"JOSA A","DOI":"10.1364/JOSAA.4.000629","ISSN":"1520-8532","issue":"4","journalAbbreviation":"J. Opt. Soc. Am. A, JOSAA","language":"EN","note":"publisher: Optical Society of America","page":"629-642","source":"www.osapublishing.org","title":"Closed-form solution of absolute orientation using unit quaternions","volume":"4","author":[{"family":"Horn","given":"Berthold K. P."}],"issued":{"date-parts":[["1987",4,1]]}}},{"id":475,"uris":["http://zotero.org/users/local/c7QOCHth/items/7EH6FAAE"],"uri":["http://zotero.org/users/local/c7QOCHth/items/7EH6FAAE"],"itemData":{"id":475,"type":"article-journal","abstract":"In many applications of computer vision, the following problem is encountered. Two point patterns (sets of points) (x/sub i/) and (x/sub i/); i=1, 2, . . ., n are given in m-dimensional space, and the similarity transformation parameters (rotation, translation, and scaling) that give the least mean squared error between these point patterns are needed. Recently, K.S. Arun et al. (1987) and B.K.P. Horn et al. (1987) presented a solution of this problem. Their solution, however, sometimes fails to give a correct rotation matrix and gives a reflection instead when the data is severely corrupted. The proposed theorem is a strict solution of the problem, and it always gives the correct transformation parameters even when the data is corrupted.&lt;&gt;","container-title":"IEEE Transactions on Pattern Analysis and Machine Intelligence","DOI":"10.1109/34.88573","ISSN":"1939-3539","issue":"4","note":"event: IEEE Transactions on Pattern Analysis and Machine Intelligence","page":"376-380","source":"IEEE Xplore","title":"Least-squares estimation of transformation parameters between two point patterns","volume":"13","author":[{"family":"Umeyama","given":"S."}],"issued":{"date-parts":[["1991",4]]}}},{"id":527,"uris":["http://zotero.org/users/local/c7QOCHth/items/L4J39HT8"],"uri":["http://zotero.org/users/local/c7QOCHth/items/L4J39HT8"],"itemData":{"id":527,"type":"book","event-place":"Cambridge","ISBN":"978-0-511-18618-9","language":"en","note":"OCLC: 804793563","publisher":"Cambridge University Press","publisher-place":"Cambridge","source":"Open WorldCat","title":"Multiple view geometry in computer vision","URL":"http://public.eblib.com/choice/publicfullrecord.aspx?p=256634","author":[{"family":"Hartley","given":"Richard"},{"family":"Zisserman","given":"Andrew"}],"accessed":{"date-parts":[["2021",11,18]]},"issued":{"date-parts":[["2004"]]}}},{"id":531,"uris":["http://zotero.org/users/local/c7QOCHth/items/QEW7B9SZ"],"uri":["http://zotero.org/users/local/c7QOCHth/items/QEW7B9SZ"],"itemData":{"id":531,"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2307/1271436","ISSN":"0040-1706","issue":"1","note":"publisher: [Taylor &amp; Francis, Ltd., American Statistical Association, American Society for Quality]","page":"80-86","source":"JSTOR","title":"Ridge Regression: Biased Estimation for Nonorthogonal Problems","title-short":"Ridge Regression","volume":"42","author":[{"family":"Hoerl","given":"Arthur E."},{"family":"Kennard","given":"Robert W."}],"issued":{"date-parts":[["2000"]]}}}],"schema":"https://github.com/citation-style-language/schema/raw/master/csl-citation.json"} </w:instrText>
      </w:r>
      <w:r w:rsidRPr="00D6540B">
        <w:fldChar w:fldCharType="separate"/>
      </w:r>
      <w:r w:rsidR="000C4832" w:rsidRPr="000C4832">
        <w:t>(</w:t>
      </w:r>
      <w:r w:rsidR="000C4832" w:rsidRPr="000C4832">
        <w:rPr>
          <w:i/>
          <w:iCs/>
        </w:rPr>
        <w:t>2</w:t>
      </w:r>
      <w:r w:rsidR="000C4832" w:rsidRPr="000C4832">
        <w:t>–</w:t>
      </w:r>
      <w:r w:rsidR="000C4832" w:rsidRPr="000C4832">
        <w:rPr>
          <w:i/>
          <w:iCs/>
        </w:rPr>
        <w:t>6</w:t>
      </w:r>
      <w:r w:rsidR="000C4832" w:rsidRPr="000C4832">
        <w:t>)</w:t>
      </w:r>
      <w:r w:rsidRPr="00D6540B">
        <w:fldChar w:fldCharType="end"/>
      </w:r>
      <w:r w:rsidRPr="00D6540B">
        <w:t>.</w:t>
      </w:r>
    </w:p>
    <w:p w14:paraId="7A1364CC" w14:textId="2CFB9A67" w:rsidR="009D2D35" w:rsidRDefault="009D2D35" w:rsidP="00891612">
      <w:pPr>
        <w:pStyle w:val="BodyText"/>
      </w:pPr>
      <w:r w:rsidRPr="00D6540B">
        <w:t>Once the transformation matrix for every frame pair has been determined</w:t>
      </w:r>
      <w:r>
        <w:t xml:space="preserve">, the cumulative transformation matrix for each frame is determined by cumulative </w:t>
      </w:r>
      <w:r w:rsidR="00DC0706">
        <w:t xml:space="preserve">matrix </w:t>
      </w:r>
      <w:r>
        <w:t>multiplication:</w:t>
      </w:r>
    </w:p>
    <w:p w14:paraId="386F93C2" w14:textId="2AD2398B" w:rsidR="009D2D35" w:rsidRDefault="007F001B" w:rsidP="009D2D35">
      <w:pPr>
        <w:pStyle w:val="BodyText"/>
        <w:ind w:left="648" w:firstLine="0"/>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m:t>
            </m:r>
          </m:e>
          <m:sup>
            <m:r>
              <w:rPr>
                <w:rFonts w:ascii="Cambria Math" w:eastAsia="Calibri" w:hAnsi="Cambria Math"/>
                <w:sz w:val="22"/>
                <w:szCs w:val="22"/>
              </w:rPr>
              <m:t>j</m:t>
            </m:r>
          </m:sup>
        </m:sSup>
        <m:r>
          <w:rPr>
            <w:rFonts w:ascii="Cambria Math" w:hAnsi="Cambria Math"/>
          </w:rPr>
          <m:t xml:space="preserve">= </m:t>
        </m:r>
        <m:sSup>
          <m:sSupPr>
            <m:ctrlPr>
              <w:rPr>
                <w:rFonts w:ascii="Cambria Math" w:eastAsia="Calibri" w:hAnsi="Cambria Math"/>
                <w:i/>
                <w:sz w:val="22"/>
                <w:szCs w:val="22"/>
              </w:rPr>
            </m:ctrlPr>
          </m:sSupPr>
          <m:e>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sSubSup>
                        <m:sSubSupPr>
                          <m:ctrlPr>
                            <w:rPr>
                              <w:rFonts w:ascii="Cambria Math" w:hAnsi="Cambria Math"/>
                              <w:i/>
                            </w:rPr>
                          </m:ctrlPr>
                        </m:sSubSupPr>
                        <m:e>
                          <m:r>
                            <w:rPr>
                              <w:rFonts w:ascii="Cambria Math" w:hAnsi="Cambria Math"/>
                            </w:rPr>
                            <m:t>CS</m:t>
                          </m:r>
                        </m:e>
                        <m:sub>
                          <m:r>
                            <w:rPr>
                              <w:rFonts w:ascii="Cambria Math" w:hAnsi="Cambria Math"/>
                            </w:rPr>
                            <m:t>xx</m:t>
                          </m:r>
                        </m:sub>
                        <m:sup>
                          <m:r>
                            <w:rPr>
                              <w:rFonts w:ascii="Cambria Math" w:hAnsi="Cambria Math"/>
                            </w:rPr>
                            <m:t>j</m:t>
                          </m:r>
                        </m:sup>
                      </m:sSubSup>
                      <m:ctrlPr>
                        <w:rPr>
                          <w:rFonts w:ascii="Cambria Math" w:eastAsia="Cambria Math" w:hAnsi="Cambria Math" w:cs="Cambria Math"/>
                          <w:i/>
                        </w:rPr>
                      </m:ctrlPr>
                    </m:e>
                    <m:e>
                      <m:r>
                        <w:rPr>
                          <w:rFonts w:ascii="Cambria Math" w:eastAsia="Cambria Math" w:hAnsi="Cambria Math" w:cs="Cambria Math"/>
                        </w:rPr>
                        <m:t>C</m:t>
                      </m:r>
                      <m:sSubSup>
                        <m:sSubSupPr>
                          <m:ctrlPr>
                            <w:rPr>
                              <w:rFonts w:ascii="Cambria Math" w:hAnsi="Cambria Math"/>
                              <w:i/>
                            </w:rPr>
                          </m:ctrlPr>
                        </m:sSubSupPr>
                        <m:e>
                          <m:r>
                            <w:rPr>
                              <w:rFonts w:ascii="Cambria Math" w:hAnsi="Cambria Math"/>
                            </w:rPr>
                            <m:t>S</m:t>
                          </m:r>
                        </m:e>
                        <m:sub>
                          <m:r>
                            <w:rPr>
                              <w:rFonts w:ascii="Cambria Math" w:hAnsi="Cambria Math"/>
                            </w:rPr>
                            <m:t>xy</m:t>
                          </m:r>
                        </m:sub>
                        <m:sup>
                          <m:r>
                            <w:rPr>
                              <w:rFonts w:ascii="Cambria Math" w:hAnsi="Cambria Math"/>
                            </w:rPr>
                            <m:t>j</m:t>
                          </m:r>
                        </m:sup>
                      </m:sSubSup>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CT</m:t>
                          </m:r>
                        </m:e>
                        <m:sub>
                          <m:r>
                            <w:rPr>
                              <w:rFonts w:ascii="Cambria Math" w:hAnsi="Cambria Math"/>
                            </w:rPr>
                            <m:t>x</m:t>
                          </m:r>
                        </m:sub>
                        <m:sup>
                          <m:r>
                            <w:rPr>
                              <w:rFonts w:ascii="Cambria Math" w:hAnsi="Cambria Math"/>
                            </w:rPr>
                            <m:t>j</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S</m:t>
                          </m:r>
                        </m:e>
                        <m:sub>
                          <m:r>
                            <w:rPr>
                              <w:rFonts w:ascii="Cambria Math" w:hAnsi="Cambria Math"/>
                            </w:rPr>
                            <m:t>yx</m:t>
                          </m:r>
                        </m:sub>
                        <m:sup>
                          <m:r>
                            <w:rPr>
                              <w:rFonts w:ascii="Cambria Math" w:hAnsi="Cambria Math"/>
                            </w:rPr>
                            <m:t>j</m:t>
                          </m:r>
                        </m:sup>
                      </m:sSubSup>
                      <m:ctrlPr>
                        <w:rPr>
                          <w:rFonts w:ascii="Cambria Math" w:eastAsia="Cambria Math" w:hAnsi="Cambria Math" w:cs="Cambria Math"/>
                          <w:i/>
                        </w:rPr>
                      </m:ctrlPr>
                    </m:e>
                    <m:e>
                      <m:r>
                        <w:rPr>
                          <w:rFonts w:ascii="Cambria Math" w:eastAsia="Cambria Math" w:hAnsi="Cambria Math" w:cs="Cambria Math"/>
                        </w:rPr>
                        <m:t>C</m:t>
                      </m:r>
                      <m:sSubSup>
                        <m:sSubSupPr>
                          <m:ctrlPr>
                            <w:rPr>
                              <w:rFonts w:ascii="Cambria Math" w:hAnsi="Cambria Math"/>
                              <w:i/>
                            </w:rPr>
                          </m:ctrlPr>
                        </m:sSubSupPr>
                        <m:e>
                          <m:r>
                            <w:rPr>
                              <w:rFonts w:ascii="Cambria Math" w:hAnsi="Cambria Math"/>
                            </w:rPr>
                            <m:t>S</m:t>
                          </m:r>
                        </m:e>
                        <m:sub>
                          <m:r>
                            <w:rPr>
                              <w:rFonts w:ascii="Cambria Math" w:hAnsi="Cambria Math"/>
                            </w:rPr>
                            <m:t>yy</m:t>
                          </m:r>
                        </m:sub>
                        <m:sup>
                          <m:r>
                            <w:rPr>
                              <w:rFonts w:ascii="Cambria Math" w:hAnsi="Cambria Math"/>
                            </w:rPr>
                            <m:t>j</m:t>
                          </m:r>
                        </m:sup>
                      </m:sSubSup>
                    </m:e>
                    <m:e>
                      <m:sSubSup>
                        <m:sSubSupPr>
                          <m:ctrlPr>
                            <w:rPr>
                              <w:rFonts w:ascii="Cambria Math" w:hAnsi="Cambria Math"/>
                              <w:i/>
                            </w:rPr>
                          </m:ctrlPr>
                        </m:sSubSupPr>
                        <m:e>
                          <m:r>
                            <w:rPr>
                              <w:rFonts w:ascii="Cambria Math" w:hAnsi="Cambria Math"/>
                            </w:rPr>
                            <m:t>CT</m:t>
                          </m:r>
                        </m:e>
                        <m:sub>
                          <m:r>
                            <w:rPr>
                              <w:rFonts w:ascii="Cambria Math" w:hAnsi="Cambria Math"/>
                            </w:rPr>
                            <m:t>y</m:t>
                          </m:r>
                        </m:sub>
                        <m:sup>
                          <m:r>
                            <w:rPr>
                              <w:rFonts w:ascii="Cambria Math" w:hAnsi="Cambria Math"/>
                            </w:rPr>
                            <m:t>j</m:t>
                          </m:r>
                        </m:sup>
                      </m:sSubSup>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r>
              <w:rPr>
                <w:rFonts w:ascii="Cambria Math" w:eastAsia="Calibri" w:hAnsi="Cambria Math"/>
                <w:sz w:val="22"/>
                <w:szCs w:val="22"/>
              </w:rPr>
              <m:t>=M</m:t>
            </m:r>
          </m:e>
          <m:sup>
            <m:r>
              <w:rPr>
                <w:rFonts w:ascii="Cambria Math" w:eastAsia="Calibri" w:hAnsi="Cambria Math"/>
                <w:sz w:val="22"/>
                <w:szCs w:val="22"/>
              </w:rPr>
              <m:t>j</m:t>
            </m:r>
          </m:sup>
        </m:sSup>
        <m:r>
          <w:rPr>
            <w:rFonts w:ascii="Cambria Math" w:eastAsia="Calibri" w:hAnsi="Cambria Math"/>
            <w:sz w:val="22"/>
            <w:szCs w:val="22"/>
          </w:rPr>
          <m:t>*</m:t>
        </m:r>
        <m:sSup>
          <m:sSupPr>
            <m:ctrlPr>
              <w:rPr>
                <w:rFonts w:ascii="Cambria Math" w:eastAsia="Calibri" w:hAnsi="Cambria Math"/>
                <w:i/>
                <w:sz w:val="22"/>
                <w:szCs w:val="22"/>
              </w:rPr>
            </m:ctrlPr>
          </m:sSupPr>
          <m:e>
            <m:r>
              <w:rPr>
                <w:rFonts w:ascii="Cambria Math" w:eastAsia="Calibri" w:hAnsi="Cambria Math"/>
                <w:sz w:val="22"/>
                <w:szCs w:val="22"/>
              </w:rPr>
              <m:t>M</m:t>
            </m:r>
          </m:e>
          <m:sup>
            <m:r>
              <w:rPr>
                <w:rFonts w:ascii="Cambria Math" w:eastAsia="Calibri" w:hAnsi="Cambria Math"/>
                <w:sz w:val="22"/>
                <w:szCs w:val="22"/>
              </w:rPr>
              <m:t>j-1</m:t>
            </m:r>
          </m:sup>
        </m:sSup>
        <m:r>
          <w:rPr>
            <w:rFonts w:ascii="Cambria Math" w:eastAsia="Calibri" w:hAnsi="Cambria Math"/>
            <w:sz w:val="22"/>
            <w:szCs w:val="22"/>
          </w:rPr>
          <m:t>*…*</m:t>
        </m:r>
        <m:sSup>
          <m:sSupPr>
            <m:ctrlPr>
              <w:rPr>
                <w:rFonts w:ascii="Cambria Math" w:eastAsia="Calibri" w:hAnsi="Cambria Math"/>
                <w:i/>
                <w:sz w:val="22"/>
                <w:szCs w:val="22"/>
              </w:rPr>
            </m:ctrlPr>
          </m:sSupPr>
          <m:e>
            <m:r>
              <w:rPr>
                <w:rFonts w:ascii="Cambria Math" w:eastAsia="Calibri" w:hAnsi="Cambria Math"/>
                <w:sz w:val="22"/>
                <w:szCs w:val="22"/>
              </w:rPr>
              <m:t>M</m:t>
            </m:r>
          </m:e>
          <m:sup>
            <m:r>
              <w:rPr>
                <w:rFonts w:ascii="Cambria Math" w:eastAsia="Calibri" w:hAnsi="Cambria Math"/>
                <w:sz w:val="22"/>
                <w:szCs w:val="22"/>
              </w:rPr>
              <m:t>1</m:t>
            </m:r>
          </m:sup>
        </m:sSup>
      </m:oMath>
      <w:r w:rsidR="00D363D6">
        <w:rPr>
          <w:sz w:val="22"/>
          <w:szCs w:val="22"/>
        </w:rPr>
        <w:tab/>
      </w:r>
      <w:r w:rsidR="00D363D6">
        <w:rPr>
          <w:sz w:val="22"/>
          <w:szCs w:val="22"/>
        </w:rPr>
        <w:tab/>
      </w:r>
      <w:r w:rsidR="00D363D6">
        <w:rPr>
          <w:sz w:val="22"/>
          <w:szCs w:val="22"/>
        </w:rPr>
        <w:tab/>
      </w:r>
      <w:r w:rsidR="00D363D6">
        <w:rPr>
          <w:sz w:val="22"/>
          <w:szCs w:val="22"/>
        </w:rPr>
        <w:tab/>
      </w:r>
      <w:r w:rsidR="00D363D6">
        <w:rPr>
          <w:sz w:val="22"/>
          <w:szCs w:val="22"/>
        </w:rPr>
        <w:tab/>
        <w:t>(3)</w:t>
      </w:r>
      <w:r w:rsidR="001428D5">
        <w:rPr>
          <w:sz w:val="22"/>
          <w:szCs w:val="22"/>
        </w:rPr>
        <w:t>.</w:t>
      </w:r>
    </w:p>
    <w:p w14:paraId="2B8445E8" w14:textId="10B71785" w:rsidR="009D2D35" w:rsidRDefault="009D2D35" w:rsidP="009D2D35">
      <w:pPr>
        <w:pStyle w:val="BodyText"/>
      </w:pPr>
      <w:r>
        <w:t>It turns out that the Scale and Affine transformation</w:t>
      </w:r>
      <w:r w:rsidR="00DC0706">
        <w:t>s</w:t>
      </w:r>
      <w:r>
        <w:t xml:space="preserve"> tend to accumulate </w:t>
      </w:r>
      <w:r w:rsidR="00F219AD">
        <w:t>scales</w:t>
      </w:r>
      <w:r>
        <w:t xml:space="preserve"> and shears that (while minimizing the error) distort the images. Various patches have been proposed to address this problem, for example AMST</w:t>
      </w:r>
      <w:r w:rsidR="00F84243">
        <w:fldChar w:fldCharType="begin"/>
      </w:r>
      <w:r w:rsidR="000C4832">
        <w:instrText xml:space="preserve"> ADDIN ZOTERO_ITEM CSL_CITATION {"citationID":"qdC0LZIu","properties":{"formattedCitation":"({\\i{}7})","plainCitation":"(7)","noteIndex":0},"citationItems":[{"id":410,"uris":["http://zotero.org/users/local/c7QOCHth/items/V9X4DDDD"],"uri":["http://zotero.org/users/local/c7QOCHth/items/V9X4DDDD"],"itemData":{"id":410,"type":"article-journal","abstract":"Abstract\n            \n              Alignment of stacks of serial images generated by Focused Ion Beam Scanning Electron Microscopy (FIB-SEM) is generally performed using translations only, either through slice-by-slice alignments with SIFT or alignment by template matching. However, limitations of these methods are two-fold: the introduction of a bias along the dataset in the\n              z\n              -direction which seriously alters the morphology of observed organelles and a missing compensation for pixel size variations inherent to the image acquisition itself. These pixel size variations result in local misalignments and jumps of a few nanometers in the image data that can compromise downstream image analysis. We introduce a novel approach which enables affine transformations to overcome local misalignments while avoiding the danger of introducing a scaling, rotation or shearing trend along the dataset. Our method first computes a template dataset with an alignment method restricted to translations only. This pre-aligned dataset is then smoothed selectively along the\n              z\n              -axis with a median filter, creating a template to which the raw data is aligned using affine transformations. Our method was applied to FIB-SEM datasets and showed clear improvement of the alignment along the\n              z\n              -axis resulting in a significantly more accurate automatic boundary segmentation using a convolutional neural network.","container-title":"Scientific Reports","DOI":"10.1038/s41598-020-58736-7","ISSN":"2045-2322","issue":"1","journalAbbreviation":"Sci Rep","language":"en","page":"2004","source":"DOI.org (Crossref)","title":"AMST: Alignment to Median Smoothed Template for Focused Ion Beam Scanning Electron Microscopy Image Stacks","title-short":"AMST","volume":"10","author":[{"family":"Hennies","given":"Julian"},{"family":"Lleti","given":"José Miguel Serra"},{"family":"Schieber","given":"Nicole L."},{"family":"Templin","given":"Rachel M."},{"family":"Steyer","given":"Anna M."},{"family":"Schwab","given":"Yannick"}],"issued":{"date-parts":[["2020",12]]}}}],"schema":"https://github.com/citation-style-language/schema/raw/master/csl-citation.json"} </w:instrText>
      </w:r>
      <w:r w:rsidR="00F84243">
        <w:fldChar w:fldCharType="separate"/>
      </w:r>
      <w:r w:rsidR="000C4832" w:rsidRPr="000C4832">
        <w:t>(</w:t>
      </w:r>
      <w:r w:rsidR="000C4832" w:rsidRPr="000C4832">
        <w:rPr>
          <w:i/>
          <w:iCs/>
        </w:rPr>
        <w:t>7</w:t>
      </w:r>
      <w:r w:rsidR="000C4832" w:rsidRPr="000C4832">
        <w:t>)</w:t>
      </w:r>
      <w:r w:rsidR="00F84243">
        <w:fldChar w:fldCharType="end"/>
      </w:r>
      <w:r>
        <w:t xml:space="preserve">. We use a simple approach – we subtract </w:t>
      </w:r>
      <w:r w:rsidR="009117E3">
        <w:t>linear or non-linear</w:t>
      </w:r>
      <w:r>
        <w:t xml:space="preserve"> </w:t>
      </w:r>
      <w:r w:rsidR="009117E3">
        <w:t>trend</w:t>
      </w:r>
      <w:r>
        <w:t xml:space="preserve"> fits of each individual </w:t>
      </w:r>
      <w:r w:rsidR="00DC0706">
        <w:t xml:space="preserve">cumulative transformation </w:t>
      </w:r>
      <w:r>
        <w:t xml:space="preserve">matrix element so that average </w:t>
      </w:r>
      <w:r w:rsidR="00140115">
        <w:t xml:space="preserve">cumulative </w:t>
      </w:r>
      <w:r>
        <w:t>scale terms</w:t>
      </w:r>
      <w:r w:rsidR="00F219AD">
        <w:t xml:space="preserve"> </w:t>
      </w:r>
      <m:oMath>
        <m:sSub>
          <m:sSubPr>
            <m:ctrlPr>
              <w:rPr>
                <w:rFonts w:ascii="Cambria Math" w:eastAsia="Calibri" w:hAnsi="Cambria Math"/>
                <w:i/>
                <w:sz w:val="22"/>
                <w:szCs w:val="22"/>
              </w:rPr>
            </m:ctrlPr>
          </m:sSubPr>
          <m:e>
            <m:r>
              <w:rPr>
                <w:rFonts w:ascii="Cambria Math" w:hAnsi="Cambria Math"/>
              </w:rPr>
              <m:t>CS</m:t>
            </m:r>
          </m:e>
          <m:sub>
            <m:r>
              <w:rPr>
                <w:rFonts w:ascii="Cambria Math" w:hAnsi="Cambria Math"/>
              </w:rPr>
              <m:t>xx</m:t>
            </m:r>
          </m:sub>
        </m:sSub>
      </m:oMath>
      <w:r w:rsidR="00F219AD">
        <w:rPr>
          <w:sz w:val="22"/>
          <w:szCs w:val="22"/>
        </w:rPr>
        <w:t xml:space="preserve"> and </w:t>
      </w:r>
      <m:oMath>
        <m:sSub>
          <m:sSubPr>
            <m:ctrlPr>
              <w:rPr>
                <w:rFonts w:ascii="Cambria Math" w:eastAsia="Calibri" w:hAnsi="Cambria Math"/>
                <w:i/>
                <w:sz w:val="22"/>
                <w:szCs w:val="22"/>
              </w:rPr>
            </m:ctrlPr>
          </m:sSubPr>
          <m:e>
            <m:r>
              <w:rPr>
                <w:rFonts w:ascii="Cambria Math" w:hAnsi="Cambria Math"/>
              </w:rPr>
              <m:t>CS</m:t>
            </m:r>
          </m:e>
          <m:sub>
            <m:r>
              <w:rPr>
                <w:rFonts w:ascii="Cambria Math" w:hAnsi="Cambria Math"/>
              </w:rPr>
              <m:t>yy</m:t>
            </m:r>
          </m:sub>
        </m:sSub>
      </m:oMath>
      <w:r>
        <w:t xml:space="preserve"> are equal to 1, and </w:t>
      </w:r>
      <w:r w:rsidR="00DC0706">
        <w:t xml:space="preserve">average </w:t>
      </w:r>
      <w:r w:rsidR="00140115">
        <w:t xml:space="preserve">cumulative </w:t>
      </w:r>
      <w:r>
        <w:t>shear terms</w:t>
      </w:r>
      <w:r w:rsidR="00F219AD">
        <w:t xml:space="preserve"> </w:t>
      </w:r>
      <m:oMath>
        <m:sSub>
          <m:sSubPr>
            <m:ctrlPr>
              <w:rPr>
                <w:rFonts w:ascii="Cambria Math" w:eastAsia="Calibri" w:hAnsi="Cambria Math"/>
                <w:i/>
                <w:sz w:val="22"/>
                <w:szCs w:val="22"/>
              </w:rPr>
            </m:ctrlPr>
          </m:sSubPr>
          <m:e>
            <m:r>
              <w:rPr>
                <w:rFonts w:ascii="Cambria Math" w:hAnsi="Cambria Math"/>
              </w:rPr>
              <m:t>CS</m:t>
            </m:r>
          </m:e>
          <m:sub>
            <m:r>
              <w:rPr>
                <w:rFonts w:ascii="Cambria Math" w:hAnsi="Cambria Math"/>
              </w:rPr>
              <m:t>xy</m:t>
            </m:r>
          </m:sub>
        </m:sSub>
      </m:oMath>
      <w:r w:rsidR="00F219AD">
        <w:rPr>
          <w:sz w:val="22"/>
          <w:szCs w:val="22"/>
        </w:rPr>
        <w:t xml:space="preserve"> and </w:t>
      </w:r>
      <m:oMath>
        <m:r>
          <w:rPr>
            <w:rFonts w:ascii="Cambria Math" w:hAnsi="Cambria Math"/>
            <w:sz w:val="22"/>
            <w:szCs w:val="22"/>
          </w:rPr>
          <m:t>C</m:t>
        </m:r>
        <m:sSub>
          <m:sSubPr>
            <m:ctrlPr>
              <w:rPr>
                <w:rFonts w:ascii="Cambria Math" w:eastAsia="Calibri" w:hAnsi="Cambria Math"/>
                <w:i/>
                <w:sz w:val="22"/>
                <w:szCs w:val="22"/>
              </w:rPr>
            </m:ctrlPr>
          </m:sSubPr>
          <m:e>
            <m:r>
              <w:rPr>
                <w:rFonts w:ascii="Cambria Math" w:hAnsi="Cambria Math"/>
              </w:rPr>
              <m:t>S</m:t>
            </m:r>
          </m:e>
          <m:sub>
            <m:r>
              <w:rPr>
                <w:rFonts w:ascii="Cambria Math" w:hAnsi="Cambria Math"/>
              </w:rPr>
              <m:t>yx</m:t>
            </m:r>
          </m:sub>
        </m:sSub>
      </m:oMath>
      <w:r>
        <w:t xml:space="preserve"> are equal to 0. This is illustrated in </w:t>
      </w:r>
      <w:r w:rsidR="00AE490B">
        <w:fldChar w:fldCharType="begin"/>
      </w:r>
      <w:r w:rsidR="00AE490B">
        <w:instrText xml:space="preserve"> REF _Ref77262469 \h </w:instrText>
      </w:r>
      <w:r w:rsidR="00AE490B">
        <w:fldChar w:fldCharType="separate"/>
      </w:r>
      <w:r w:rsidR="00263631">
        <w:t xml:space="preserve">Figure </w:t>
      </w:r>
      <w:r w:rsidR="00263631">
        <w:rPr>
          <w:noProof/>
        </w:rPr>
        <w:t>6</w:t>
      </w:r>
      <w:r w:rsidR="00AE490B">
        <w:fldChar w:fldCharType="end"/>
      </w:r>
      <w:r>
        <w:t xml:space="preserve">. This seems to work well even for data sets with </w:t>
      </w:r>
      <w:r w:rsidR="00F715D5">
        <w:t>large</w:t>
      </w:r>
      <w:r>
        <w:t xml:space="preserve"> jumps in scale (such as some J10 data sets).</w:t>
      </w:r>
    </w:p>
    <w:p w14:paraId="4C0E8B2B" w14:textId="3D5C47F7" w:rsidR="004B58A8" w:rsidRDefault="004B58A8" w:rsidP="00F715D5">
      <w:pPr>
        <w:pStyle w:val="Heading2"/>
      </w:pPr>
      <w:bookmarkStart w:id="3" w:name="_Ref88145147"/>
      <w:bookmarkStart w:id="4" w:name="_Toc90365916"/>
      <w:r>
        <w:lastRenderedPageBreak/>
        <w:t>Determining the Transformation Coefficients from Key</w:t>
      </w:r>
      <w:r w:rsidR="00030AE2">
        <w:t xml:space="preserve"> </w:t>
      </w:r>
      <w:r>
        <w:t>Point pairs</w:t>
      </w:r>
      <w:bookmarkEnd w:id="3"/>
      <w:bookmarkEnd w:id="4"/>
    </w:p>
    <w:p w14:paraId="771EE49B" w14:textId="08EA6D81" w:rsidR="004B58A8" w:rsidRDefault="004B58A8" w:rsidP="00394953">
      <w:pPr>
        <w:pStyle w:val="BodyText"/>
      </w:pPr>
      <w:r>
        <w:t xml:space="preserve">Once matched pairs of Key Point have been established </w:t>
      </w:r>
      <w:r w:rsidR="00833C44">
        <w:t xml:space="preserve">the transformation </w:t>
      </w:r>
      <w:r w:rsidR="009117E3">
        <w:t>matrix</w:t>
      </w:r>
      <w:r w:rsidR="00833C44">
        <w:t xml:space="preserve"> can be </w:t>
      </w:r>
      <w:r w:rsidR="00394953">
        <w:t>determined</w:t>
      </w:r>
      <w:r w:rsidR="00833C44">
        <w:t xml:space="preserve">. </w:t>
      </w:r>
      <w:r w:rsidR="00394953">
        <w:t>Below is a list of considered transformations.</w:t>
      </w:r>
    </w:p>
    <w:tbl>
      <w:tblPr>
        <w:tblStyle w:val="TableGrid"/>
        <w:tblW w:w="0" w:type="auto"/>
        <w:tblLook w:val="04A0" w:firstRow="1" w:lastRow="0" w:firstColumn="1" w:lastColumn="0" w:noHBand="0" w:noVBand="1"/>
      </w:tblPr>
      <w:tblGrid>
        <w:gridCol w:w="2155"/>
        <w:gridCol w:w="3870"/>
        <w:gridCol w:w="3325"/>
      </w:tblGrid>
      <w:tr w:rsidR="002D6539" w14:paraId="47848D4A" w14:textId="77777777" w:rsidTr="002D6539">
        <w:tc>
          <w:tcPr>
            <w:tcW w:w="2155" w:type="dxa"/>
          </w:tcPr>
          <w:p w14:paraId="22C69410" w14:textId="05F14EA6" w:rsidR="00290CAE" w:rsidRDefault="00290CAE" w:rsidP="00833C44">
            <w:pPr>
              <w:pStyle w:val="BodyText"/>
              <w:ind w:firstLine="0"/>
            </w:pPr>
            <w:r>
              <w:t>Transformation Model</w:t>
            </w:r>
          </w:p>
        </w:tc>
        <w:tc>
          <w:tcPr>
            <w:tcW w:w="3870" w:type="dxa"/>
          </w:tcPr>
          <w:p w14:paraId="0C88F054" w14:textId="60B270EC" w:rsidR="00290CAE" w:rsidRDefault="00290CAE" w:rsidP="00290CAE">
            <w:pPr>
              <w:pStyle w:val="BodyText"/>
              <w:ind w:firstLine="0"/>
              <w:jc w:val="center"/>
            </w:pPr>
            <w:r>
              <w:t>Matrix</w:t>
            </w:r>
          </w:p>
        </w:tc>
        <w:tc>
          <w:tcPr>
            <w:tcW w:w="3325" w:type="dxa"/>
          </w:tcPr>
          <w:p w14:paraId="372AFD49" w14:textId="27E6BCF4" w:rsidR="00290CAE" w:rsidRDefault="00290CAE" w:rsidP="00833C44">
            <w:pPr>
              <w:pStyle w:val="BodyText"/>
              <w:ind w:firstLine="0"/>
            </w:pPr>
            <w:r>
              <w:t xml:space="preserve">Parameter Estimation </w:t>
            </w:r>
            <w:r w:rsidR="002D6539">
              <w:t>Algorithm</w:t>
            </w:r>
          </w:p>
        </w:tc>
      </w:tr>
      <w:tr w:rsidR="002D6539" w14:paraId="1DDD466D" w14:textId="77777777" w:rsidTr="002D6539">
        <w:tc>
          <w:tcPr>
            <w:tcW w:w="2155" w:type="dxa"/>
          </w:tcPr>
          <w:p w14:paraId="432D24A0" w14:textId="3C5F3CDF" w:rsidR="00290CAE" w:rsidRDefault="00290CAE" w:rsidP="00833C44">
            <w:pPr>
              <w:pStyle w:val="BodyText"/>
              <w:ind w:firstLine="0"/>
            </w:pPr>
            <w:r>
              <w:t>Translation</w:t>
            </w:r>
            <w:r w:rsidR="009117E3">
              <w:t xml:space="preserve"> (Rigid Shift)</w:t>
            </w:r>
          </w:p>
        </w:tc>
        <w:tc>
          <w:tcPr>
            <w:tcW w:w="3870" w:type="dxa"/>
          </w:tcPr>
          <w:p w14:paraId="3837110E" w14:textId="37289A79" w:rsidR="00290CAE" w:rsidRDefault="007F001B" w:rsidP="00B4597F">
            <w:pPr>
              <w:pStyle w:val="BodyText"/>
              <w:ind w:firstLine="0"/>
              <w:jc w:val="center"/>
            </w:pPr>
            <m:oMathPara>
              <m:oMath>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y</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tc>
        <w:tc>
          <w:tcPr>
            <w:tcW w:w="3325" w:type="dxa"/>
          </w:tcPr>
          <w:p w14:paraId="35E2F8AD" w14:textId="0026F1E9" w:rsidR="00CE741D" w:rsidRDefault="007F001B" w:rsidP="00833C44">
            <w:pPr>
              <w:pStyle w:val="BodyText"/>
              <w:ind w:firstLine="0"/>
            </w:pPr>
            <m:oMathPara>
              <m:oMath>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bSup>
                            <m:sSubSupPr>
                              <m:ctrlPr>
                                <w:rPr>
                                  <w:rFonts w:ascii="Cambria Math" w:hAnsi="Cambria Math"/>
                                  <w:i/>
                                </w:rPr>
                              </m:ctrlPr>
                            </m:sSubSupPr>
                            <m:e>
                              <m:r>
                                <w:rPr>
                                  <w:rFonts w:ascii="Cambria Math" w:hAnsi="Cambria Math"/>
                                </w:rPr>
                                <m:t>T</m:t>
                              </m:r>
                            </m:e>
                            <m:sub>
                              <m:r>
                                <w:rPr>
                                  <w:rFonts w:ascii="Cambria Math" w:hAnsi="Cambria Math"/>
                                </w:rPr>
                                <m:t>x</m:t>
                              </m:r>
                            </m:sub>
                            <m:sup>
                              <m:r>
                                <w:rPr>
                                  <w:rFonts w:ascii="Cambria Math" w:hAnsi="Cambria Math"/>
                                </w:rPr>
                                <m:t>j</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j</m:t>
                              </m:r>
                            </m:sup>
                          </m:sSubSup>
                        </m:e>
                      </m:mr>
                    </m:m>
                  </m:e>
                </m:d>
                <m:r>
                  <w:rPr>
                    <w:rFonts w:ascii="Cambria Math" w:eastAsia="Calibri" w:hAnsi="Cambria Math"/>
                    <w:sz w:val="22"/>
                    <w:szCs w:val="22"/>
                  </w:rPr>
                  <m:t>=</m:t>
                </m:r>
                <m:d>
                  <m:dPr>
                    <m:begChr m:val="〈"/>
                    <m:endChr m:val="〉"/>
                    <m:ctrlPr>
                      <w:rPr>
                        <w:rFonts w:ascii="Cambria Math" w:eastAsia="Calibri" w:hAnsi="Cambria Math"/>
                        <w:i/>
                        <w:sz w:val="22"/>
                        <w:szCs w:val="22"/>
                      </w:rPr>
                    </m:ctrlPr>
                  </m:dPr>
                  <m:e>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p>
                                <m:sSupPr>
                                  <m:ctrlPr>
                                    <w:rPr>
                                      <w:rFonts w:ascii="Cambria Math" w:hAnsi="Cambria Math"/>
                                      <w:i/>
                                    </w:rPr>
                                  </m:ctrlPr>
                                </m:sSupPr>
                                <m:e>
                                  <m:r>
                                    <w:rPr>
                                      <w:rFonts w:ascii="Cambria Math" w:hAnsi="Cambria Math"/>
                                    </w:rPr>
                                    <m:t>x</m:t>
                                  </m:r>
                                </m:e>
                                <m:sup>
                                  <m:r>
                                    <w:rPr>
                                      <w:rFonts w:ascii="Cambria Math" w:hAnsi="Cambria Math"/>
                                    </w:rPr>
                                    <m:t>j</m:t>
                                  </m:r>
                                </m:sup>
                              </m:sSup>
                              <m:ctrlPr>
                                <w:rPr>
                                  <w:rFonts w:ascii="Cambria Math" w:eastAsia="Cambria Math" w:hAnsi="Cambria Math" w:cs="Cambria Math"/>
                                  <w:i/>
                                </w:rPr>
                              </m:ctrlPr>
                            </m:e>
                          </m:mr>
                          <m:mr>
                            <m:e>
                              <m:sSup>
                                <m:sSupPr>
                                  <m:ctrlPr>
                                    <w:rPr>
                                      <w:rFonts w:ascii="Cambria Math" w:hAnsi="Cambria Math"/>
                                      <w:i/>
                                    </w:rPr>
                                  </m:ctrlPr>
                                </m:sSupPr>
                                <m:e>
                                  <m:r>
                                    <w:rPr>
                                      <w:rFonts w:ascii="Cambria Math" w:hAnsi="Cambria Math"/>
                                    </w:rPr>
                                    <m:t>y</m:t>
                                  </m:r>
                                </m:e>
                                <m:sup>
                                  <m:r>
                                    <w:rPr>
                                      <w:rFonts w:ascii="Cambria Math" w:hAnsi="Cambria Math"/>
                                    </w:rPr>
                                    <m:t>j</m:t>
                                  </m:r>
                                </m:sup>
                              </m:sSup>
                            </m:e>
                          </m:mr>
                        </m:m>
                      </m:e>
                    </m:d>
                  </m:e>
                </m:d>
                <m:r>
                  <w:rPr>
                    <w:rFonts w:ascii="Cambria Math" w:eastAsia="Calibri" w:hAnsi="Cambria Math"/>
                    <w:sz w:val="22"/>
                    <w:szCs w:val="22"/>
                  </w:rPr>
                  <m:t>-</m:t>
                </m:r>
                <m:d>
                  <m:dPr>
                    <m:begChr m:val="〈"/>
                    <m:endChr m:val="〉"/>
                    <m:ctrlPr>
                      <w:rPr>
                        <w:rFonts w:ascii="Cambria Math" w:eastAsia="Calibri" w:hAnsi="Cambria Math"/>
                        <w:i/>
                        <w:sz w:val="22"/>
                        <w:szCs w:val="22"/>
                      </w:rPr>
                    </m:ctrlPr>
                  </m:dPr>
                  <m:e>
                    <m:r>
                      <w:rPr>
                        <w:rFonts w:ascii="Cambria Math" w:eastAsia="Calibri" w:hAnsi="Cambria Math"/>
                        <w:sz w:val="22"/>
                        <w:szCs w:val="22"/>
                      </w:rPr>
                      <m:t xml:space="preserve"> </m:t>
                    </m:r>
                    <m:d>
                      <m:dPr>
                        <m:ctrlPr>
                          <w:rPr>
                            <w:rFonts w:ascii="Cambria Math" w:eastAsia="Calibri" w:hAnsi="Cambria Math"/>
                            <w:i/>
                            <w:sz w:val="22"/>
                            <w:szCs w:val="22"/>
                          </w:rPr>
                        </m:ctrlPr>
                      </m:dPr>
                      <m:e>
                        <m:m>
                          <m:mPr>
                            <m:mcs>
                              <m:mc>
                                <m:mcPr>
                                  <m:count m:val="1"/>
                                  <m:mcJc m:val="center"/>
                                </m:mcPr>
                              </m:mc>
                            </m:mcs>
                            <m:ctrlPr>
                              <w:rPr>
                                <w:rFonts w:ascii="Cambria Math" w:eastAsia="Calibri" w:hAnsi="Cambria Math"/>
                                <w:i/>
                                <w:sz w:val="22"/>
                                <w:szCs w:val="22"/>
                              </w:rPr>
                            </m:ctrlPr>
                          </m:mPr>
                          <m:mr>
                            <m:e>
                              <m:sSup>
                                <m:sSupPr>
                                  <m:ctrlPr>
                                    <w:rPr>
                                      <w:rFonts w:ascii="Cambria Math" w:hAnsi="Cambria Math"/>
                                      <w:i/>
                                    </w:rPr>
                                  </m:ctrlPr>
                                </m:sSupPr>
                                <m:e>
                                  <m:r>
                                    <w:rPr>
                                      <w:rFonts w:ascii="Cambria Math" w:hAnsi="Cambria Math"/>
                                    </w:rPr>
                                    <m:t>x</m:t>
                                  </m:r>
                                </m:e>
                                <m:sup>
                                  <m:r>
                                    <w:rPr>
                                      <w:rFonts w:ascii="Cambria Math" w:hAnsi="Cambria Math"/>
                                    </w:rPr>
                                    <m:t>j-1</m:t>
                                  </m:r>
                                </m:sup>
                              </m:sSup>
                              <m:ctrlPr>
                                <w:rPr>
                                  <w:rFonts w:ascii="Cambria Math" w:eastAsia="Cambria Math" w:hAnsi="Cambria Math" w:cs="Cambria Math"/>
                                  <w:i/>
                                </w:rPr>
                              </m:ctrlPr>
                            </m:e>
                          </m:mr>
                          <m:mr>
                            <m:e>
                              <m:sSup>
                                <m:sSupPr>
                                  <m:ctrlPr>
                                    <w:rPr>
                                      <w:rFonts w:ascii="Cambria Math" w:hAnsi="Cambria Math"/>
                                      <w:i/>
                                    </w:rPr>
                                  </m:ctrlPr>
                                </m:sSupPr>
                                <m:e>
                                  <m:r>
                                    <w:rPr>
                                      <w:rFonts w:ascii="Cambria Math" w:hAnsi="Cambria Math"/>
                                    </w:rPr>
                                    <m:t>y</m:t>
                                  </m:r>
                                </m:e>
                                <m:sup>
                                  <m:r>
                                    <w:rPr>
                                      <w:rFonts w:ascii="Cambria Math" w:hAnsi="Cambria Math"/>
                                    </w:rPr>
                                    <m:t>j-1</m:t>
                                  </m:r>
                                </m:sup>
                              </m:sSup>
                            </m:e>
                          </m:mr>
                        </m:m>
                      </m:e>
                    </m:d>
                  </m:e>
                </m:d>
              </m:oMath>
            </m:oMathPara>
          </w:p>
        </w:tc>
      </w:tr>
      <w:tr w:rsidR="00CE741D" w14:paraId="43B06BB8" w14:textId="77777777" w:rsidTr="002D6539">
        <w:tc>
          <w:tcPr>
            <w:tcW w:w="2155" w:type="dxa"/>
          </w:tcPr>
          <w:p w14:paraId="1C668AC8" w14:textId="10EDC793" w:rsidR="00CE741D" w:rsidRDefault="00CE741D" w:rsidP="00833C44">
            <w:pPr>
              <w:pStyle w:val="BodyText"/>
              <w:ind w:firstLine="0"/>
            </w:pPr>
            <w:r>
              <w:t>Scale and Translation</w:t>
            </w:r>
          </w:p>
        </w:tc>
        <w:tc>
          <w:tcPr>
            <w:tcW w:w="3870" w:type="dxa"/>
          </w:tcPr>
          <w:p w14:paraId="24E6E297" w14:textId="0746823C" w:rsidR="00CE741D" w:rsidRDefault="007F001B" w:rsidP="00B4597F">
            <w:pPr>
              <w:pStyle w:val="BodyText"/>
              <w:ind w:firstLine="0"/>
              <w:jc w:val="center"/>
              <w:rPr>
                <w:sz w:val="22"/>
                <w:szCs w:val="22"/>
              </w:rPr>
            </w:pPr>
            <m:oMathPara>
              <m:oMath>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r>
                            <w:rPr>
                              <w:rFonts w:ascii="Cambria Math" w:hAnsi="Cambria Math"/>
                            </w:rPr>
                            <m:t>S</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hAnsi="Cambria Math"/>
                            </w:rPr>
                            <m:t>S</m:t>
                          </m:r>
                        </m:e>
                        <m:e>
                          <m:sSub>
                            <m:sSubPr>
                              <m:ctrlPr>
                                <w:rPr>
                                  <w:rFonts w:ascii="Cambria Math" w:hAnsi="Cambria Math"/>
                                  <w:i/>
                                </w:rPr>
                              </m:ctrlPr>
                            </m:sSubPr>
                            <m:e>
                              <m:r>
                                <w:rPr>
                                  <w:rFonts w:ascii="Cambria Math" w:hAnsi="Cambria Math"/>
                                </w:rPr>
                                <m:t>T</m:t>
                              </m:r>
                            </m:e>
                            <m:sub>
                              <m:r>
                                <w:rPr>
                                  <w:rFonts w:ascii="Cambria Math" w:hAnsi="Cambria Math"/>
                                </w:rPr>
                                <m:t>y</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tc>
        <w:tc>
          <w:tcPr>
            <w:tcW w:w="3325" w:type="dxa"/>
          </w:tcPr>
          <w:p w14:paraId="488F7CB8" w14:textId="3A815696" w:rsidR="00CE741D" w:rsidRDefault="00CE741D" w:rsidP="00833C44">
            <w:pPr>
              <w:pStyle w:val="BodyText"/>
              <w:ind w:firstLine="0"/>
              <w:rPr>
                <w:sz w:val="22"/>
                <w:szCs w:val="22"/>
              </w:rPr>
            </w:pPr>
            <w:r>
              <w:t xml:space="preserve">Least squares regression </w:t>
            </w:r>
            <w:r>
              <w:fldChar w:fldCharType="begin"/>
            </w:r>
            <w:r>
              <w:instrText xml:space="preserve"> ADDIN ZOTERO_ITEM CSL_CITATION {"citationID":"SuvVDYYd","properties":{"formattedCitation":"({\\i{}2}\\uc0\\u8211{}{\\i{}4})","plainCitation":"(2–4)","noteIndex":0},"citationItems":[{"id":505,"uris":["http://zotero.org/users/local/c7QOCHth/items/UG5LZ8XC"],"uri":["http://zotero.org/users/local/c7QOCHth/items/UG5LZ8XC"],"itemData":{"id":505,"type":"article-journal","abstract":"Two point sets pi and p'i; i = 1, 2,..., N are related by p'i = Rpi + T + Ni, where R is a rotation matrix, T a translation vector, and Ni a noise vector. Given pi and p'i, we present an algorithm for finding the least-squares solution of R and T, which is based on the singular value decomposition (SVD) of a 3 × 3 matrix. This new algorithm is compared to two earlier algorithms with respect to computer time requirements.","container-title":"IEEE Transactions on Pattern Analysis and Machine Intelligence","DOI":"10.1109/TPAMI.1987.4767965","ISSN":"1939-3539","issue":"5","note":"event: IEEE Transactions on Pattern Analysis and Machine Intelligence","page":"698-700","source":"IEEE Xplore","title":"Least-Squares Fitting of Two 3-D Point Sets","volume":"PAMI-9","author":[{"family":"Arun","given":"K. S."},{"family":"Huang","given":"T. S."},{"family":"Blostein","given":"S. D."}],"issued":{"date-parts":[["1987",9]]}}},{"id":503,"uris":["http://zotero.org/users/local/c7QOCHth/items/D5Z3KQUN"],"uri":["http://zotero.org/users/local/c7QOCHth/items/D5Z3KQUN"],"itemData":{"id":503,"type":"article-journal","abstract":"Finding the relationship between two coordinate systems using pairs of measurements of the coordinates of a number of points in both systems is a classic photogrammetric task. It finds applications in stereophotogrammetry and in robotics. I present here a closed-form solution to the least-squares problem for three or more points. Currently various empirical, graphical, and numerical iterative methods are in use. Derivation of the solution is simplified by use of unit quaternions to represent rotation. I emphasize a symmetry property that a solution to this problem ought to possess. The best translational offset is the difference between the centroid of the coordinates in one system and the rotated and scaled centroid of the coordinates in the other system. The best scale is equal to the ratio of the root-mean-square deviations of the coordinates in the two systems from their respective centroids. These exact results are to be preferred to approximate methods based on measurements of a few selected points. The unit quaternion representing the best rotation is the eigenvector associated with the most positive eigenvalue of a symmetric 4 × 4 matrix. The elements of this matrix are combinations of sums of products of corresponding coordinates of the points.","container-title":"JOSA A","DOI":"10.1364/JOSAA.4.000629","ISSN":"1520-8532","issue":"4","journalAbbreviation":"J. Opt. Soc. Am. A, JOSAA","language":"EN","note":"publisher: Optical Society of America","page":"629-642","source":"www.osapublishing.org","title":"Closed-form solution of absolute orientation using unit quaternions","volume":"4","author":[{"family":"Horn","given":"Berthold K. P."}],"issued":{"date-parts":[["1987",4,1]]}}},{"id":475,"uris":["http://zotero.org/users/local/c7QOCHth/items/7EH6FAAE"],"uri":["http://zotero.org/users/local/c7QOCHth/items/7EH6FAAE"],"itemData":{"id":475,"type":"article-journal","abstract":"In many applications of computer vision, the following problem is encountered. Two point patterns (sets of points) (x/sub i/) and (x/sub i/); i=1, 2, . . ., n are given in m-dimensional space, and the similarity transformation parameters (rotation, translation, and scaling) that give the least mean squared error between these point patterns are needed. Recently, K.S. Arun et al. (1987) and B.K.P. Horn et al. (1987) presented a solution of this problem. Their solution, however, sometimes fails to give a correct rotation matrix and gives a reflection instead when the data is severely corrupted. The proposed theorem is a strict solution of the problem, and it always gives the correct transformation parameters even when the data is corrupted.&lt;&gt;","container-title":"IEEE Transactions on Pattern Analysis and Machine Intelligence","DOI":"10.1109/34.88573","ISSN":"1939-3539","issue":"4","note":"event: IEEE Transactions on Pattern Analysis and Machine Intelligence","page":"376-380","source":"IEEE Xplore","title":"Least-squares estimation of transformation parameters between two point patterns","volume":"13","author":[{"family":"Umeyama","given":"S."}],"issued":{"date-parts":[["1991",4]]}}}],"schema":"https://github.com/citation-style-language/schema/raw/master/csl-citation.json"} </w:instrText>
            </w:r>
            <w:r>
              <w:fldChar w:fldCharType="separate"/>
            </w:r>
            <w:r w:rsidRPr="00631EFD">
              <w:t>(</w:t>
            </w:r>
            <w:r w:rsidRPr="00631EFD">
              <w:rPr>
                <w:i/>
                <w:iCs/>
              </w:rPr>
              <w:t>2</w:t>
            </w:r>
            <w:r w:rsidRPr="00631EFD">
              <w:t>–</w:t>
            </w:r>
            <w:r w:rsidRPr="00631EFD">
              <w:rPr>
                <w:i/>
                <w:iCs/>
              </w:rPr>
              <w:t>4</w:t>
            </w:r>
            <w:r w:rsidRPr="00631EFD">
              <w:t>)</w:t>
            </w:r>
            <w:r>
              <w:fldChar w:fldCharType="end"/>
            </w:r>
          </w:p>
        </w:tc>
      </w:tr>
      <w:tr w:rsidR="002D6539" w14:paraId="59DAC1CF" w14:textId="77777777" w:rsidTr="002D6539">
        <w:tc>
          <w:tcPr>
            <w:tcW w:w="2155" w:type="dxa"/>
          </w:tcPr>
          <w:p w14:paraId="4CE398A4" w14:textId="6C702E3B" w:rsidR="00290CAE" w:rsidRDefault="00290CAE" w:rsidP="00833C44">
            <w:pPr>
              <w:pStyle w:val="BodyText"/>
              <w:ind w:firstLine="0"/>
            </w:pPr>
            <w:r>
              <w:t>Similarity</w:t>
            </w:r>
          </w:p>
        </w:tc>
        <w:tc>
          <w:tcPr>
            <w:tcW w:w="3870" w:type="dxa"/>
          </w:tcPr>
          <w:p w14:paraId="1E8AB8D8" w14:textId="2830491F" w:rsidR="00290CAE" w:rsidRDefault="007F001B" w:rsidP="00B4597F">
            <w:pPr>
              <w:pStyle w:val="BodyText"/>
              <w:ind w:firstLine="0"/>
              <w:jc w:val="center"/>
            </w:pPr>
            <m:oMathPara>
              <m:oMath>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r>
                            <w:rPr>
                              <w:rFonts w:ascii="Cambria Math" w:hAnsi="Cambria Math"/>
                            </w:rPr>
                            <m:t>S∙co</m:t>
                          </m:r>
                          <m:r>
                            <m:rPr>
                              <m:sty m:val="p"/>
                            </m:rPr>
                            <w:rPr>
                              <w:rFonts w:ascii="Cambria Math" w:hAnsi="Cambria Math"/>
                            </w:rPr>
                            <m:t>s⁡</m:t>
                          </m:r>
                          <m:d>
                            <m:dPr>
                              <m:ctrlPr>
                                <w:rPr>
                                  <w:rFonts w:ascii="Cambria Math" w:hAnsi="Cambria Math"/>
                                </w:rPr>
                              </m:ctrlPr>
                            </m:dPr>
                            <m:e>
                              <m:r>
                                <w:rPr>
                                  <w:rFonts w:ascii="Cambria Math" w:hAnsi="Cambria Math"/>
                                </w:rPr>
                                <m:t>θ</m:t>
                              </m:r>
                            </m:e>
                          </m:d>
                          <m:ctrlPr>
                            <w:rPr>
                              <w:rFonts w:ascii="Cambria Math" w:eastAsia="Cambria Math" w:hAnsi="Cambria Math" w:cs="Cambria Math"/>
                              <w:i/>
                            </w:rPr>
                          </m:ctrlPr>
                        </m:e>
                        <m:e>
                          <m:r>
                            <w:rPr>
                              <w:rFonts w:ascii="Cambria Math" w:hAnsi="Cambria Math"/>
                            </w:rPr>
                            <m:t>-S∙</m:t>
                          </m:r>
                          <m:r>
                            <m:rPr>
                              <m:sty m:val="p"/>
                            </m:rPr>
                            <w:rPr>
                              <w:rFonts w:ascii="Cambria Math" w:hAnsi="Cambria Math"/>
                            </w:rPr>
                            <m:t>sin⁡</m:t>
                          </m:r>
                          <m:d>
                            <m:dPr>
                              <m:ctrlPr>
                                <w:rPr>
                                  <w:rFonts w:ascii="Cambria Math" w:hAnsi="Cambria Math"/>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hAnsi="Cambria Math"/>
                            </w:rPr>
                            <m:t>S∙</m:t>
                          </m:r>
                          <m:r>
                            <m:rPr>
                              <m:sty m:val="p"/>
                            </m:rPr>
                            <w:rPr>
                              <w:rFonts w:ascii="Cambria Math" w:hAnsi="Cambria Math"/>
                            </w:rPr>
                            <m:t>sin⁡</m:t>
                          </m:r>
                          <m:d>
                            <m:dPr>
                              <m:ctrlPr>
                                <w:rPr>
                                  <w:rFonts w:ascii="Cambria Math" w:hAnsi="Cambria Math"/>
                                </w:rPr>
                              </m:ctrlPr>
                            </m:dPr>
                            <m:e>
                              <m:r>
                                <w:rPr>
                                  <w:rFonts w:ascii="Cambria Math" w:hAnsi="Cambria Math"/>
                                </w:rPr>
                                <m:t>θ</m:t>
                              </m:r>
                            </m:e>
                          </m:d>
                          <m:ctrlPr>
                            <w:rPr>
                              <w:rFonts w:ascii="Cambria Math" w:eastAsia="Cambria Math" w:hAnsi="Cambria Math" w:cs="Cambria Math"/>
                              <w:i/>
                            </w:rPr>
                          </m:ctrlPr>
                        </m:e>
                        <m:e>
                          <m:r>
                            <w:rPr>
                              <w:rFonts w:ascii="Cambria Math" w:hAnsi="Cambria Math"/>
                            </w:rPr>
                            <m:t>S∙co</m:t>
                          </m:r>
                          <m:r>
                            <m:rPr>
                              <m:sty m:val="p"/>
                            </m:rPr>
                            <w:rPr>
                              <w:rFonts w:ascii="Cambria Math" w:hAnsi="Cambria Math"/>
                            </w:rPr>
                            <m:t>s⁡</m:t>
                          </m:r>
                          <m:d>
                            <m:dPr>
                              <m:ctrlPr>
                                <w:rPr>
                                  <w:rFonts w:ascii="Cambria Math" w:hAnsi="Cambria Math"/>
                                </w:rPr>
                              </m:ctrlPr>
                            </m:dPr>
                            <m:e>
                              <m:r>
                                <w:rPr>
                                  <w:rFonts w:ascii="Cambria Math" w:hAnsi="Cambria Math"/>
                                </w:rPr>
                                <m:t>θ</m:t>
                              </m:r>
                            </m:e>
                          </m:d>
                        </m:e>
                        <m:e>
                          <m:sSub>
                            <m:sSubPr>
                              <m:ctrlPr>
                                <w:rPr>
                                  <w:rFonts w:ascii="Cambria Math" w:hAnsi="Cambria Math"/>
                                  <w:i/>
                                </w:rPr>
                              </m:ctrlPr>
                            </m:sSubPr>
                            <m:e>
                              <m:r>
                                <w:rPr>
                                  <w:rFonts w:ascii="Cambria Math" w:hAnsi="Cambria Math"/>
                                </w:rPr>
                                <m:t>T</m:t>
                              </m:r>
                            </m:e>
                            <m:sub>
                              <m:r>
                                <w:rPr>
                                  <w:rFonts w:ascii="Cambria Math" w:hAnsi="Cambria Math"/>
                                </w:rPr>
                                <m:t>y</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tc>
        <w:tc>
          <w:tcPr>
            <w:tcW w:w="3325" w:type="dxa"/>
          </w:tcPr>
          <w:p w14:paraId="5263ABA3" w14:textId="63650852" w:rsidR="00290CAE" w:rsidRDefault="00290CAE" w:rsidP="00833C44">
            <w:pPr>
              <w:pStyle w:val="BodyText"/>
              <w:ind w:firstLine="0"/>
            </w:pPr>
            <w:r>
              <w:t xml:space="preserve">Least </w:t>
            </w:r>
            <w:r w:rsidR="00631EFD">
              <w:t>s</w:t>
            </w:r>
            <w:r>
              <w:t xml:space="preserve">quares </w:t>
            </w:r>
            <w:r w:rsidR="00631EFD">
              <w:t xml:space="preserve">regression </w:t>
            </w:r>
            <w:r>
              <w:fldChar w:fldCharType="begin"/>
            </w:r>
            <w:r w:rsidR="002479A1">
              <w:instrText xml:space="preserve"> ADDIN ZOTERO_ITEM CSL_CITATION {"citationID":"mwiIXuAY","properties":{"formattedCitation":"({\\i{}2}\\uc0\\u8211{}{\\i{}4})","plainCitation":"(2–4)","noteIndex":0},"citationItems":[{"id":505,"uris":["http://zotero.org/users/local/c7QOCHth/items/UG5LZ8XC"],"uri":["http://zotero.org/users/local/c7QOCHth/items/UG5LZ8XC"],"itemData":{"id":505,"type":"article-journal","abstract":"Two point sets pi and p'i; i = 1, 2,..., N are related by p'i = Rpi + T + Ni, where R is a rotation matrix, T a translation vector, and Ni a noise vector. Given pi and p'i, we present an algorithm for finding the least-squares solution of R and T, which is based on the singular value decomposition (SVD) of a 3 × 3 matrix. This new algorithm is compared to two earlier algorithms with respect to computer time requirements.","container-title":"IEEE Transactions on Pattern Analysis and Machine Intelligence","DOI":"10.1109/TPAMI.1987.4767965","ISSN":"1939-3539","issue":"5","note":"event: IEEE Transactions on Pattern Analysis and Machine Intelligence","page":"698-700","source":"IEEE Xplore","title":"Least-Squares Fitting of Two 3-D Point Sets","volume":"PAMI-9","author":[{"family":"Arun","given":"K. S."},{"family":"Huang","given":"T. S."},{"family":"Blostein","given":"S. D."}],"issued":{"date-parts":[["1987",9]]}}},{"id":503,"uris":["http://zotero.org/users/local/c7QOCHth/items/D5Z3KQUN"],"uri":["http://zotero.org/users/local/c7QOCHth/items/D5Z3KQUN"],"itemData":{"id":503,"type":"article-journal","abstract":"Finding the relationship between two coordinate systems using pairs of measurements of the coordinates of a number of points in both systems is a classic photogrammetric task. It finds applications in stereophotogrammetry and in robotics. I present here a closed-form solution to the least-squares problem for three or more points. Currently various empirical, graphical, and numerical iterative methods are in use. Derivation of the solution is simplified by use of unit quaternions to represent rotation. I emphasize a symmetry property that a solution to this problem ought to possess. The best translational offset is the difference between the centroid of the coordinates in one system and the rotated and scaled centroid of the coordinates in the other system. The best scale is equal to the ratio of the root-mean-square deviations of the coordinates in the two systems from their respective centroids. These exact results are to be preferred to approximate methods based on measurements of a few selected points. The unit quaternion representing the best rotation is the eigenvector associated with the most positive eigenvalue of a symmetric 4 × 4 matrix. The elements of this matrix are combinations of sums of products of corresponding coordinates of the points.","container-title":"JOSA A","DOI":"10.1364/JOSAA.4.000629","ISSN":"1520-8532","issue":"4","journalAbbreviation":"J. Opt. Soc. Am. A, JOSAA","language":"EN","note":"publisher: Optical Society of America","page":"629-642","source":"www.osapublishing.org","title":"Closed-form solution of absolute orientation using unit quaternions","volume":"4","author":[{"family":"Horn","given":"Berthold K. P."}],"issued":{"date-parts":[["1987",4,1]]}}},{"id":475,"uris":["http://zotero.org/users/local/c7QOCHth/items/7EH6FAAE"],"uri":["http://zotero.org/users/local/c7QOCHth/items/7EH6FAAE"],"itemData":{"id":475,"type":"article-journal","abstract":"In many applications of computer vision, the following problem is encountered. Two point patterns (sets of points) (x/sub i/) and (x/sub i/); i=1, 2, . . ., n are given in m-dimensional space, and the similarity transformation parameters (rotation, translation, and scaling) that give the least mean squared error between these point patterns are needed. Recently, K.S. Arun et al. (1987) and B.K.P. Horn et al. (1987) presented a solution of this problem. Their solution, however, sometimes fails to give a correct rotation matrix and gives a reflection instead when the data is severely corrupted. The proposed theorem is a strict solution of the problem, and it always gives the correct transformation parameters even when the data is corrupted.&lt;&gt;","container-title":"IEEE Transactions on Pattern Analysis and Machine Intelligence","DOI":"10.1109/34.88573","ISSN":"1939-3539","issue":"4","note":"event: IEEE Transactions on Pattern Analysis and Machine Intelligence","page":"376-380","source":"IEEE Xplore","title":"Least-squares estimation of transformation parameters between two point patterns","volume":"13","author":[{"family":"Umeyama","given":"S."}],"issued":{"date-parts":[["1991",4]]}}}],"schema":"https://github.com/citation-style-language/schema/raw/master/csl-citation.json"} </w:instrText>
            </w:r>
            <w:r>
              <w:fldChar w:fldCharType="separate"/>
            </w:r>
            <w:r w:rsidR="00631EFD" w:rsidRPr="00631EFD">
              <w:t>(</w:t>
            </w:r>
            <w:r w:rsidR="00631EFD" w:rsidRPr="00631EFD">
              <w:rPr>
                <w:i/>
                <w:iCs/>
              </w:rPr>
              <w:t>2</w:t>
            </w:r>
            <w:r w:rsidR="00631EFD" w:rsidRPr="00631EFD">
              <w:t>–</w:t>
            </w:r>
            <w:r w:rsidR="00631EFD" w:rsidRPr="00631EFD">
              <w:rPr>
                <w:i/>
                <w:iCs/>
              </w:rPr>
              <w:t>4</w:t>
            </w:r>
            <w:r w:rsidR="00631EFD" w:rsidRPr="00631EFD">
              <w:t>)</w:t>
            </w:r>
            <w:r>
              <w:fldChar w:fldCharType="end"/>
            </w:r>
          </w:p>
        </w:tc>
      </w:tr>
      <w:tr w:rsidR="002D6539" w14:paraId="4A466C84" w14:textId="77777777" w:rsidTr="002D6539">
        <w:tc>
          <w:tcPr>
            <w:tcW w:w="2155" w:type="dxa"/>
          </w:tcPr>
          <w:p w14:paraId="384A0F85" w14:textId="63FB576E" w:rsidR="00290CAE" w:rsidRDefault="009117E3" w:rsidP="00833C44">
            <w:pPr>
              <w:pStyle w:val="BodyText"/>
              <w:ind w:firstLine="0"/>
            </w:pPr>
            <w:r>
              <w:t>Unconstrained</w:t>
            </w:r>
            <w:r w:rsidR="00631EFD">
              <w:t xml:space="preserve"> Affine</w:t>
            </w:r>
          </w:p>
        </w:tc>
        <w:tc>
          <w:tcPr>
            <w:tcW w:w="3870" w:type="dxa"/>
          </w:tcPr>
          <w:p w14:paraId="5B7650F1" w14:textId="1179EE34" w:rsidR="00290CAE" w:rsidRDefault="007F001B" w:rsidP="00B4597F">
            <w:pPr>
              <w:pStyle w:val="BodyText"/>
              <w:ind w:firstLine="0"/>
              <w:jc w:val="center"/>
            </w:pPr>
            <m:oMathPara>
              <m:oMath>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sSub>
                            <m:sSubPr>
                              <m:ctrlPr>
                                <w:rPr>
                                  <w:rFonts w:ascii="Cambria Math" w:hAnsi="Cambria Math"/>
                                  <w:i/>
                                </w:rPr>
                              </m:ctrlPr>
                            </m:sSubPr>
                            <m:e>
                              <m:r>
                                <w:rPr>
                                  <w:rFonts w:ascii="Cambria Math" w:hAnsi="Cambria Math"/>
                                </w:rPr>
                                <m:t>S</m:t>
                              </m:r>
                            </m:e>
                            <m:sub>
                              <m:r>
                                <w:rPr>
                                  <w:rFonts w:ascii="Cambria Math" w:hAnsi="Cambria Math"/>
                                </w:rPr>
                                <m:t>x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y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yy</m:t>
                              </m:r>
                            </m:sub>
                          </m:sSub>
                        </m:e>
                        <m:e>
                          <m:sSub>
                            <m:sSubPr>
                              <m:ctrlPr>
                                <w:rPr>
                                  <w:rFonts w:ascii="Cambria Math" w:hAnsi="Cambria Math"/>
                                  <w:i/>
                                </w:rPr>
                              </m:ctrlPr>
                            </m:sSubPr>
                            <m:e>
                              <m:r>
                                <w:rPr>
                                  <w:rFonts w:ascii="Cambria Math" w:hAnsi="Cambria Math"/>
                                </w:rPr>
                                <m:t>T</m:t>
                              </m:r>
                            </m:e>
                            <m:sub>
                              <m:r>
                                <w:rPr>
                                  <w:rFonts w:ascii="Cambria Math" w:hAnsi="Cambria Math"/>
                                </w:rPr>
                                <m:t>y</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tc>
        <w:tc>
          <w:tcPr>
            <w:tcW w:w="3325" w:type="dxa"/>
          </w:tcPr>
          <w:p w14:paraId="0C423BAF" w14:textId="37A26C06" w:rsidR="00290CAE" w:rsidRDefault="00631EFD" w:rsidP="00833C44">
            <w:pPr>
              <w:pStyle w:val="BodyText"/>
              <w:ind w:firstLine="0"/>
            </w:pPr>
            <w:r>
              <w:t xml:space="preserve">Least squares regression </w:t>
            </w:r>
            <w:r>
              <w:fldChar w:fldCharType="begin"/>
            </w:r>
            <w:r w:rsidR="000C4832">
              <w:instrText xml:space="preserve"> ADDIN ZOTERO_ITEM CSL_CITATION {"citationID":"0gSJvlSs","properties":{"formattedCitation":"({\\i{}5})","plainCitation":"(5)","noteIndex":0},"citationItems":[{"id":527,"uris":["http://zotero.org/users/local/c7QOCHth/items/L4J39HT8"],"uri":["http://zotero.org/users/local/c7QOCHth/items/L4J39HT8"],"itemData":{"id":527,"type":"book","event-place":"Cambridge","ISBN":"978-0-511-18618-9","language":"en","note":"OCLC: 804793563","publisher":"Cambridge University Press","publisher-place":"Cambridge","source":"Open WorldCat","title":"Multiple view geometry in computer vision","URL":"http://public.eblib.com/choice/publicfullrecord.aspx?p=256634","author":[{"family":"Hartley","given":"Richard"},{"family":"Zisserman","given":"Andrew"}],"accessed":{"date-parts":[["2021",11,18]]},"issued":{"date-parts":[["2004"]]}}}],"schema":"https://github.com/citation-style-language/schema/raw/master/csl-citation.json"} </w:instrText>
            </w:r>
            <w:r>
              <w:fldChar w:fldCharType="separate"/>
            </w:r>
            <w:r w:rsidR="000C4832" w:rsidRPr="000C4832">
              <w:t>(</w:t>
            </w:r>
            <w:r w:rsidR="000C4832" w:rsidRPr="000C4832">
              <w:rPr>
                <w:i/>
                <w:iCs/>
              </w:rPr>
              <w:t>5</w:t>
            </w:r>
            <w:r w:rsidR="000C4832" w:rsidRPr="000C4832">
              <w:t>)</w:t>
            </w:r>
            <w:r>
              <w:fldChar w:fldCharType="end"/>
            </w:r>
            <w:r w:rsidR="00724452">
              <w:t xml:space="preserve"> and Eq (6) below.</w:t>
            </w:r>
          </w:p>
        </w:tc>
      </w:tr>
      <w:tr w:rsidR="002D6539" w14:paraId="27B4903C" w14:textId="77777777" w:rsidTr="002D6539">
        <w:tc>
          <w:tcPr>
            <w:tcW w:w="2155" w:type="dxa"/>
          </w:tcPr>
          <w:p w14:paraId="0ABDD4CE" w14:textId="19B48C14" w:rsidR="00290CAE" w:rsidRDefault="009117E3" w:rsidP="00833C44">
            <w:pPr>
              <w:pStyle w:val="BodyText"/>
              <w:ind w:firstLine="0"/>
            </w:pPr>
            <w:r>
              <w:t>Regularized</w:t>
            </w:r>
            <w:r w:rsidR="00631EFD">
              <w:t xml:space="preserve"> Affine</w:t>
            </w:r>
          </w:p>
        </w:tc>
        <w:tc>
          <w:tcPr>
            <w:tcW w:w="3870" w:type="dxa"/>
          </w:tcPr>
          <w:p w14:paraId="1BCEBE9F" w14:textId="1B55618A" w:rsidR="00290CAE" w:rsidRDefault="007F001B" w:rsidP="00B4597F">
            <w:pPr>
              <w:pStyle w:val="BodyText"/>
              <w:ind w:firstLine="0"/>
              <w:jc w:val="center"/>
            </w:pPr>
            <m:oMath>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sSub>
                          <m:sSubPr>
                            <m:ctrlPr>
                              <w:rPr>
                                <w:rFonts w:ascii="Cambria Math" w:hAnsi="Cambria Math"/>
                                <w:i/>
                              </w:rPr>
                            </m:ctrlPr>
                          </m:sSubPr>
                          <m:e>
                            <m:r>
                              <w:rPr>
                                <w:rFonts w:ascii="Cambria Math" w:hAnsi="Cambria Math"/>
                              </w:rPr>
                              <m:t>S</m:t>
                            </m:r>
                          </m:e>
                          <m:sub>
                            <m:r>
                              <w:rPr>
                                <w:rFonts w:ascii="Cambria Math" w:hAnsi="Cambria Math"/>
                              </w:rPr>
                              <m:t>x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y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yy</m:t>
                            </m:r>
                          </m:sub>
                        </m:sSub>
                      </m:e>
                      <m:e>
                        <m:sSub>
                          <m:sSubPr>
                            <m:ctrlPr>
                              <w:rPr>
                                <w:rFonts w:ascii="Cambria Math" w:hAnsi="Cambria Math"/>
                                <w:i/>
                              </w:rPr>
                            </m:ctrlPr>
                          </m:sSubPr>
                          <m:e>
                            <m:r>
                              <w:rPr>
                                <w:rFonts w:ascii="Cambria Math" w:hAnsi="Cambria Math"/>
                              </w:rPr>
                              <m:t>T</m:t>
                            </m:r>
                          </m:e>
                          <m:sub>
                            <m:r>
                              <w:rPr>
                                <w:rFonts w:ascii="Cambria Math" w:hAnsi="Cambria Math"/>
                              </w:rPr>
                              <m:t>y</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w:r w:rsidR="00631EFD">
              <w:rPr>
                <w:sz w:val="22"/>
                <w:szCs w:val="22"/>
              </w:rPr>
              <w:t xml:space="preserve"> with target</w:t>
            </w:r>
            <w:r w:rsidR="00E749F1">
              <w:rPr>
                <w:sz w:val="22"/>
                <w:szCs w:val="22"/>
              </w:rPr>
              <w:t>/penalty</w:t>
            </w:r>
          </w:p>
        </w:tc>
        <w:tc>
          <w:tcPr>
            <w:tcW w:w="3325" w:type="dxa"/>
          </w:tcPr>
          <w:p w14:paraId="2F9995F0" w14:textId="425D0CC8" w:rsidR="00290CAE" w:rsidRDefault="00631EFD" w:rsidP="00833C44">
            <w:pPr>
              <w:pStyle w:val="BodyText"/>
              <w:ind w:firstLine="0"/>
            </w:pPr>
            <w:r>
              <w:t xml:space="preserve">Least squares regression with regularization </w:t>
            </w:r>
            <w:r w:rsidR="00AB418C">
              <w:fldChar w:fldCharType="begin"/>
            </w:r>
            <w:r w:rsidR="000C4832">
              <w:instrText xml:space="preserve"> ADDIN ZOTERO_ITEM CSL_CITATION {"citationID":"UV6fLnS8","properties":{"formattedCitation":"({\\i{}6})","plainCitation":"(6)","noteIndex":0},"citationItems":[{"id":531,"uris":["http://zotero.org/users/local/c7QOCHth/items/QEW7B9SZ"],"uri":["http://zotero.org/users/local/c7QOCHth/items/QEW7B9SZ"],"itemData":{"id":531,"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2307/1271436","ISSN":"0040-1706","issue":"1","note":"publisher: [Taylor &amp; Francis, Ltd., American Statistical Association, American Society for Quality]","page":"80-86","source":"JSTOR","title":"Ridge Regression: Biased Estimation for Nonorthogonal Problems","title-short":"Ridge Regression","volume":"42","author":[{"family":"Hoerl","given":"Arthur E."},{"family":"Kennard","given":"Robert W."}],"issued":{"date-parts":[["2000"]]}}}],"schema":"https://github.com/citation-style-language/schema/raw/master/csl-citation.json"} </w:instrText>
            </w:r>
            <w:r w:rsidR="00AB418C">
              <w:fldChar w:fldCharType="separate"/>
            </w:r>
            <w:r w:rsidR="000C4832" w:rsidRPr="000C4832">
              <w:t>(</w:t>
            </w:r>
            <w:r w:rsidR="000C4832" w:rsidRPr="000C4832">
              <w:rPr>
                <w:i/>
                <w:iCs/>
              </w:rPr>
              <w:t>6</w:t>
            </w:r>
            <w:r w:rsidR="000C4832" w:rsidRPr="000C4832">
              <w:t>)</w:t>
            </w:r>
            <w:r w:rsidR="00AB418C">
              <w:fldChar w:fldCharType="end"/>
            </w:r>
            <w:r w:rsidR="00E749F1">
              <w:t xml:space="preserve"> and </w:t>
            </w:r>
            <w:r w:rsidR="00724452">
              <w:t>Eqs. (9) and (11) in S</w:t>
            </w:r>
            <w:r w:rsidR="00E749F1">
              <w:t>ection</w:t>
            </w:r>
            <w:r w:rsidR="00724452">
              <w:t xml:space="preserve"> </w:t>
            </w:r>
            <w:r w:rsidR="00724452">
              <w:fldChar w:fldCharType="begin"/>
            </w:r>
            <w:r w:rsidR="00724452">
              <w:instrText xml:space="preserve"> REF _Ref88637531 \r \h </w:instrText>
            </w:r>
            <w:r w:rsidR="00724452">
              <w:fldChar w:fldCharType="separate"/>
            </w:r>
            <w:r w:rsidR="00263631">
              <w:t>1.3</w:t>
            </w:r>
            <w:r w:rsidR="00724452">
              <w:fldChar w:fldCharType="end"/>
            </w:r>
            <w:r w:rsidR="00E749F1">
              <w:t>.</w:t>
            </w:r>
          </w:p>
        </w:tc>
      </w:tr>
    </w:tbl>
    <w:p w14:paraId="34BE739A" w14:textId="77777777" w:rsidR="00833C44" w:rsidRPr="00833C44" w:rsidRDefault="00833C44" w:rsidP="00833C44">
      <w:pPr>
        <w:pStyle w:val="BodyText"/>
      </w:pPr>
    </w:p>
    <w:p w14:paraId="2D4A4977" w14:textId="4F955072" w:rsidR="00406F89" w:rsidRPr="001428D5" w:rsidRDefault="00406F89" w:rsidP="009D2D35">
      <w:pPr>
        <w:pStyle w:val="BodyText"/>
      </w:pPr>
      <w:r w:rsidRPr="001428D5">
        <w:t>Key</w:t>
      </w:r>
      <w:r w:rsidR="00030AE2">
        <w:t xml:space="preserve"> </w:t>
      </w:r>
      <w:r w:rsidRPr="001428D5">
        <w:t xml:space="preserve">Point pairs define </w:t>
      </w:r>
      <w:r w:rsidR="00030AE2">
        <w:t xml:space="preserve">the </w:t>
      </w:r>
      <w:r w:rsidRPr="001428D5">
        <w:t xml:space="preserve">transformation via </w:t>
      </w:r>
      <w:r w:rsidR="00030AE2">
        <w:t>a</w:t>
      </w:r>
      <w:r w:rsidRPr="001428D5">
        <w:t xml:space="preserve"> system of linear equations which can be </w:t>
      </w:r>
      <w:r w:rsidR="004D5BCB" w:rsidRPr="001428D5">
        <w:t>re-</w:t>
      </w:r>
      <w:r w:rsidRPr="001428D5">
        <w:t>written as:</w:t>
      </w:r>
    </w:p>
    <w:p w14:paraId="0F3C0108" w14:textId="00488123" w:rsidR="004D5BCB" w:rsidRPr="001428D5" w:rsidRDefault="007F001B" w:rsidP="00406F89">
      <w:pPr>
        <w:pStyle w:val="BodyText"/>
      </w:pPr>
      <m:oMath>
        <m:d>
          <m:dPr>
            <m:ctrlPr>
              <w:rPr>
                <w:rFonts w:ascii="Cambria Math" w:eastAsia="Calibri" w:hAnsi="Cambria Math"/>
                <w:i/>
              </w:rPr>
            </m:ctrlPr>
          </m:dPr>
          <m:e>
            <m:m>
              <m:mPr>
                <m:mcs>
                  <m:mc>
                    <m:mcPr>
                      <m:count m:val="6"/>
                      <m:mcJc m:val="center"/>
                    </m:mcPr>
                  </m:mc>
                </m:mcs>
                <m:ctrlPr>
                  <w:rPr>
                    <w:rFonts w:ascii="Cambria Math" w:eastAsia="Calibri"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1</m:t>
                      </m:r>
                    </m:sub>
                  </m:sSub>
                  <m:ctrlPr>
                    <w:rPr>
                      <w:rFonts w:ascii="Cambria Math" w:eastAsia="Cambria Math" w:hAnsi="Cambria Math"/>
                      <w:i/>
                    </w:rPr>
                  </m:ctrlPr>
                </m:e>
                <m:e>
                  <m:sSub>
                    <m:sSubPr>
                      <m:ctrlPr>
                        <w:rPr>
                          <w:rFonts w:ascii="Cambria Math" w:hAnsi="Cambria Math"/>
                        </w:rPr>
                      </m:ctrlPr>
                    </m:sSubPr>
                    <m:e>
                      <m:r>
                        <w:rPr>
                          <w:rFonts w:ascii="Cambria Math" w:hAnsi="Cambria Math"/>
                        </w:rPr>
                        <m:t>y</m:t>
                      </m:r>
                    </m:e>
                    <m:sub>
                      <m:r>
                        <w:rPr>
                          <w:rFonts w:ascii="Cambria Math" w:hAnsi="Cambria Math"/>
                        </w:rPr>
                        <m:t>1</m:t>
                      </m:r>
                    </m:sub>
                  </m:sSub>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w:rPr>
                      <w:rFonts w:ascii="Cambria Math" w:hAnsi="Cambria Math"/>
                    </w:rPr>
                    <m:t>0</m:t>
                  </m:r>
                  <m:ctrlPr>
                    <w:rPr>
                      <w:rFonts w:ascii="Cambria Math" w:eastAsia="Cambria Math" w:hAnsi="Cambria Math"/>
                      <w:i/>
                    </w:rPr>
                  </m:ctrlPr>
                </m:e>
                <m:e>
                  <m:r>
                    <w:rPr>
                      <w:rFonts w:ascii="Cambria Math" w:hAnsi="Cambria Math"/>
                    </w:rPr>
                    <m:t>0</m:t>
                  </m:r>
                  <m:ctrlPr>
                    <w:rPr>
                      <w:rFonts w:ascii="Cambria Math" w:eastAsia="Cambria Math" w:hAnsi="Cambria Math"/>
                      <w:i/>
                    </w:rPr>
                  </m:ctrlPr>
                </m:e>
              </m:mr>
              <m:mr>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e>
                <m:e>
                  <m:r>
                    <w:rPr>
                      <w:rFonts w:ascii="Cambria Math" w:eastAsia="Calibri" w:hAnsi="Cambria Math"/>
                    </w:rPr>
                    <m:t>…</m:t>
                  </m:r>
                </m:e>
              </m:mr>
              <m:mr>
                <m:e>
                  <m:sSub>
                    <m:sSubPr>
                      <m:ctrlPr>
                        <w:rPr>
                          <w:rFonts w:ascii="Cambria Math" w:hAnsi="Cambria Math"/>
                        </w:rPr>
                      </m:ctrlPr>
                    </m:sSubPr>
                    <m:e>
                      <m:r>
                        <w:rPr>
                          <w:rFonts w:ascii="Cambria Math" w:hAnsi="Cambria Math"/>
                        </w:rPr>
                        <m:t>x</m:t>
                      </m:r>
                    </m:e>
                    <m:sub>
                      <m:r>
                        <w:rPr>
                          <w:rFonts w:ascii="Cambria Math" w:hAnsi="Cambria Math"/>
                        </w:rPr>
                        <m:t>n</m:t>
                      </m:r>
                    </m:sub>
                  </m:sSub>
                  <m:ctrlPr>
                    <w:rPr>
                      <w:rFonts w:ascii="Cambria Math" w:eastAsia="Cambria Math" w:hAnsi="Cambria Math"/>
                      <w:i/>
                    </w:rPr>
                  </m:ctrlPr>
                </m:e>
                <m:e>
                  <m:sSub>
                    <m:sSubPr>
                      <m:ctrlPr>
                        <w:rPr>
                          <w:rFonts w:ascii="Cambria Math" w:hAnsi="Cambria Math"/>
                        </w:rPr>
                      </m:ctrlPr>
                    </m:sSubPr>
                    <m:e>
                      <m:r>
                        <w:rPr>
                          <w:rFonts w:ascii="Cambria Math" w:hAnsi="Cambria Math"/>
                        </w:rPr>
                        <m:t>y</m:t>
                      </m:r>
                    </m:e>
                    <m:sub>
                      <m:r>
                        <w:rPr>
                          <w:rFonts w:ascii="Cambria Math" w:hAnsi="Cambria Math"/>
                        </w:rPr>
                        <m:t>n</m:t>
                      </m:r>
                    </m:sub>
                  </m:sSub>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hAnsi="Cambria Math"/>
                    </w:rPr>
                    <m:t>0</m:t>
                  </m:r>
                  <m:ctrlPr>
                    <w:rPr>
                      <w:rFonts w:ascii="Cambria Math" w:eastAsia="Cambria Math" w:hAnsi="Cambria Math"/>
                      <w:i/>
                    </w:rPr>
                  </m:ctrlPr>
                </m:e>
                <m:e>
                  <m:r>
                    <w:rPr>
                      <w:rFonts w:ascii="Cambria Math" w:eastAsia="Cambria Math" w:hAnsi="Cambria Math"/>
                    </w:rPr>
                    <m:t>0</m:t>
                  </m:r>
                </m:e>
                <m:e>
                  <m:r>
                    <w:rPr>
                      <w:rFonts w:ascii="Cambria Math" w:hAnsi="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sSub>
                    <m:sSubPr>
                      <m:ctrlPr>
                        <w:rPr>
                          <w:rFonts w:ascii="Cambria Math" w:hAnsi="Cambria Math"/>
                        </w:rPr>
                      </m:ctrlPr>
                    </m:sSubPr>
                    <m:e>
                      <m:r>
                        <w:rPr>
                          <w:rFonts w:ascii="Cambria Math" w:hAnsi="Cambria Math"/>
                        </w:rPr>
                        <m:t>x</m:t>
                      </m:r>
                    </m:e>
                    <m:sub>
                      <m:r>
                        <w:rPr>
                          <w:rFonts w:ascii="Cambria Math" w:hAnsi="Cambria Math"/>
                        </w:rPr>
                        <m:t>1</m:t>
                      </m:r>
                    </m:sub>
                  </m:sSub>
                  <m:ctrlPr>
                    <w:rPr>
                      <w:rFonts w:ascii="Cambria Math" w:eastAsia="Cambria Math" w:hAnsi="Cambria Math"/>
                      <w:i/>
                    </w:rPr>
                  </m:ctrlPr>
                </m:e>
                <m:e>
                  <m:sSub>
                    <m:sSubPr>
                      <m:ctrlPr>
                        <w:rPr>
                          <w:rFonts w:ascii="Cambria Math" w:hAnsi="Cambria Math"/>
                        </w:rPr>
                      </m:ctrlPr>
                    </m:sSubPr>
                    <m:e>
                      <m:r>
                        <w:rPr>
                          <w:rFonts w:ascii="Cambria Math" w:hAnsi="Cambria Math"/>
                        </w:rPr>
                        <m:t>y</m:t>
                      </m:r>
                    </m:e>
                    <m:sub>
                      <m:r>
                        <w:rPr>
                          <w:rFonts w:ascii="Cambria Math" w:hAnsi="Cambria Math"/>
                        </w:rPr>
                        <m:t>1</m:t>
                      </m:r>
                    </m:sub>
                  </m:sSub>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mr>
              <m:mr>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sSub>
                    <m:sSubPr>
                      <m:ctrlPr>
                        <w:rPr>
                          <w:rFonts w:ascii="Cambria Math" w:hAnsi="Cambria Math"/>
                        </w:rPr>
                      </m:ctrlPr>
                    </m:sSubPr>
                    <m:e>
                      <m:r>
                        <w:rPr>
                          <w:rFonts w:ascii="Cambria Math" w:hAnsi="Cambria Math"/>
                        </w:rPr>
                        <m:t>x</m:t>
                      </m:r>
                    </m:e>
                    <m:sub>
                      <m:r>
                        <w:rPr>
                          <w:rFonts w:ascii="Cambria Math" w:hAnsi="Cambria Math"/>
                        </w:rPr>
                        <m:t>n</m:t>
                      </m:r>
                    </m:sub>
                  </m:sSub>
                  <m:ctrlPr>
                    <w:rPr>
                      <w:rFonts w:ascii="Cambria Math" w:eastAsia="Cambria Math" w:hAnsi="Cambria Math"/>
                      <w:i/>
                    </w:rPr>
                  </m:ctrlPr>
                </m:e>
                <m:e>
                  <m:sSub>
                    <m:sSubPr>
                      <m:ctrlPr>
                        <w:rPr>
                          <w:rFonts w:ascii="Cambria Math" w:hAnsi="Cambria Math"/>
                        </w:rPr>
                      </m:ctrlPr>
                    </m:sSubPr>
                    <m:e>
                      <m:r>
                        <w:rPr>
                          <w:rFonts w:ascii="Cambria Math" w:hAnsi="Cambria Math"/>
                        </w:rPr>
                        <m:t>y</m:t>
                      </m:r>
                    </m:e>
                    <m:sub>
                      <m:r>
                        <w:rPr>
                          <w:rFonts w:ascii="Cambria Math" w:hAnsi="Cambria Math"/>
                        </w:rPr>
                        <m:t>n</m:t>
                      </m:r>
                    </m:sub>
                  </m:sSub>
                  <m:ctrlPr>
                    <w:rPr>
                      <w:rFonts w:ascii="Cambria Math" w:eastAsia="Cambria Math" w:hAnsi="Cambria Math"/>
                      <w:i/>
                    </w:rPr>
                  </m:ctrlPr>
                </m:e>
                <m:e>
                  <m:r>
                    <w:rPr>
                      <w:rFonts w:ascii="Cambria Math" w:eastAsia="Cambria Math" w:hAnsi="Cambria Math"/>
                    </w:rPr>
                    <m:t>1</m:t>
                  </m:r>
                </m:e>
              </m:mr>
            </m:m>
          </m:e>
        </m:d>
        <m:d>
          <m:dPr>
            <m:ctrlPr>
              <w:rPr>
                <w:rFonts w:ascii="Cambria Math" w:eastAsia="Calibri" w:hAnsi="Cambria Math"/>
                <w:i/>
              </w:rPr>
            </m:ctrlPr>
          </m:dPr>
          <m:e>
            <m:m>
              <m:mPr>
                <m:mcs>
                  <m:mc>
                    <m:mcPr>
                      <m:count m:val="1"/>
                      <m:mcJc m:val="center"/>
                    </m:mcPr>
                  </m:mc>
                </m:mcs>
                <m:ctrlPr>
                  <w:rPr>
                    <w:rFonts w:ascii="Cambria Math" w:eastAsia="Calibri"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x</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xy</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yx</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yy</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T</m:t>
                      </m:r>
                    </m:e>
                    <m:sub>
                      <m:r>
                        <w:rPr>
                          <w:rFonts w:ascii="Cambria Math" w:hAnsi="Cambria Math"/>
                        </w:rPr>
                        <m:t>y</m:t>
                      </m:r>
                    </m:sub>
                  </m:sSub>
                </m:e>
              </m:mr>
            </m:m>
          </m:e>
        </m:d>
        <m:r>
          <w:rPr>
            <w:rFonts w:ascii="Cambria Math" w:eastAsia="Calibri" w:hAnsi="Cambria Math"/>
          </w:rPr>
          <m:t>=</m:t>
        </m:r>
        <m:d>
          <m:dPr>
            <m:ctrlPr>
              <w:rPr>
                <w:rFonts w:ascii="Cambria Math" w:eastAsia="Calibri" w:hAnsi="Cambria Math"/>
                <w:i/>
              </w:rPr>
            </m:ctrlPr>
          </m:dPr>
          <m:e>
            <m:m>
              <m:mPr>
                <m:mcs>
                  <m:mc>
                    <m:mcPr>
                      <m:count m:val="1"/>
                      <m:mcJc m:val="center"/>
                    </m:mcPr>
                  </m:mc>
                </m:mcs>
                <m:ctrlPr>
                  <w:rPr>
                    <w:rFonts w:ascii="Cambria Math" w:eastAsia="Calibri"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1</m:t>
                      </m:r>
                    </m:sub>
                  </m:sSub>
                  <m:ctrlPr>
                    <w:rPr>
                      <w:rFonts w:ascii="Cambria Math" w:eastAsia="Cambria Math" w:hAnsi="Cambria Math"/>
                      <w:i/>
                    </w:rPr>
                  </m:ctrlPr>
                </m:e>
              </m:mr>
              <m:mr>
                <m:e>
                  <m:r>
                    <w:rPr>
                      <w:rFonts w:ascii="Cambria Math" w:hAnsi="Cambria Math"/>
                    </w:rPr>
                    <m:t>…</m:t>
                  </m:r>
                  <m:ctrlPr>
                    <w:rPr>
                      <w:rFonts w:ascii="Cambria Math" w:eastAsia="Cambria Math" w:hAnsi="Cambria Math"/>
                      <w:i/>
                    </w:rPr>
                  </m:ctrlP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n</m:t>
                      </m:r>
                    </m:sub>
                  </m:sSub>
                  <m:ctrlPr>
                    <w:rPr>
                      <w:rFonts w:ascii="Cambria Math" w:eastAsia="Cambria Math" w:hAnsi="Cambria Math"/>
                      <w:i/>
                    </w:rPr>
                  </m:ctrlPr>
                </m:e>
              </m:mr>
              <m:m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1</m:t>
                      </m:r>
                    </m:sub>
                  </m:sSub>
                  <m:ctrlPr>
                    <w:rPr>
                      <w:rFonts w:ascii="Cambria Math" w:eastAsia="Cambria Math" w:hAnsi="Cambria Math"/>
                      <w:i/>
                    </w:rPr>
                  </m:ctrlPr>
                </m:e>
              </m:mr>
              <m:mr>
                <m:e>
                  <m:r>
                    <w:rPr>
                      <w:rFonts w:ascii="Cambria Math" w:hAnsi="Cambria Math"/>
                    </w:rPr>
                    <m:t>…</m:t>
                  </m:r>
                  <m:ctrlPr>
                    <w:rPr>
                      <w:rFonts w:ascii="Cambria Math" w:eastAsia="Cambria Math" w:hAnsi="Cambria Math"/>
                      <w:i/>
                    </w:rPr>
                  </m:ctrlPr>
                </m:e>
              </m:mr>
              <m:m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n</m:t>
                      </m:r>
                    </m:sub>
                  </m:sSub>
                </m:e>
              </m:mr>
            </m:m>
          </m:e>
        </m:d>
        <m:r>
          <w:rPr>
            <w:rFonts w:ascii="Cambria Math" w:eastAsia="Calibri" w:hAnsi="Cambria Math"/>
          </w:rPr>
          <m:t xml:space="preserve"> </m:t>
        </m:r>
      </m:oMath>
      <w:r w:rsidR="001428D5" w:rsidRPr="001428D5">
        <w:tab/>
      </w:r>
      <w:r w:rsidR="001428D5" w:rsidRPr="001428D5">
        <w:tab/>
      </w:r>
      <w:r w:rsidR="001428D5" w:rsidRPr="001428D5">
        <w:tab/>
      </w:r>
      <w:r w:rsidR="001428D5" w:rsidRPr="001428D5">
        <w:tab/>
      </w:r>
      <w:r w:rsidR="001428D5" w:rsidRPr="001428D5">
        <w:tab/>
      </w:r>
      <w:r w:rsidR="001428D5" w:rsidRPr="001428D5">
        <w:tab/>
        <w:t>(4),</w:t>
      </w:r>
    </w:p>
    <w:p w14:paraId="4795BFB8" w14:textId="38BE5C53" w:rsidR="00406F89" w:rsidRPr="001428D5" w:rsidRDefault="004D5BCB" w:rsidP="00406F89">
      <w:pPr>
        <w:pStyle w:val="BodyText"/>
      </w:pPr>
      <w:r w:rsidRPr="001428D5">
        <w:t xml:space="preserve">where </w:t>
      </w:r>
      <m:oMath>
        <m:d>
          <m:dPr>
            <m:ctrlPr>
              <w:rPr>
                <w:rFonts w:ascii="Cambria Math" w:eastAsia="Calibri" w:hAnsi="Cambria Math"/>
              </w:rPr>
            </m:ctrlPr>
          </m:dPr>
          <m:e>
            <m:m>
              <m:mPr>
                <m:mcs>
                  <m:mc>
                    <m:mcPr>
                      <m:count m:val="1"/>
                      <m:mcJc m:val="center"/>
                    </m:mcPr>
                  </m:mc>
                </m:mcs>
                <m:ctrlPr>
                  <w:rPr>
                    <w:rFonts w:ascii="Cambria Math" w:eastAsia="Calibri"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ctrlPr>
                    <w:rPr>
                      <w:rFonts w:ascii="Cambria Math" w:eastAsia="Cambria Math" w:hAnsi="Cambria Math"/>
                    </w:rPr>
                  </m:ctrlPr>
                </m:e>
              </m:mr>
              <m:mr>
                <m:e>
                  <m:sSub>
                    <m:sSubPr>
                      <m:ctrlPr>
                        <w:rPr>
                          <w:rFonts w:ascii="Cambria Math" w:hAnsi="Cambria Math"/>
                        </w:rPr>
                      </m:ctrlPr>
                    </m:sSubPr>
                    <m:e>
                      <m:r>
                        <w:rPr>
                          <w:rFonts w:ascii="Cambria Math" w:hAnsi="Cambria Math"/>
                        </w:rPr>
                        <m:t>y</m:t>
                      </m:r>
                    </m:e>
                    <m:sub>
                      <m:r>
                        <w:rPr>
                          <w:rFonts w:ascii="Cambria Math" w:hAnsi="Cambria Math"/>
                        </w:rPr>
                        <m:t>i</m:t>
                      </m:r>
                    </m:sub>
                  </m:sSub>
                </m:e>
              </m:mr>
            </m:m>
          </m:e>
        </m:d>
      </m:oMath>
      <w:r w:rsidRPr="001428D5">
        <w:t xml:space="preserve"> and </w:t>
      </w:r>
      <m:oMath>
        <m:d>
          <m:dPr>
            <m:ctrlPr>
              <w:rPr>
                <w:rFonts w:ascii="Cambria Math" w:eastAsia="Calibri" w:hAnsi="Cambria Math"/>
              </w:rPr>
            </m:ctrlPr>
          </m:dPr>
          <m:e>
            <m:m>
              <m:mPr>
                <m:mcs>
                  <m:mc>
                    <m:mcPr>
                      <m:count m:val="1"/>
                      <m:mcJc m:val="center"/>
                    </m:mcPr>
                  </m:mc>
                </m:mcs>
                <m:ctrlPr>
                  <w:rPr>
                    <w:rFonts w:ascii="Cambria Math" w:eastAsia="Calibri" w:hAnsi="Cambria Math"/>
                  </w:rPr>
                </m:ctrlPr>
              </m:mPr>
              <m:mr>
                <m:e>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ctrlPr>
                    <w:rPr>
                      <w:rFonts w:ascii="Cambria Math" w:eastAsia="Cambria Math" w:hAnsi="Cambria Math"/>
                    </w:rPr>
                  </m:ctrlPr>
                </m:e>
              </m:mr>
              <m:m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mr>
            </m:m>
          </m:e>
        </m:d>
      </m:oMath>
      <w:r w:rsidRPr="001428D5">
        <w:t xml:space="preserve"> are, respectively, the sets </w:t>
      </w:r>
      <w:r w:rsidR="003E5EB5">
        <w:t>corresponding K</w:t>
      </w:r>
      <w:r w:rsidR="003E5EB5" w:rsidRPr="001428D5">
        <w:t>ey</w:t>
      </w:r>
      <w:r w:rsidR="003E5EB5">
        <w:t xml:space="preserve"> P</w:t>
      </w:r>
      <w:r w:rsidR="003E5EB5" w:rsidRPr="001428D5">
        <w:t>oints</w:t>
      </w:r>
      <w:r w:rsidR="003E5EB5">
        <w:t xml:space="preserve"> in </w:t>
      </w:r>
      <w:r w:rsidRPr="001428D5">
        <w:t>source (moving) and destination (fixed) images</w:t>
      </w:r>
      <w:r w:rsidR="00A32CAD" w:rsidRPr="001428D5">
        <w:t>. Th</w:t>
      </w:r>
      <w:r w:rsidR="001428D5" w:rsidRPr="001428D5">
        <w:t>e Eq.</w:t>
      </w:r>
      <w:r w:rsidR="0091744A">
        <w:t xml:space="preserve"> </w:t>
      </w:r>
      <w:r w:rsidR="001428D5" w:rsidRPr="001428D5">
        <w:t>(4)</w:t>
      </w:r>
      <w:r w:rsidR="00A32CAD" w:rsidRPr="001428D5">
        <w:t xml:space="preserve"> is often written in </w:t>
      </w:r>
      <w:r w:rsidR="00711BB2">
        <w:t xml:space="preserve">a </w:t>
      </w:r>
      <w:r w:rsidR="00A32CAD" w:rsidRPr="001428D5">
        <w:t>matrix form as</w:t>
      </w:r>
      <w:r w:rsidR="00711BB2">
        <w:t xml:space="preserve"> (bold font denotes matrices)</w:t>
      </w:r>
      <w:r w:rsidR="00A32CAD" w:rsidRPr="001428D5">
        <w:t>:</w:t>
      </w:r>
    </w:p>
    <w:p w14:paraId="61CEE38E" w14:textId="5C900AC3" w:rsidR="00406F89" w:rsidRPr="001428D5" w:rsidRDefault="0091744A" w:rsidP="009D2D35">
      <w:pPr>
        <w:pStyle w:val="BodyText"/>
      </w:pPr>
      <m:oMath>
        <m:r>
          <m:rPr>
            <m:sty m:val="bi"/>
          </m:rPr>
          <w:rPr>
            <w:rFonts w:ascii="Cambria Math" w:hAnsi="Cambria Math"/>
          </w:rPr>
          <m:t>Aθ= b</m:t>
        </m:r>
      </m:oMath>
      <w:r w:rsidR="00A32CAD"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t>(5).</w:t>
      </w:r>
    </w:p>
    <w:p w14:paraId="7787F856" w14:textId="25474FDE" w:rsidR="00A32CAD" w:rsidRPr="001428D5" w:rsidRDefault="00030AE2" w:rsidP="009D2D35">
      <w:pPr>
        <w:pStyle w:val="BodyText"/>
      </w:pPr>
      <w:r>
        <w:t>In the case of most g</w:t>
      </w:r>
      <w:r w:rsidRPr="001428D5">
        <w:t xml:space="preserve">eneral </w:t>
      </w:r>
      <w:r>
        <w:t>a</w:t>
      </w:r>
      <w:r w:rsidRPr="001428D5">
        <w:t xml:space="preserve">ffine </w:t>
      </w:r>
      <w:r>
        <w:t>transformation, i</w:t>
      </w:r>
      <w:r w:rsidR="00A32CAD" w:rsidRPr="001428D5">
        <w:t>f the number of key-points is larger than 6</w:t>
      </w:r>
      <w:r w:rsidR="00711BB2">
        <w:t>,</w:t>
      </w:r>
      <w:r w:rsidR="00A32CAD" w:rsidRPr="001428D5">
        <w:t xml:space="preserve"> the system </w:t>
      </w:r>
      <w:r w:rsidR="00711BB2">
        <w:t xml:space="preserve">of equations </w:t>
      </w:r>
      <w:r>
        <w:t xml:space="preserve">(4) or </w:t>
      </w:r>
      <w:r w:rsidR="00711BB2">
        <w:t xml:space="preserve">(5) </w:t>
      </w:r>
      <w:r w:rsidR="00A32CAD" w:rsidRPr="001428D5">
        <w:t xml:space="preserve">is over-constrained and </w:t>
      </w:r>
      <w:r>
        <w:t xml:space="preserve">the </w:t>
      </w:r>
      <w:r w:rsidR="00A32CAD" w:rsidRPr="001428D5">
        <w:t xml:space="preserve">exact solution does not exist. However, the value of </w:t>
      </w:r>
      <m:oMath>
        <m:acc>
          <m:accPr>
            <m:ctrlPr>
              <w:rPr>
                <w:rFonts w:ascii="Cambria Math" w:hAnsi="Cambria Math"/>
                <w:i/>
              </w:rPr>
            </m:ctrlPr>
          </m:accPr>
          <m:e>
            <m:r>
              <m:rPr>
                <m:sty m:val="bi"/>
              </m:rPr>
              <w:rPr>
                <w:rFonts w:ascii="Cambria Math" w:hAnsi="Cambria Math"/>
              </w:rPr>
              <m:t>θ</m:t>
            </m:r>
          </m:e>
        </m:acc>
      </m:oMath>
      <w:r w:rsidR="00A32CAD" w:rsidRPr="001428D5">
        <w:t xml:space="preserve"> determined as:</w:t>
      </w:r>
    </w:p>
    <w:p w14:paraId="02C192BE" w14:textId="20AFB45F" w:rsidR="00A32CAD" w:rsidRPr="001428D5" w:rsidRDefault="007F001B" w:rsidP="009D2D35">
      <w:pPr>
        <w:pStyle w:val="BodyText"/>
      </w:pPr>
      <m:oMath>
        <m:acc>
          <m:accPr>
            <m:ctrlPr>
              <w:rPr>
                <w:rFonts w:ascii="Cambria Math" w:hAnsi="Cambria Math"/>
                <w:b/>
                <w:bCs/>
                <w:i/>
              </w:rPr>
            </m:ctrlPr>
          </m:accPr>
          <m:e>
            <m:r>
              <m:rPr>
                <m:sty m:val="bi"/>
              </m:rPr>
              <w:rPr>
                <w:rFonts w:ascii="Cambria Math" w:hAnsi="Cambria Math"/>
              </w:rPr>
              <m:t>θ</m:t>
            </m:r>
          </m:e>
        </m:acc>
        <m:r>
          <m:rPr>
            <m:sty m:val="bi"/>
          </m:rPr>
          <w:rPr>
            <w:rFonts w:ascii="Cambria Math" w:hAnsi="Cambria Math"/>
          </w:rPr>
          <m:t xml:space="preserve">= </m:t>
        </m:r>
        <m:sSup>
          <m:sSupPr>
            <m:ctrlPr>
              <w:rPr>
                <w:rFonts w:ascii="Cambria Math" w:hAnsi="Cambria Math"/>
                <w:b/>
                <w:bCs/>
                <w:i/>
              </w:rPr>
            </m:ctrlPr>
          </m:sSupPr>
          <m:e>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A</m:t>
                </m:r>
              </m:e>
            </m:d>
          </m:e>
          <m:sup>
            <m:r>
              <m:rPr>
                <m:sty m:val="bi"/>
              </m:rPr>
              <w:rPr>
                <w:rFonts w:ascii="Cambria Math" w:hAnsi="Cambria Math"/>
              </w:rPr>
              <m:t>-1</m:t>
            </m:r>
          </m:sup>
        </m:sSup>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b</m:t>
        </m:r>
      </m:oMath>
      <w:r w:rsidR="00A32CAD" w:rsidRPr="001428D5">
        <w:t xml:space="preserve"> </w:t>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t>(6)</w:t>
      </w:r>
    </w:p>
    <w:p w14:paraId="4CF5B12F" w14:textId="4D9A3D97" w:rsidR="00A32CAD" w:rsidRPr="001428D5" w:rsidRDefault="00A32CAD" w:rsidP="009D2D35">
      <w:pPr>
        <w:pStyle w:val="BodyText"/>
      </w:pPr>
      <w:r w:rsidRPr="001428D5">
        <w:t xml:space="preserve">is known to provide a solution minimizing the </w:t>
      </w:r>
      <w:r w:rsidRPr="0091744A">
        <w:rPr>
          <w:b/>
          <w:bCs/>
          <w:i/>
          <w:iCs/>
        </w:rPr>
        <w:t>L2</w:t>
      </w:r>
      <w:r w:rsidRPr="001428D5">
        <w:t xml:space="preserve"> norm</w:t>
      </w:r>
      <w:r w:rsidR="00D363D6" w:rsidRPr="001428D5">
        <w:t xml:space="preserve"> </w:t>
      </w:r>
      <w:r w:rsidR="00D363D6" w:rsidRPr="001428D5">
        <w:fldChar w:fldCharType="begin"/>
      </w:r>
      <w:r w:rsidR="00D363D6" w:rsidRPr="001428D5">
        <w:instrText xml:space="preserve"> ADDIN ZOTERO_ITEM CSL_CITATION {"citationID":"Tat3APSd","properties":{"formattedCitation":"({\\i{}5})","plainCitation":"(5)","noteIndex":0},"citationItems":[{"id":527,"uris":["http://zotero.org/users/local/c7QOCHth/items/L4J39HT8"],"uri":["http://zotero.org/users/local/c7QOCHth/items/L4J39HT8"],"itemData":{"id":527,"type":"book","event-place":"Cambridge","ISBN":"978-0-511-18618-9","language":"en","note":"OCLC: 804793563","publisher":"Cambridge University Press","publisher-place":"Cambridge","source":"Open WorldCat","title":"Multiple view geometry in computer vision","URL":"http://public.eblib.com/choice/publicfullrecord.aspx?p=256634","author":[{"family":"Hartley","given":"Richard"},{"family":"Zisserman","given":"Andrew"}],"accessed":{"date-parts":[["2021",11,18]]},"issued":{"date-parts":[["2004"]]}}}],"schema":"https://github.com/citation-style-language/schema/raw/master/csl-citation.json"} </w:instrText>
      </w:r>
      <w:r w:rsidR="00D363D6" w:rsidRPr="001428D5">
        <w:fldChar w:fldCharType="separate"/>
      </w:r>
      <w:r w:rsidR="00D363D6" w:rsidRPr="001428D5">
        <w:t>(</w:t>
      </w:r>
      <w:r w:rsidR="00D363D6" w:rsidRPr="001428D5">
        <w:rPr>
          <w:i/>
          <w:iCs/>
        </w:rPr>
        <w:t>5</w:t>
      </w:r>
      <w:r w:rsidR="00D363D6" w:rsidRPr="001428D5">
        <w:t>)</w:t>
      </w:r>
      <w:r w:rsidR="00D363D6" w:rsidRPr="001428D5">
        <w:fldChar w:fldCharType="end"/>
      </w:r>
      <w:r w:rsidR="00394953">
        <w:t xml:space="preserve"> in the least squares sense</w:t>
      </w:r>
      <w:r w:rsidRPr="001428D5">
        <w:t>:</w:t>
      </w:r>
    </w:p>
    <w:p w14:paraId="3957A64E" w14:textId="18F64A35" w:rsidR="00A32CAD" w:rsidRPr="001428D5" w:rsidRDefault="007F001B" w:rsidP="00A32CAD">
      <w:pPr>
        <w:pStyle w:val="BodyText"/>
      </w:pPr>
      <m:oMath>
        <m:acc>
          <m:accPr>
            <m:ctrlPr>
              <w:rPr>
                <w:rFonts w:ascii="Cambria Math" w:hAnsi="Cambria Math"/>
                <w:b/>
                <w:bCs/>
                <w:i/>
              </w:rPr>
            </m:ctrlPr>
          </m:accPr>
          <m:e>
            <m:r>
              <m:rPr>
                <m:sty m:val="bi"/>
              </m:rPr>
              <w:rPr>
                <w:rFonts w:ascii="Cambria Math" w:hAnsi="Cambria Math"/>
              </w:rPr>
              <m:t>θ</m:t>
            </m:r>
          </m:e>
        </m:acc>
        <m:r>
          <m:rPr>
            <m:sty m:val="bi"/>
          </m:rPr>
          <w:rPr>
            <w:rFonts w:ascii="Cambria Math" w:hAnsi="Cambria Math"/>
          </w:rPr>
          <m:t xml:space="preserve">= </m:t>
        </m:r>
        <m:func>
          <m:funcPr>
            <m:ctrlPr>
              <w:rPr>
                <w:rFonts w:ascii="Cambria Math" w:hAnsi="Cambria Math"/>
                <w:b/>
                <w:bCs/>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θ</m:t>
                </m:r>
              </m:lim>
            </m:limLow>
          </m:fName>
          <m:e>
            <m:d>
              <m:dPr>
                <m:ctrlPr>
                  <w:rPr>
                    <w:rFonts w:ascii="Cambria Math" w:hAnsi="Cambria Math"/>
                    <w:b/>
                    <w:bCs/>
                    <w:i/>
                  </w:rPr>
                </m:ctrlPr>
              </m:dPr>
              <m:e>
                <m:sSubSup>
                  <m:sSubSupPr>
                    <m:ctrlPr>
                      <w:rPr>
                        <w:rFonts w:ascii="Cambria Math" w:hAnsi="Cambria Math"/>
                        <w:b/>
                        <w:bCs/>
                        <w:i/>
                      </w:rPr>
                    </m:ctrlPr>
                  </m:sSubSupPr>
                  <m:e>
                    <m:d>
                      <m:dPr>
                        <m:begChr m:val="‖"/>
                        <m:endChr m:val="‖"/>
                        <m:ctrlPr>
                          <w:rPr>
                            <w:rFonts w:ascii="Cambria Math" w:hAnsi="Cambria Math"/>
                            <w:b/>
                            <w:bCs/>
                            <w:i/>
                          </w:rPr>
                        </m:ctrlPr>
                      </m:dPr>
                      <m:e>
                        <m:r>
                          <m:rPr>
                            <m:sty m:val="bi"/>
                          </m:rPr>
                          <w:rPr>
                            <w:rFonts w:ascii="Cambria Math" w:hAnsi="Cambria Math"/>
                          </w:rPr>
                          <m:t>Aθ-b</m:t>
                        </m:r>
                      </m:e>
                    </m:d>
                  </m:e>
                  <m:sub>
                    <m:r>
                      <m:rPr>
                        <m:sty m:val="bi"/>
                      </m:rPr>
                      <w:rPr>
                        <w:rFonts w:ascii="Cambria Math" w:hAnsi="Cambria Math"/>
                      </w:rPr>
                      <m:t>2</m:t>
                    </m:r>
                  </m:sub>
                  <m:sup>
                    <m:r>
                      <m:rPr>
                        <m:sty m:val="bi"/>
                      </m:rPr>
                      <w:rPr>
                        <w:rFonts w:ascii="Cambria Math" w:hAnsi="Cambria Math"/>
                      </w:rPr>
                      <m:t>2</m:t>
                    </m:r>
                  </m:sup>
                </m:sSubSup>
              </m:e>
            </m:d>
          </m:e>
        </m:func>
      </m:oMath>
      <w:r w:rsidR="00A32CAD" w:rsidRPr="001428D5">
        <w:t xml:space="preserve"> </w:t>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r>
      <w:r w:rsidR="001428D5" w:rsidRPr="001428D5">
        <w:tab/>
        <w:t>(7).</w:t>
      </w:r>
    </w:p>
    <w:p w14:paraId="522544C9" w14:textId="58260265" w:rsidR="001428D5" w:rsidRDefault="001428D5" w:rsidP="00A32CAD">
      <w:pPr>
        <w:pStyle w:val="BodyText"/>
      </w:pPr>
      <w:r w:rsidRPr="001428D5">
        <w:t>Eq</w:t>
      </w:r>
      <w:r>
        <w:t>.</w:t>
      </w:r>
      <w:r w:rsidRPr="001428D5">
        <w:t xml:space="preserve"> (6) with some conditioning tricks is </w:t>
      </w:r>
      <w:r w:rsidR="00030AE2">
        <w:t xml:space="preserve">usually </w:t>
      </w:r>
      <w:r w:rsidRPr="001428D5">
        <w:t xml:space="preserve">used </w:t>
      </w:r>
      <w:r w:rsidR="004A0F9C">
        <w:t>to</w:t>
      </w:r>
      <w:r w:rsidRPr="001428D5">
        <w:t xml:space="preserve"> </w:t>
      </w:r>
      <w:r w:rsidR="004A0F9C">
        <w:t>determine</w:t>
      </w:r>
      <w:r w:rsidRPr="001428D5">
        <w:t xml:space="preserve"> the coefficients of the general affine transformation</w:t>
      </w:r>
      <w:r w:rsidR="004A0F9C">
        <w:t xml:space="preserve"> from known sets of paired Key Points</w:t>
      </w:r>
      <w:r w:rsidR="00030AE2">
        <w:t xml:space="preserve">, slightly modified approaches are used for similarity transformations </w:t>
      </w:r>
      <w:r w:rsidR="00030AE2">
        <w:fldChar w:fldCharType="begin"/>
      </w:r>
      <w:r w:rsidR="002479A1">
        <w:instrText xml:space="preserve"> ADDIN ZOTERO_ITEM CSL_CITATION {"citationID":"r6S7tamt","properties":{"formattedCitation":"({\\i{}2}\\uc0\\u8211{}{\\i{}4})","plainCitation":"(2–4)","noteIndex":0},"citationItems":[{"id":505,"uris":["http://zotero.org/users/local/c7QOCHth/items/UG5LZ8XC"],"uri":["http://zotero.org/users/local/c7QOCHth/items/UG5LZ8XC"],"itemData":{"id":505,"type":"article-journal","abstract":"Two point sets pi and p'i; i = 1, 2,..., N are related by p'i = Rpi + T + Ni, where R is a rotation matrix, T a translation vector, and Ni a noise vector. Given pi and p'i, we present an algorithm for finding the least-squares solution of R and T, which is based on the singular value decomposition (SVD) of a 3 × 3 matrix. This new algorithm is compared to two earlier algorithms with respect to computer time requirements.","container-title":"IEEE Transactions on Pattern Analysis and Machine Intelligence","DOI":"10.1109/TPAMI.1987.4767965","ISSN":"1939-3539","issue":"5","note":"event: IEEE Transactions on Pattern Analysis and Machine Intelligence","page":"698-700","source":"IEEE Xplore","title":"Least-Squares Fitting of Two 3-D Point Sets","volume":"PAMI-9","author":[{"family":"Arun","given":"K. S."},{"family":"Huang","given":"T. S."},{"family":"Blostein","given":"S. D."}],"issued":{"date-parts":[["1987",9]]}}},{"id":503,"uris":["http://zotero.org/users/local/c7QOCHth/items/D5Z3KQUN"],"uri":["http://zotero.org/users/local/c7QOCHth/items/D5Z3KQUN"],"itemData":{"id":503,"type":"article-journal","abstract":"Finding the relationship between two coordinate systems using pairs of measurements of the coordinates of a number of points in both systems is a classic photogrammetric task. It finds applications in stereophotogrammetry and in robotics. I present here a closed-form solution to the least-squares problem for three or more points. Currently various empirical, graphical, and numerical iterative methods are in use. Derivation of the solution is simplified by use of unit quaternions to represent rotation. I emphasize a symmetry property that a solution to this problem ought to possess. The best translational offset is the difference between the centroid of the coordinates in one system and the rotated and scaled centroid of the coordinates in the other system. The best scale is equal to the ratio of the root-mean-square deviations of the coordinates in the two systems from their respective centroids. These exact results are to be preferred to approximate methods based on measurements of a few selected points. The unit quaternion representing the best rotation is the eigenvector associated with the most positive eigenvalue of a symmetric 4 × 4 matrix. The elements of this matrix are combinations of sums of products of corresponding coordinates of the points.","container-title":"JOSA A","DOI":"10.1364/JOSAA.4.000629","ISSN":"1520-8532","issue":"4","journalAbbreviation":"J. Opt. Soc. Am. A, JOSAA","language":"EN","note":"publisher: Optical Society of America","page":"629-642","source":"www.osapublishing.org","title":"Closed-form solution of absolute orientation using unit quaternions","volume":"4","author":[{"family":"Horn","given":"Berthold K. P."}],"issued":{"date-parts":[["1987",4,1]]}}},{"id":475,"uris":["http://zotero.org/users/local/c7QOCHth/items/7EH6FAAE"],"uri":["http://zotero.org/users/local/c7QOCHth/items/7EH6FAAE"],"itemData":{"id":475,"type":"article-journal","abstract":"In many applications of computer vision, the following problem is encountered. Two point patterns (sets of points) (x/sub i/) and (x/sub i/); i=1, 2, . . ., n are given in m-dimensional space, and the similarity transformation parameters (rotation, translation, and scaling) that give the least mean squared error between these point patterns are needed. Recently, K.S. Arun et al. (1987) and B.K.P. Horn et al. (1987) presented a solution of this problem. Their solution, however, sometimes fails to give a correct rotation matrix and gives a reflection instead when the data is severely corrupted. The proposed theorem is a strict solution of the problem, and it always gives the correct transformation parameters even when the data is corrupted.&lt;&gt;","container-title":"IEEE Transactions on Pattern Analysis and Machine Intelligence","DOI":"10.1109/34.88573","ISSN":"1939-3539","issue":"4","note":"event: IEEE Transactions on Pattern Analysis and Machine Intelligence","page":"376-380","source":"IEEE Xplore","title":"Least-squares estimation of transformation parameters between two point patterns","volume":"13","author":[{"family":"Umeyama","given":"S."}],"issued":{"date-parts":[["1991",4]]}}}],"schema":"https://github.com/citation-style-language/schema/raw/master/csl-citation.json"} </w:instrText>
      </w:r>
      <w:r w:rsidR="00030AE2">
        <w:fldChar w:fldCharType="separate"/>
      </w:r>
      <w:r w:rsidR="00030AE2" w:rsidRPr="00631EFD">
        <w:t>(</w:t>
      </w:r>
      <w:r w:rsidR="00030AE2" w:rsidRPr="00631EFD">
        <w:rPr>
          <w:i/>
          <w:iCs/>
        </w:rPr>
        <w:t>2</w:t>
      </w:r>
      <w:r w:rsidR="00030AE2" w:rsidRPr="00631EFD">
        <w:t>–</w:t>
      </w:r>
      <w:r w:rsidR="00030AE2" w:rsidRPr="00631EFD">
        <w:rPr>
          <w:i/>
          <w:iCs/>
        </w:rPr>
        <w:t>4</w:t>
      </w:r>
      <w:r w:rsidR="00030AE2" w:rsidRPr="00631EFD">
        <w:t>)</w:t>
      </w:r>
      <w:r w:rsidR="00030AE2">
        <w:fldChar w:fldCharType="end"/>
      </w:r>
      <w:r w:rsidR="00030AE2">
        <w:t>.</w:t>
      </w:r>
    </w:p>
    <w:p w14:paraId="227CFF64" w14:textId="77777777" w:rsidR="00030AE2" w:rsidRDefault="00030AE2" w:rsidP="00030AE2">
      <w:pPr>
        <w:pStyle w:val="Heading2"/>
      </w:pPr>
      <w:bookmarkStart w:id="5" w:name="_Ref88637531"/>
      <w:bookmarkStart w:id="6" w:name="_Toc90365917"/>
      <w:r>
        <w:lastRenderedPageBreak/>
        <w:t>Regularization of the Affine Transformation: Ridge Regression</w:t>
      </w:r>
      <w:bookmarkEnd w:id="5"/>
      <w:bookmarkEnd w:id="6"/>
      <w:r>
        <w:t xml:space="preserve"> </w:t>
      </w:r>
    </w:p>
    <w:p w14:paraId="155E30A4" w14:textId="0C6D06D4" w:rsidR="001428D5" w:rsidRDefault="004A0F9C" w:rsidP="00A32CAD">
      <w:pPr>
        <w:pStyle w:val="BodyText"/>
      </w:pPr>
      <w:r>
        <w:t>I</w:t>
      </w:r>
      <w:r w:rsidR="001428D5">
        <w:t xml:space="preserve">n some cases, when the data is noisy, it may be advantageous to find a biased solution to the </w:t>
      </w:r>
      <w:r w:rsidR="003E5EB5">
        <w:t>system of equations (4) or (5)</w:t>
      </w:r>
      <w:r w:rsidR="001428D5">
        <w:t>. A well-known approach is ridge regression (also known as Tikhonov regularization)</w:t>
      </w:r>
      <w:r>
        <w:t xml:space="preserve">, which </w:t>
      </w:r>
      <w:r w:rsidR="001428D5">
        <w:t xml:space="preserve">aims to minimize a modified </w:t>
      </w:r>
      <w:r w:rsidR="001428D5" w:rsidRPr="004A0F9C">
        <w:rPr>
          <w:b/>
          <w:bCs/>
          <w:i/>
          <w:iCs/>
        </w:rPr>
        <w:t>L2</w:t>
      </w:r>
      <w:r w:rsidR="001428D5">
        <w:t xml:space="preserve"> norm:</w:t>
      </w:r>
    </w:p>
    <w:p w14:paraId="1C496ABE" w14:textId="1C671877" w:rsidR="001428D5" w:rsidRDefault="001428D5" w:rsidP="001428D5">
      <w:pPr>
        <w:pStyle w:val="BodyText"/>
      </w:pPr>
      <w:r>
        <w:t xml:space="preserve"> </w:t>
      </w:r>
      <m:oMath>
        <m:acc>
          <m:accPr>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r</m:t>
                </m:r>
              </m:sub>
            </m:sSub>
          </m:e>
        </m:acc>
        <m:r>
          <m:rPr>
            <m:sty m:val="bi"/>
          </m:rPr>
          <w:rPr>
            <w:rFonts w:ascii="Cambria Math" w:hAnsi="Cambria Math"/>
          </w:rPr>
          <m:t xml:space="preserve">= </m:t>
        </m:r>
        <m:func>
          <m:funcPr>
            <m:ctrlPr>
              <w:rPr>
                <w:rFonts w:ascii="Cambria Math" w:hAnsi="Cambria Math"/>
                <w:b/>
                <w:bCs/>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θ</m:t>
                </m:r>
              </m:lim>
            </m:limLow>
          </m:fName>
          <m:e>
            <m:d>
              <m:dPr>
                <m:ctrlPr>
                  <w:rPr>
                    <w:rFonts w:ascii="Cambria Math" w:hAnsi="Cambria Math"/>
                    <w:b/>
                    <w:bCs/>
                    <w:i/>
                  </w:rPr>
                </m:ctrlPr>
              </m:dPr>
              <m:e>
                <m:sSubSup>
                  <m:sSubSupPr>
                    <m:ctrlPr>
                      <w:rPr>
                        <w:rFonts w:ascii="Cambria Math" w:hAnsi="Cambria Math"/>
                        <w:b/>
                        <w:bCs/>
                        <w:i/>
                      </w:rPr>
                    </m:ctrlPr>
                  </m:sSubSupPr>
                  <m:e>
                    <m:d>
                      <m:dPr>
                        <m:begChr m:val="‖"/>
                        <m:endChr m:val="‖"/>
                        <m:ctrlPr>
                          <w:rPr>
                            <w:rFonts w:ascii="Cambria Math" w:hAnsi="Cambria Math"/>
                            <w:b/>
                            <w:bCs/>
                            <w:i/>
                          </w:rPr>
                        </m:ctrlPr>
                      </m:dPr>
                      <m:e>
                        <m:r>
                          <m:rPr>
                            <m:sty m:val="bi"/>
                          </m:rPr>
                          <w:rPr>
                            <w:rFonts w:ascii="Cambria Math" w:hAnsi="Cambria Math"/>
                          </w:rPr>
                          <m:t>Aθ-b</m:t>
                        </m:r>
                      </m:e>
                    </m:d>
                  </m:e>
                  <m:sub>
                    <m:r>
                      <m:rPr>
                        <m:sty m:val="bi"/>
                      </m:rPr>
                      <w:rPr>
                        <w:rFonts w:ascii="Cambria Math" w:hAnsi="Cambria Math"/>
                      </w:rPr>
                      <m:t>2</m:t>
                    </m:r>
                  </m:sub>
                  <m:sup>
                    <m:r>
                      <m:rPr>
                        <m:sty m:val="bi"/>
                      </m:rPr>
                      <w:rPr>
                        <w:rFonts w:ascii="Cambria Math" w:hAnsi="Cambria Math"/>
                      </w:rPr>
                      <m:t>2</m:t>
                    </m:r>
                  </m:sup>
                </m:sSubSup>
                <m:r>
                  <m:rPr>
                    <m:sty m:val="bi"/>
                  </m:rPr>
                  <w:rPr>
                    <w:rFonts w:ascii="Cambria Math" w:hAnsi="Cambria Math"/>
                  </w:rPr>
                  <m:t xml:space="preserve">+ </m:t>
                </m:r>
                <m:sSubSup>
                  <m:sSubSupPr>
                    <m:ctrlPr>
                      <w:rPr>
                        <w:rFonts w:ascii="Cambria Math" w:hAnsi="Cambria Math"/>
                        <w:b/>
                        <w:bCs/>
                        <w:i/>
                      </w:rPr>
                    </m:ctrlPr>
                  </m:sSubSupPr>
                  <m:e>
                    <m:d>
                      <m:dPr>
                        <m:begChr m:val="‖"/>
                        <m:endChr m:val="‖"/>
                        <m:ctrlPr>
                          <w:rPr>
                            <w:rFonts w:ascii="Cambria Math" w:hAnsi="Cambria Math"/>
                            <w:b/>
                            <w:bCs/>
                            <w:i/>
                          </w:rPr>
                        </m:ctrlPr>
                      </m:dPr>
                      <m:e>
                        <m:r>
                          <m:rPr>
                            <m:sty m:val="b"/>
                          </m:rPr>
                          <w:rPr>
                            <w:rFonts w:ascii="Cambria Math" w:hAnsi="Cambria Math"/>
                          </w:rPr>
                          <m:t>Γ</m:t>
                        </m:r>
                        <m:r>
                          <m:rPr>
                            <m:sty m:val="bi"/>
                          </m:rPr>
                          <w:rPr>
                            <w:rFonts w:ascii="Cambria Math" w:hAnsi="Cambria Math"/>
                          </w:rPr>
                          <m:t>θ</m:t>
                        </m:r>
                      </m:e>
                    </m:d>
                  </m:e>
                  <m:sub>
                    <m:r>
                      <m:rPr>
                        <m:sty m:val="bi"/>
                      </m:rPr>
                      <w:rPr>
                        <w:rFonts w:ascii="Cambria Math" w:hAnsi="Cambria Math"/>
                      </w:rPr>
                      <m:t>2</m:t>
                    </m:r>
                  </m:sub>
                  <m:sup>
                    <m:r>
                      <m:rPr>
                        <m:sty m:val="bi"/>
                      </m:rPr>
                      <w:rPr>
                        <w:rFonts w:ascii="Cambria Math" w:hAnsi="Cambria Math"/>
                      </w:rPr>
                      <m:t>2</m:t>
                    </m:r>
                  </m:sup>
                </m:sSubSup>
              </m:e>
            </m:d>
          </m:e>
        </m:func>
        <m:r>
          <w:rPr>
            <w:rFonts w:ascii="Cambria Math" w:hAnsi="Cambria Math"/>
          </w:rPr>
          <m:t xml:space="preserve"> </m:t>
        </m:r>
      </m:oMath>
      <w:r w:rsidRPr="001428D5">
        <w:t xml:space="preserve"> </w:t>
      </w:r>
      <w:r w:rsidRPr="001428D5">
        <w:tab/>
      </w:r>
      <w:r w:rsidRPr="001428D5">
        <w:tab/>
      </w:r>
      <w:r w:rsidRPr="001428D5">
        <w:tab/>
      </w:r>
      <w:r w:rsidRPr="001428D5">
        <w:tab/>
      </w:r>
      <w:r w:rsidRPr="001428D5">
        <w:tab/>
      </w:r>
      <w:r w:rsidRPr="001428D5">
        <w:tab/>
      </w:r>
      <w:r w:rsidRPr="001428D5">
        <w:tab/>
        <w:t>(</w:t>
      </w:r>
      <w:r w:rsidR="0091744A">
        <w:t>8</w:t>
      </w:r>
      <w:r w:rsidRPr="001428D5">
        <w:t>).</w:t>
      </w:r>
    </w:p>
    <w:p w14:paraId="29CDB848" w14:textId="4EAABEFC" w:rsidR="0091744A" w:rsidRDefault="0091744A" w:rsidP="001428D5">
      <w:pPr>
        <w:pStyle w:val="BodyText"/>
      </w:pPr>
      <w:r>
        <w:t>A solution in this case is given by the following formula:</w:t>
      </w:r>
    </w:p>
    <w:p w14:paraId="076DB932" w14:textId="2045058E" w:rsidR="0091744A" w:rsidRDefault="007F001B" w:rsidP="001428D5">
      <w:pPr>
        <w:pStyle w:val="BodyText"/>
      </w:pPr>
      <m:oMath>
        <m:acc>
          <m:accPr>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r</m:t>
                </m:r>
              </m:sub>
            </m:sSub>
          </m:e>
        </m:acc>
        <m:r>
          <m:rPr>
            <m:sty m:val="bi"/>
          </m:rPr>
          <w:rPr>
            <w:rFonts w:ascii="Cambria Math" w:hAnsi="Cambria Math"/>
          </w:rPr>
          <m:t xml:space="preserve">= </m:t>
        </m:r>
        <m:sSup>
          <m:sSupPr>
            <m:ctrlPr>
              <w:rPr>
                <w:rFonts w:ascii="Cambria Math" w:hAnsi="Cambria Math"/>
                <w:b/>
                <w:bCs/>
                <w:i/>
              </w:rPr>
            </m:ctrlPr>
          </m:sSupPr>
          <m:e>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A+</m:t>
                </m:r>
                <m:sSup>
                  <m:sSupPr>
                    <m:ctrlPr>
                      <w:rPr>
                        <w:rFonts w:ascii="Cambria Math" w:hAnsi="Cambria Math"/>
                        <w:b/>
                        <w:bCs/>
                        <w:i/>
                      </w:rPr>
                    </m:ctrlPr>
                  </m:sSupPr>
                  <m:e>
                    <m:r>
                      <m:rPr>
                        <m:sty m:val="b"/>
                      </m:rPr>
                      <w:rPr>
                        <w:rFonts w:ascii="Cambria Math" w:hAnsi="Cambria Math"/>
                      </w:rPr>
                      <m:t>Γ</m:t>
                    </m:r>
                  </m:e>
                  <m:sup>
                    <m:r>
                      <m:rPr>
                        <m:sty m:val="bi"/>
                      </m:rPr>
                      <w:rPr>
                        <w:rFonts w:ascii="Cambria Math" w:hAnsi="Cambria Math"/>
                      </w:rPr>
                      <m:t>T</m:t>
                    </m:r>
                  </m:sup>
                </m:sSup>
                <m:r>
                  <m:rPr>
                    <m:sty m:val="b"/>
                  </m:rPr>
                  <w:rPr>
                    <w:rFonts w:ascii="Cambria Math" w:hAnsi="Cambria Math"/>
                  </w:rPr>
                  <m:t>Γ</m:t>
                </m:r>
              </m:e>
            </m:d>
          </m:e>
          <m:sup>
            <m:r>
              <m:rPr>
                <m:sty m:val="bi"/>
              </m:rPr>
              <w:rPr>
                <w:rFonts w:ascii="Cambria Math" w:hAnsi="Cambria Math"/>
              </w:rPr>
              <m:t>-1</m:t>
            </m:r>
          </m:sup>
        </m:sSup>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 xml:space="preserve">b= </m:t>
        </m:r>
        <m:sSup>
          <m:sSupPr>
            <m:ctrlPr>
              <w:rPr>
                <w:rFonts w:ascii="Cambria Math" w:hAnsi="Cambria Math"/>
                <w:b/>
                <w:bCs/>
                <w:i/>
              </w:rPr>
            </m:ctrlPr>
          </m:sSupPr>
          <m:e>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A+</m:t>
                </m:r>
                <m:r>
                  <w:rPr>
                    <w:rFonts w:ascii="Cambria Math" w:hAnsi="Cambria Math"/>
                  </w:rPr>
                  <m:t>λ</m:t>
                </m:r>
                <m:r>
                  <m:rPr>
                    <m:sty m:val="bi"/>
                  </m:rPr>
                  <w:rPr>
                    <w:rFonts w:ascii="Cambria Math" w:hAnsi="Cambria Math"/>
                  </w:rPr>
                  <m:t>I</m:t>
                </m:r>
              </m:e>
            </m:d>
          </m:e>
          <m:sup>
            <m:r>
              <m:rPr>
                <m:sty m:val="bi"/>
              </m:rPr>
              <w:rPr>
                <w:rFonts w:ascii="Cambria Math" w:hAnsi="Cambria Math"/>
              </w:rPr>
              <m:t>-1</m:t>
            </m:r>
          </m:sup>
        </m:sSup>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b</m:t>
        </m:r>
        <m:r>
          <w:rPr>
            <w:rFonts w:ascii="Cambria Math" w:hAnsi="Cambria Math"/>
          </w:rPr>
          <m:t xml:space="preserve"> </m:t>
        </m:r>
      </m:oMath>
      <w:r w:rsidR="0091744A" w:rsidRPr="0091744A">
        <w:tab/>
      </w:r>
      <w:r w:rsidR="0091744A" w:rsidRPr="0091744A">
        <w:tab/>
      </w:r>
      <w:r w:rsidR="0091744A" w:rsidRPr="0091744A">
        <w:tab/>
      </w:r>
      <w:r w:rsidR="0091744A" w:rsidRPr="0091744A">
        <w:tab/>
      </w:r>
      <w:r w:rsidR="0091744A" w:rsidRPr="0091744A">
        <w:tab/>
        <w:t>(9)</w:t>
      </w:r>
      <w:r w:rsidR="0091744A">
        <w:t>.</w:t>
      </w:r>
    </w:p>
    <w:p w14:paraId="12F2D0B6" w14:textId="1EEFD078" w:rsidR="005C6677" w:rsidRDefault="005C6677" w:rsidP="001428D5">
      <w:pPr>
        <w:pStyle w:val="BodyText"/>
      </w:pPr>
      <w:r>
        <w:t xml:space="preserve">(There exists another regularization approach, known as LASSO </w:t>
      </w:r>
      <w:r w:rsidRPr="005C6677">
        <w:t>(Least Absolute Shrinkage and Selection Operator)</w:t>
      </w:r>
      <w:r>
        <w:t xml:space="preserve">, which similar, but uses </w:t>
      </w:r>
      <w:r w:rsidRPr="005C6677">
        <w:rPr>
          <w:b/>
          <w:bCs/>
          <w:i/>
          <w:iCs/>
        </w:rPr>
        <w:t>L1</w:t>
      </w:r>
      <w:r>
        <w:t xml:space="preserve"> norm instead of </w:t>
      </w:r>
      <w:r w:rsidRPr="005C6677">
        <w:rPr>
          <w:b/>
          <w:bCs/>
          <w:i/>
          <w:iCs/>
        </w:rPr>
        <w:t>L2</w:t>
      </w:r>
      <w:r>
        <w:t xml:space="preserve"> norm</w:t>
      </w:r>
      <w:r w:rsidR="000909C7">
        <w:t xml:space="preserve"> </w:t>
      </w:r>
      <w:r w:rsidR="000909C7">
        <w:fldChar w:fldCharType="begin"/>
      </w:r>
      <w:r w:rsidR="000909C7">
        <w:instrText xml:space="preserve"> ADDIN ZOTERO_ITEM CSL_CITATION {"citationID":"AeqqeYDW","properties":{"formattedCitation":"({\\i{}8})","plainCitation":"(8)","noteIndex":0},"citationItems":[{"id":560,"uris":["http://zotero.org/users/local/c7QOCHth/items/LPFRSMNZ"],"uri":["http://zotero.org/users/local/c7QOCHth/items/LPFRSMNZ"],"itemData":{"id":56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2517-6161","issue":"1","language":"en","note":"_eprint: https://onlinelibrary.wiley.com/doi/pdf/10.1111/j.2517-6161.1996.tb02080.x","page":"267-288","source":"Wiley Online Library","title":"Regression Shrinkage and Selection Via the Lasso","volume":"58","author":[{"family":"Tibshirani","given":"Robert"}],"issued":{"date-parts":[["1996"]]}}}],"schema":"https://github.com/citation-style-language/schema/raw/master/csl-citation.json"} </w:instrText>
      </w:r>
      <w:r w:rsidR="000909C7">
        <w:fldChar w:fldCharType="separate"/>
      </w:r>
      <w:r w:rsidR="000909C7" w:rsidRPr="000909C7">
        <w:t>(</w:t>
      </w:r>
      <w:r w:rsidR="000909C7" w:rsidRPr="000909C7">
        <w:rPr>
          <w:i/>
          <w:iCs/>
        </w:rPr>
        <w:t>8</w:t>
      </w:r>
      <w:r w:rsidR="000909C7" w:rsidRPr="000909C7">
        <w:t>)</w:t>
      </w:r>
      <w:r w:rsidR="000909C7">
        <w:fldChar w:fldCharType="end"/>
      </w:r>
      <w:r>
        <w:t xml:space="preserve">. </w:t>
      </w:r>
      <w:r w:rsidR="003105E6">
        <w:t>LASSO regularization</w:t>
      </w:r>
      <w:r>
        <w:t xml:space="preserve"> tends to minimize the number of parameters as well as their deviation from zero – this approach is more applicable to sparse sensing applications.)</w:t>
      </w:r>
    </w:p>
    <w:p w14:paraId="60D9B682" w14:textId="40B51B8C" w:rsidR="00CF72FD" w:rsidRDefault="00CF72FD" w:rsidP="001428D5">
      <w:pPr>
        <w:pStyle w:val="BodyText"/>
      </w:pPr>
      <w:r>
        <w:t xml:space="preserve">In some </w:t>
      </w:r>
      <w:r w:rsidR="004A0F9C">
        <w:t>cases,</w:t>
      </w:r>
      <w:r>
        <w:t xml:space="preserve"> the </w:t>
      </w:r>
      <w:r w:rsidR="00394953">
        <w:t xml:space="preserve">different </w:t>
      </w:r>
      <w:r>
        <w:t>regularization is desirable</w:t>
      </w:r>
      <w:r w:rsidR="00394953">
        <w:t>,</w:t>
      </w:r>
      <w:r>
        <w:t xml:space="preserve"> where not the solution norm</w:t>
      </w:r>
      <w:r w:rsidR="004A0F9C">
        <w:t xml:space="preserve"> </w:t>
      </w:r>
      <m:oMath>
        <m:sSubSup>
          <m:sSubSupPr>
            <m:ctrlPr>
              <w:rPr>
                <w:rFonts w:ascii="Cambria Math" w:hAnsi="Cambria Math"/>
                <w:b/>
                <w:bCs/>
                <w:i/>
              </w:rPr>
            </m:ctrlPr>
          </m:sSubSupPr>
          <m:e>
            <m:d>
              <m:dPr>
                <m:begChr m:val="‖"/>
                <m:endChr m:val="‖"/>
                <m:ctrlPr>
                  <w:rPr>
                    <w:rFonts w:ascii="Cambria Math" w:hAnsi="Cambria Math"/>
                    <w:b/>
                    <w:bCs/>
                    <w:i/>
                  </w:rPr>
                </m:ctrlPr>
              </m:dPr>
              <m:e>
                <m:r>
                  <m:rPr>
                    <m:sty m:val="b"/>
                  </m:rPr>
                  <w:rPr>
                    <w:rFonts w:ascii="Cambria Math" w:hAnsi="Cambria Math"/>
                  </w:rPr>
                  <m:t>Γ</m:t>
                </m:r>
                <m:r>
                  <m:rPr>
                    <m:sty m:val="bi"/>
                  </m:rPr>
                  <w:rPr>
                    <w:rFonts w:ascii="Cambria Math" w:hAnsi="Cambria Math"/>
                  </w:rPr>
                  <m:t>θ</m:t>
                </m:r>
              </m:e>
            </m:d>
          </m:e>
          <m:sub>
            <m:r>
              <m:rPr>
                <m:sty m:val="bi"/>
              </m:rPr>
              <w:rPr>
                <w:rFonts w:ascii="Cambria Math" w:hAnsi="Cambria Math"/>
              </w:rPr>
              <m:t>2</m:t>
            </m:r>
          </m:sub>
          <m:sup>
            <m:r>
              <m:rPr>
                <m:sty m:val="bi"/>
              </m:rPr>
              <w:rPr>
                <w:rFonts w:ascii="Cambria Math" w:hAnsi="Cambria Math"/>
              </w:rPr>
              <m:t>2</m:t>
            </m:r>
          </m:sup>
        </m:sSubSup>
      </m:oMath>
      <w:r>
        <w:t xml:space="preserve"> is to be minimized, but </w:t>
      </w:r>
      <w:r w:rsidR="003E5EB5">
        <w:t xml:space="preserve">rather </w:t>
      </w:r>
      <w:r>
        <w:t xml:space="preserve">a deviation </w:t>
      </w:r>
      <w:r w:rsidR="003E5EB5">
        <w:t xml:space="preserve">of the solution </w:t>
      </w:r>
      <w:r>
        <w:t xml:space="preserve">from </w:t>
      </w:r>
      <w:r w:rsidR="003E5EB5">
        <w:t xml:space="preserve">a </w:t>
      </w:r>
      <w:r>
        <w:t>certain target</w:t>
      </w:r>
      <w:r w:rsidR="009E1CDA">
        <w:t xml:space="preserve"> solution</w:t>
      </w:r>
      <w:r>
        <w:t xml:space="preserve"> is to be minimized. For example, we may want to look for solution close to </w:t>
      </w:r>
      <w:r w:rsidR="009E1CDA">
        <w:t xml:space="preserve">a </w:t>
      </w:r>
      <w:r w:rsidR="00DB5A6C">
        <w:t xml:space="preserve">rigid </w:t>
      </w:r>
      <w:r>
        <w:t>translation</w:t>
      </w:r>
      <w:r w:rsidR="009E1CDA">
        <w:t xml:space="preserve">, where we do not want to minimize the scales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009E1CDA">
        <w:t xml:space="preserve"> and </w:t>
      </w:r>
      <m:oMath>
        <m:sSub>
          <m:sSubPr>
            <m:ctrlPr>
              <w:rPr>
                <w:rFonts w:ascii="Cambria Math" w:hAnsi="Cambria Math"/>
                <w:i/>
              </w:rPr>
            </m:ctrlPr>
          </m:sSubPr>
          <m:e>
            <m:r>
              <w:rPr>
                <w:rFonts w:ascii="Cambria Math" w:hAnsi="Cambria Math"/>
              </w:rPr>
              <m:t>S</m:t>
            </m:r>
          </m:e>
          <m:sub>
            <m:r>
              <w:rPr>
                <w:rFonts w:ascii="Cambria Math" w:hAnsi="Cambria Math"/>
              </w:rPr>
              <m:t>yy</m:t>
            </m:r>
          </m:sub>
        </m:sSub>
      </m:oMath>
      <w:r w:rsidR="009E1CDA">
        <w:t xml:space="preserve">, but look for a solution with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009E1CDA">
        <w:t xml:space="preserve"> and </w:t>
      </w:r>
      <m:oMath>
        <m:sSub>
          <m:sSubPr>
            <m:ctrlPr>
              <w:rPr>
                <w:rFonts w:ascii="Cambria Math" w:hAnsi="Cambria Math"/>
                <w:i/>
              </w:rPr>
            </m:ctrlPr>
          </m:sSubPr>
          <m:e>
            <m:r>
              <w:rPr>
                <w:rFonts w:ascii="Cambria Math" w:hAnsi="Cambria Math"/>
              </w:rPr>
              <m:t>S</m:t>
            </m:r>
          </m:e>
          <m:sub>
            <m:r>
              <w:rPr>
                <w:rFonts w:ascii="Cambria Math" w:hAnsi="Cambria Math"/>
              </w:rPr>
              <m:t>yy</m:t>
            </m:r>
          </m:sub>
        </m:sSub>
      </m:oMath>
      <w:r w:rsidR="009E1CDA">
        <w:t xml:space="preserve"> terms as close to unity as possible</w:t>
      </w:r>
      <w:r>
        <w:t xml:space="preserve">. In </w:t>
      </w:r>
      <w:r w:rsidR="00DB5A6C">
        <w:t>such</w:t>
      </w:r>
      <w:r>
        <w:t xml:space="preserve"> case</w:t>
      </w:r>
      <w:r w:rsidR="00DB5A6C">
        <w:t>s</w:t>
      </w:r>
      <w:r>
        <w:t xml:space="preserve"> the </w:t>
      </w:r>
      <w:r w:rsidR="004A0F9C">
        <w:t>minimization</w:t>
      </w:r>
      <w:r>
        <w:t xml:space="preserve"> condition</w:t>
      </w:r>
      <w:r w:rsidR="004A0F9C">
        <w:t xml:space="preserve"> is</w:t>
      </w:r>
      <w:r>
        <w:t>:</w:t>
      </w:r>
    </w:p>
    <w:p w14:paraId="29A53C13" w14:textId="7CA453CF" w:rsidR="00CF72FD" w:rsidRDefault="007F001B" w:rsidP="00DB5A6C">
      <w:pPr>
        <w:pStyle w:val="BodyText"/>
      </w:pPr>
      <m:oMath>
        <m:acc>
          <m:accPr>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r</m:t>
                </m:r>
              </m:sub>
            </m:sSub>
          </m:e>
        </m:acc>
        <m:r>
          <m:rPr>
            <m:sty m:val="bi"/>
          </m:rPr>
          <w:rPr>
            <w:rFonts w:ascii="Cambria Math" w:hAnsi="Cambria Math"/>
          </w:rPr>
          <m:t xml:space="preserve">= </m:t>
        </m:r>
        <m:func>
          <m:funcPr>
            <m:ctrlPr>
              <w:rPr>
                <w:rFonts w:ascii="Cambria Math" w:hAnsi="Cambria Math"/>
                <w:b/>
                <w:bCs/>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θ</m:t>
                </m:r>
              </m:lim>
            </m:limLow>
          </m:fName>
          <m:e>
            <m:d>
              <m:dPr>
                <m:ctrlPr>
                  <w:rPr>
                    <w:rFonts w:ascii="Cambria Math" w:hAnsi="Cambria Math"/>
                    <w:b/>
                    <w:bCs/>
                    <w:i/>
                  </w:rPr>
                </m:ctrlPr>
              </m:dPr>
              <m:e>
                <m:sSubSup>
                  <m:sSubSupPr>
                    <m:ctrlPr>
                      <w:rPr>
                        <w:rFonts w:ascii="Cambria Math" w:hAnsi="Cambria Math"/>
                        <w:b/>
                        <w:bCs/>
                        <w:i/>
                      </w:rPr>
                    </m:ctrlPr>
                  </m:sSubSupPr>
                  <m:e>
                    <m:d>
                      <m:dPr>
                        <m:begChr m:val="‖"/>
                        <m:endChr m:val="‖"/>
                        <m:ctrlPr>
                          <w:rPr>
                            <w:rFonts w:ascii="Cambria Math" w:hAnsi="Cambria Math"/>
                            <w:b/>
                            <w:bCs/>
                            <w:i/>
                          </w:rPr>
                        </m:ctrlPr>
                      </m:dPr>
                      <m:e>
                        <m:r>
                          <m:rPr>
                            <m:sty m:val="bi"/>
                          </m:rPr>
                          <w:rPr>
                            <w:rFonts w:ascii="Cambria Math" w:hAnsi="Cambria Math"/>
                          </w:rPr>
                          <m:t>Aθ-b</m:t>
                        </m:r>
                      </m:e>
                    </m:d>
                  </m:e>
                  <m:sub>
                    <m:r>
                      <m:rPr>
                        <m:sty m:val="bi"/>
                      </m:rPr>
                      <w:rPr>
                        <w:rFonts w:ascii="Cambria Math" w:hAnsi="Cambria Math"/>
                      </w:rPr>
                      <m:t>2</m:t>
                    </m:r>
                  </m:sub>
                  <m:sup>
                    <m:r>
                      <m:rPr>
                        <m:sty m:val="bi"/>
                      </m:rPr>
                      <w:rPr>
                        <w:rFonts w:ascii="Cambria Math" w:hAnsi="Cambria Math"/>
                      </w:rPr>
                      <m:t>2</m:t>
                    </m:r>
                  </m:sup>
                </m:sSubSup>
                <m:r>
                  <m:rPr>
                    <m:sty m:val="bi"/>
                  </m:rPr>
                  <w:rPr>
                    <w:rFonts w:ascii="Cambria Math" w:hAnsi="Cambria Math"/>
                  </w:rPr>
                  <m:t xml:space="preserve">+ </m:t>
                </m:r>
                <m:sSubSup>
                  <m:sSubSupPr>
                    <m:ctrlPr>
                      <w:rPr>
                        <w:rFonts w:ascii="Cambria Math" w:hAnsi="Cambria Math"/>
                        <w:b/>
                        <w:bCs/>
                        <w:i/>
                      </w:rPr>
                    </m:ctrlPr>
                  </m:sSubSupPr>
                  <m:e>
                    <m:d>
                      <m:dPr>
                        <m:begChr m:val="‖"/>
                        <m:endChr m:val="‖"/>
                        <m:ctrlPr>
                          <w:rPr>
                            <w:rFonts w:ascii="Cambria Math" w:hAnsi="Cambria Math"/>
                            <w:b/>
                            <w:bCs/>
                            <w:i/>
                          </w:rPr>
                        </m:ctrlPr>
                      </m:dPr>
                      <m:e>
                        <m:r>
                          <m:rPr>
                            <m:sty m:val="b"/>
                          </m:rPr>
                          <w:rPr>
                            <w:rFonts w:ascii="Cambria Math" w:hAnsi="Cambria Math"/>
                          </w:rPr>
                          <m:t>Γ</m:t>
                        </m:r>
                        <m:d>
                          <m:dPr>
                            <m:ctrlPr>
                              <w:rPr>
                                <w:rFonts w:ascii="Cambria Math" w:hAnsi="Cambria Math"/>
                                <w:b/>
                                <w:bCs/>
                                <w:i/>
                              </w:rPr>
                            </m:ctrlPr>
                          </m:dPr>
                          <m:e>
                            <m:r>
                              <m:rPr>
                                <m:sty m:val="bi"/>
                              </m:rPr>
                              <w:rPr>
                                <w:rFonts w:ascii="Cambria Math" w:hAnsi="Cambria Math"/>
                              </w:rPr>
                              <m:t>θ-</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targ</m:t>
                                </m:r>
                              </m:sub>
                            </m:sSub>
                          </m:e>
                        </m:d>
                      </m:e>
                    </m:d>
                  </m:e>
                  <m:sub>
                    <m:r>
                      <m:rPr>
                        <m:sty m:val="bi"/>
                      </m:rPr>
                      <w:rPr>
                        <w:rFonts w:ascii="Cambria Math" w:hAnsi="Cambria Math"/>
                      </w:rPr>
                      <m:t>2</m:t>
                    </m:r>
                  </m:sub>
                  <m:sup>
                    <m:r>
                      <m:rPr>
                        <m:sty m:val="bi"/>
                      </m:rPr>
                      <w:rPr>
                        <w:rFonts w:ascii="Cambria Math" w:hAnsi="Cambria Math"/>
                      </w:rPr>
                      <m:t>2</m:t>
                    </m:r>
                  </m:sup>
                </m:sSubSup>
              </m:e>
            </m:d>
          </m:e>
        </m:func>
        <m:r>
          <w:rPr>
            <w:rFonts w:ascii="Cambria Math" w:hAnsi="Cambria Math"/>
          </w:rPr>
          <m:t xml:space="preserve"> </m:t>
        </m:r>
      </m:oMath>
      <w:r w:rsidR="00CF72FD" w:rsidRPr="001428D5">
        <w:t xml:space="preserve"> </w:t>
      </w:r>
      <w:r w:rsidR="00CF72FD" w:rsidRPr="001428D5">
        <w:tab/>
      </w:r>
      <w:r w:rsidR="00CF72FD" w:rsidRPr="001428D5">
        <w:tab/>
      </w:r>
      <w:r w:rsidR="00CF72FD" w:rsidRPr="001428D5">
        <w:tab/>
      </w:r>
      <w:r w:rsidR="00CF72FD" w:rsidRPr="001428D5">
        <w:tab/>
      </w:r>
      <w:r w:rsidR="00CF72FD" w:rsidRPr="001428D5">
        <w:tab/>
        <w:t>(</w:t>
      </w:r>
      <w:r w:rsidR="00CF72FD">
        <w:t>10</w:t>
      </w:r>
      <w:r w:rsidR="00CF72FD" w:rsidRPr="001428D5">
        <w:t>).</w:t>
      </w:r>
    </w:p>
    <w:p w14:paraId="3112477F" w14:textId="2619F3DC" w:rsidR="00A32CAD" w:rsidRDefault="00D250E6" w:rsidP="00754409">
      <w:pPr>
        <w:pStyle w:val="BodyText"/>
      </w:pPr>
      <w:r w:rsidRPr="00754409">
        <w:t>Solving</w:t>
      </w:r>
      <w:r>
        <w:t xml:space="preserve"> Eq.(10) yields:</w:t>
      </w:r>
    </w:p>
    <w:p w14:paraId="5C46D827" w14:textId="02BFDF23" w:rsidR="001A3785" w:rsidRDefault="007F001B" w:rsidP="00676DE9">
      <w:pPr>
        <w:pStyle w:val="BodyText"/>
      </w:pPr>
      <m:oMath>
        <m:acc>
          <m:accPr>
            <m:ctrlPr>
              <w:rPr>
                <w:rFonts w:ascii="Cambria Math" w:hAnsi="Cambria Math"/>
              </w:rPr>
            </m:ctrlPr>
          </m:accPr>
          <m:e>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r</m:t>
                </m:r>
              </m:sub>
            </m:sSub>
          </m:e>
        </m:acc>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A</m:t>
                </m:r>
                <m:r>
                  <m:rPr>
                    <m:sty m:val="p"/>
                  </m:rPr>
                  <w:rPr>
                    <w:rFonts w:ascii="Cambria Math" w:hAnsi="Cambria Math"/>
                  </w:rPr>
                  <m:t>+</m:t>
                </m:r>
                <m:sSup>
                  <m:sSupPr>
                    <m:ctrlPr>
                      <w:rPr>
                        <w:rFonts w:ascii="Cambria Math" w:hAnsi="Cambria Math"/>
                      </w:rPr>
                    </m:ctrlPr>
                  </m:sSupPr>
                  <m:e>
                    <m:r>
                      <m:rPr>
                        <m:sty m:val="b"/>
                      </m:rPr>
                      <w:rPr>
                        <w:rFonts w:ascii="Cambria Math" w:hAnsi="Cambria Math"/>
                      </w:rPr>
                      <m:t>Γ</m:t>
                    </m:r>
                  </m:e>
                  <m:sup>
                    <m:r>
                      <m:rPr>
                        <m:sty m:val="bi"/>
                      </m:rPr>
                      <w:rPr>
                        <w:rFonts w:ascii="Cambria Math" w:hAnsi="Cambria Math"/>
                      </w:rPr>
                      <m:t>T</m:t>
                    </m:r>
                  </m:sup>
                </m:sSup>
                <m:r>
                  <m:rPr>
                    <m:sty m:val="b"/>
                  </m:rPr>
                  <w:rPr>
                    <w:rFonts w:ascii="Cambria Math" w:hAnsi="Cambria Math"/>
                  </w:rPr>
                  <m:t>Γ</m:t>
                </m:r>
              </m:e>
            </m:d>
          </m:e>
          <m:sup>
            <m:r>
              <m:rPr>
                <m:sty m:val="p"/>
              </m:rPr>
              <w:rPr>
                <w:rFonts w:ascii="Cambria Math" w:hAnsi="Cambria Math"/>
              </w:rPr>
              <m:t>-</m:t>
            </m:r>
            <m:r>
              <m:rPr>
                <m:sty m:val="b"/>
              </m:rPr>
              <w:rPr>
                <w:rFonts w:ascii="Cambria Math" w:hAnsi="Cambria Math"/>
              </w:rPr>
              <m:t>1</m:t>
            </m:r>
          </m:sup>
        </m:sSup>
        <m:d>
          <m:dPr>
            <m:ctrlPr>
              <w:rPr>
                <w:rFonts w:ascii="Cambria Math" w:hAnsi="Cambria Math"/>
              </w:rPr>
            </m:ctrlPr>
          </m:dPr>
          <m:e>
            <m:sSup>
              <m:sSupPr>
                <m:ctrlPr>
                  <w:rPr>
                    <w:rFonts w:ascii="Cambria Math" w:hAnsi="Cambria Math"/>
                  </w:rPr>
                </m:ctrlPr>
              </m:sSupPr>
              <m:e>
                <m:r>
                  <m:rPr>
                    <m:sty m:val="bi"/>
                  </m:rPr>
                  <w:rPr>
                    <w:rFonts w:ascii="Cambria Math" w:hAnsi="Cambria Math"/>
                  </w:rPr>
                  <m:t>A</m:t>
                </m:r>
              </m:e>
              <m:sup>
                <m:r>
                  <m:rPr>
                    <m:sty m:val="bi"/>
                  </m:rPr>
                  <w:rPr>
                    <w:rFonts w:ascii="Cambria Math" w:hAnsi="Cambria Math"/>
                  </w:rPr>
                  <m:t>T</m:t>
                </m:r>
              </m:sup>
            </m:sSup>
            <m:r>
              <m:rPr>
                <m:sty m:val="bi"/>
              </m:rPr>
              <w:rPr>
                <w:rFonts w:ascii="Cambria Math" w:hAnsi="Cambria Math"/>
              </w:rPr>
              <m:t>b</m:t>
            </m:r>
            <m:r>
              <m:rPr>
                <m:sty m:val="p"/>
              </m:rPr>
              <w:rPr>
                <w:rFonts w:ascii="Cambria Math" w:hAnsi="Cambria Math"/>
              </w:rPr>
              <m:t>+</m:t>
            </m:r>
            <m:sSup>
              <m:sSupPr>
                <m:ctrlPr>
                  <w:rPr>
                    <w:rFonts w:ascii="Cambria Math" w:hAnsi="Cambria Math"/>
                  </w:rPr>
                </m:ctrlPr>
              </m:sSupPr>
              <m:e>
                <m:r>
                  <m:rPr>
                    <m:sty m:val="b"/>
                  </m:rPr>
                  <w:rPr>
                    <w:rFonts w:ascii="Cambria Math" w:hAnsi="Cambria Math"/>
                  </w:rPr>
                  <m:t>Γ</m:t>
                </m:r>
              </m:e>
              <m:sup>
                <m:r>
                  <m:rPr>
                    <m:sty m:val="bi"/>
                  </m:rPr>
                  <w:rPr>
                    <w:rFonts w:ascii="Cambria Math" w:hAnsi="Cambria Math"/>
                  </w:rPr>
                  <m:t>T</m:t>
                </m:r>
              </m:sup>
            </m:sSup>
            <m:r>
              <m:rPr>
                <m:sty m:val="b"/>
              </m:rPr>
              <w:rPr>
                <w:rFonts w:ascii="Cambria Math" w:hAnsi="Cambria Math"/>
              </w:rPr>
              <m:t>Γ</m:t>
            </m:r>
            <m:sSub>
              <m:sSubPr>
                <m:ctrlPr>
                  <w:rPr>
                    <w:rFonts w:ascii="Cambria Math" w:hAnsi="Cambria Math"/>
                    <w:iCs/>
                  </w:rPr>
                </m:ctrlPr>
              </m:sSubPr>
              <m:e>
                <m:r>
                  <m:rPr>
                    <m:sty m:val="bi"/>
                  </m:rPr>
                  <w:rPr>
                    <w:rFonts w:ascii="Cambria Math" w:hAnsi="Cambria Math"/>
                  </w:rPr>
                  <m:t>θ</m:t>
                </m:r>
              </m:e>
              <m:sub>
                <m:r>
                  <m:rPr>
                    <m:sty m:val="bi"/>
                  </m:rPr>
                  <w:rPr>
                    <w:rFonts w:ascii="Cambria Math" w:hAnsi="Cambria Math"/>
                  </w:rPr>
                  <m:t>targ</m:t>
                </m:r>
              </m:sub>
            </m:sSub>
          </m:e>
        </m:d>
      </m:oMath>
      <w:r w:rsidR="00F7151E">
        <w:t xml:space="preserve"> </w:t>
      </w:r>
      <w:r w:rsidR="00F7151E" w:rsidRPr="00C94DCF">
        <w:tab/>
      </w:r>
      <w:r w:rsidR="00C94DCF" w:rsidRPr="00C94DCF">
        <w:tab/>
      </w:r>
      <w:r w:rsidR="00C94DCF" w:rsidRPr="00C94DCF">
        <w:tab/>
      </w:r>
      <w:r w:rsidR="00C94DCF" w:rsidRPr="00C94DCF">
        <w:tab/>
      </w:r>
      <w:r w:rsidR="00C94DCF" w:rsidRPr="00C94DCF">
        <w:tab/>
      </w:r>
      <w:r w:rsidR="00C94DCF" w:rsidRPr="00C94DCF">
        <w:tab/>
        <w:t>(1</w:t>
      </w:r>
      <w:r w:rsidR="00DB5A6C">
        <w:t>1</w:t>
      </w:r>
      <w:r w:rsidR="00C94DCF" w:rsidRPr="00C94DCF">
        <w:t>).</w:t>
      </w:r>
    </w:p>
    <w:p w14:paraId="5DDBA54A" w14:textId="7A198E98" w:rsidR="00711BB2" w:rsidRDefault="00E42821" w:rsidP="00754409">
      <w:pPr>
        <w:pStyle w:val="BodyText"/>
      </w:pPr>
      <w:r>
        <w:t xml:space="preserve">In the </w:t>
      </w:r>
      <w:r w:rsidR="00711BB2">
        <w:t>extreme</w:t>
      </w:r>
      <w:r>
        <w:t xml:space="preserve"> cases</w:t>
      </w:r>
      <w:r w:rsidR="00711BB2">
        <w:t xml:space="preserve"> Eq. (1</w:t>
      </w:r>
      <w:r w:rsidR="001A3785">
        <w:t>1</w:t>
      </w:r>
      <w:r w:rsidR="00711BB2">
        <w:t>) simplifies:</w:t>
      </w:r>
    </w:p>
    <w:p w14:paraId="52A8A7A8" w14:textId="1E499B69" w:rsidR="00711BB2" w:rsidRDefault="00754409" w:rsidP="00711BB2">
      <w:pPr>
        <w:pStyle w:val="BodyText"/>
        <w:numPr>
          <w:ilvl w:val="0"/>
          <w:numId w:val="1"/>
        </w:numPr>
      </w:pPr>
      <w:r>
        <w:t xml:space="preserve">setting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arg</m:t>
            </m:r>
          </m:sub>
        </m:sSub>
        <m:r>
          <m:rPr>
            <m:sty m:val="p"/>
          </m:rPr>
          <w:rPr>
            <w:rFonts w:ascii="Cambria Math" w:hAnsi="Cambria Math"/>
          </w:rPr>
          <m:t>=</m:t>
        </m:r>
        <m:r>
          <m:rPr>
            <m:sty m:val="b"/>
          </m:rPr>
          <w:rPr>
            <w:rFonts w:ascii="Cambria Math" w:hAnsi="Cambria Math"/>
          </w:rPr>
          <m:t>0</m:t>
        </m:r>
      </m:oMath>
      <w:r>
        <w:t xml:space="preserve"> reduces Eq. (1</w:t>
      </w:r>
      <w:r w:rsidR="00DB5A6C">
        <w:t>1</w:t>
      </w:r>
      <w:r>
        <w:t>) to Eq. (</w:t>
      </w:r>
      <w:r w:rsidR="00711BB2">
        <w:t>9</w:t>
      </w:r>
      <w:r>
        <w:t>)</w:t>
      </w:r>
    </w:p>
    <w:p w14:paraId="2EE97758" w14:textId="7493A43F" w:rsidR="00711BB2" w:rsidRDefault="00754409" w:rsidP="00711BB2">
      <w:pPr>
        <w:pStyle w:val="BodyText"/>
        <w:numPr>
          <w:ilvl w:val="0"/>
          <w:numId w:val="1"/>
        </w:numPr>
      </w:pPr>
      <w:r>
        <w:t xml:space="preserve">setting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arg</m:t>
            </m:r>
          </m:sub>
        </m:sSub>
        <m:r>
          <m:rPr>
            <m:sty m:val="p"/>
          </m:rPr>
          <w:rPr>
            <w:rFonts w:ascii="Cambria Math" w:hAnsi="Cambria Math"/>
          </w:rPr>
          <m:t>=</m:t>
        </m:r>
        <m:r>
          <m:rPr>
            <m:sty m:val="b"/>
          </m:rPr>
          <w:rPr>
            <w:rFonts w:ascii="Cambria Math" w:hAnsi="Cambria Math"/>
          </w:rPr>
          <m:t>0</m:t>
        </m:r>
      </m:oMath>
      <w:r>
        <w:t xml:space="preserve"> and </w:t>
      </w:r>
      <m:oMath>
        <m:r>
          <m:rPr>
            <m:sty m:val="b"/>
          </m:rPr>
          <w:rPr>
            <w:rFonts w:ascii="Cambria Math" w:hAnsi="Cambria Math"/>
          </w:rPr>
          <m:t>Γ</m:t>
        </m:r>
        <m:r>
          <m:rPr>
            <m:sty m:val="p"/>
          </m:rPr>
          <w:rPr>
            <w:rFonts w:ascii="Cambria Math" w:hAnsi="Cambria Math"/>
          </w:rPr>
          <m:t>=</m:t>
        </m:r>
        <m:r>
          <m:rPr>
            <m:sty m:val="b"/>
          </m:rPr>
          <w:rPr>
            <w:rFonts w:ascii="Cambria Math" w:hAnsi="Cambria Math"/>
          </w:rPr>
          <m:t>0</m:t>
        </m:r>
      </m:oMath>
      <w:r>
        <w:t xml:space="preserve"> reduces Eq. (1</w:t>
      </w:r>
      <w:r w:rsidR="00DB5A6C">
        <w:t>1</w:t>
      </w:r>
      <w:r>
        <w:t>) to Eq. (6)</w:t>
      </w:r>
    </w:p>
    <w:p w14:paraId="0D5B5982" w14:textId="292BD050" w:rsidR="00166341" w:rsidRPr="00DB5A6C" w:rsidRDefault="00711BB2" w:rsidP="003E5EB5">
      <w:pPr>
        <w:pStyle w:val="BodyText"/>
        <w:numPr>
          <w:ilvl w:val="0"/>
          <w:numId w:val="1"/>
        </w:numPr>
      </w:pPr>
      <w:r>
        <w:t>set</w:t>
      </w:r>
      <w:r w:rsidR="00E42821">
        <w:t xml:space="preserve">ting </w:t>
      </w:r>
      <m:oMath>
        <m:r>
          <m:rPr>
            <m:sty m:val="b"/>
          </m:rPr>
          <w:rPr>
            <w:rFonts w:ascii="Cambria Math" w:hAnsi="Cambria Math"/>
          </w:rPr>
          <m:t>Γ</m:t>
        </m:r>
        <m:r>
          <m:rPr>
            <m:sty m:val="p"/>
          </m:rPr>
          <w:rPr>
            <w:rFonts w:ascii="Cambria Math" w:hAnsi="Cambria Math"/>
          </w:rPr>
          <m:t>=</m:t>
        </m:r>
        <m:r>
          <m:rPr>
            <m:sty m:val="b"/>
          </m:rPr>
          <w:rPr>
            <w:rFonts w:ascii="Cambria Math" w:hAnsi="Cambria Math"/>
          </w:rPr>
          <m:t>∞</m:t>
        </m:r>
      </m:oMath>
      <w:r w:rsidR="00E42821">
        <w:t xml:space="preserve"> reduces Eq. (1</w:t>
      </w:r>
      <w:r w:rsidR="00DB5A6C">
        <w:t>1</w:t>
      </w:r>
      <w:r w:rsidR="00E42821">
        <w:t xml:space="preserve">) to </w:t>
      </w:r>
      <m:oMath>
        <m:acc>
          <m:accPr>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r</m:t>
                </m:r>
              </m:sub>
            </m:sSub>
          </m:e>
        </m:acc>
        <m:r>
          <m:rPr>
            <m:sty m:val="bi"/>
          </m:rPr>
          <w:rPr>
            <w:rFonts w:ascii="Cambria Math" w:hAnsi="Cambria Math"/>
          </w:rPr>
          <m:t xml:space="preserve">= </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arg</m:t>
            </m:r>
          </m:sub>
        </m:sSub>
      </m:oMath>
      <w:r w:rsidRPr="00166341">
        <w:rPr>
          <w:iCs/>
        </w:rPr>
        <w:t>.</w:t>
      </w:r>
    </w:p>
    <w:p w14:paraId="7E544492" w14:textId="5263F5E8" w:rsidR="00DB5A6C" w:rsidRDefault="00DB5A6C" w:rsidP="00676DE9">
      <w:pPr>
        <w:pStyle w:val="BodyText"/>
      </w:pPr>
      <w:r>
        <w:t>In the case when the target transformation in the Eqs. (10, 11) is</w:t>
      </w:r>
      <w:r w:rsidR="009E1CDA">
        <w:t xml:space="preserve"> a</w:t>
      </w:r>
      <w:r>
        <w:t xml:space="preserve"> rigid translation</w:t>
      </w:r>
      <w:r w:rsidR="009E1CDA">
        <w:t xml:space="preserve"> discussed above</w:t>
      </w:r>
      <w:r>
        <w:t>, the target solution is:</w:t>
      </w:r>
    </w:p>
    <w:p w14:paraId="01D78D27" w14:textId="00E3B2FE" w:rsidR="00DB5A6C" w:rsidRDefault="007F001B" w:rsidP="00DB5A6C">
      <w:pPr>
        <w:pStyle w:val="BodyText"/>
        <w:ind w:left="288" w:firstLine="0"/>
      </w:pPr>
      <m:oMath>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targ.translation</m:t>
            </m:r>
          </m:sub>
        </m:sSub>
        <m:r>
          <w:rPr>
            <w:rFonts w:ascii="Cambria Math" w:hAnsi="Cambria Math"/>
          </w:rPr>
          <m:t>=</m:t>
        </m:r>
        <m:d>
          <m:dPr>
            <m:ctrlPr>
              <w:rPr>
                <w:rFonts w:ascii="Cambria Math" w:hAnsi="Cambria Math"/>
                <w:i/>
              </w:rPr>
            </m:ctrlPr>
          </m:dPr>
          <m:e>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y</m:t>
                      </m:r>
                    </m:sub>
                  </m:sSub>
                </m:e>
              </m:mr>
            </m:m>
          </m:e>
        </m:d>
      </m:oMath>
      <w:r w:rsidR="00DB5A6C" w:rsidRPr="00D250E6">
        <w:rPr>
          <w:i/>
        </w:rPr>
        <w:tab/>
      </w:r>
      <w:r w:rsidR="00DB5A6C" w:rsidRPr="00843219">
        <w:tab/>
      </w:r>
      <w:r w:rsidR="00DB5A6C" w:rsidRPr="00843219">
        <w:tab/>
      </w:r>
      <w:r w:rsidR="00DB5A6C" w:rsidRPr="00843219">
        <w:tab/>
      </w:r>
      <w:r w:rsidR="00DB5A6C" w:rsidRPr="00843219">
        <w:tab/>
      </w:r>
      <w:r w:rsidR="00DB5A6C" w:rsidRPr="00843219">
        <w:tab/>
        <w:t>(1</w:t>
      </w:r>
      <w:r w:rsidR="00DB5A6C">
        <w:t>2</w:t>
      </w:r>
      <w:r w:rsidR="00DB5A6C" w:rsidRPr="00843219">
        <w:t>)</w:t>
      </w:r>
      <w:r w:rsidR="00DB5A6C">
        <w:t>.</w:t>
      </w:r>
    </w:p>
    <w:p w14:paraId="454ECB3D" w14:textId="470AD6AA" w:rsidR="00DB5A6C" w:rsidRPr="00843219" w:rsidRDefault="00DB5A6C" w:rsidP="00676DE9">
      <w:pPr>
        <w:pStyle w:val="BodyText"/>
      </w:pPr>
      <w:r>
        <w:t xml:space="preserve">Finally, if we do not want the translation terms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1A3785">
        <w:t xml:space="preserve"> and </w:t>
      </w:r>
      <m:oMath>
        <m:sSub>
          <m:sSubPr>
            <m:ctrlPr>
              <w:rPr>
                <w:rFonts w:ascii="Cambria Math" w:hAnsi="Cambria Math"/>
                <w:i/>
              </w:rPr>
            </m:ctrlPr>
          </m:sSubPr>
          <m:e>
            <m:r>
              <w:rPr>
                <w:rFonts w:ascii="Cambria Math" w:hAnsi="Cambria Math"/>
              </w:rPr>
              <m:t>T</m:t>
            </m:r>
          </m:e>
          <m:sub>
            <m:r>
              <w:rPr>
                <w:rFonts w:ascii="Cambria Math" w:hAnsi="Cambria Math"/>
              </w:rPr>
              <m:t>y</m:t>
            </m:r>
          </m:sub>
        </m:sSub>
      </m:oMath>
      <w:r w:rsidR="001A3785">
        <w:t xml:space="preserve"> </w:t>
      </w:r>
      <w:r>
        <w:t>to be regularized, the corresponding terms in the regularization matrix can be set to 0:</w:t>
      </w:r>
    </w:p>
    <w:p w14:paraId="29AD91D2" w14:textId="77777777" w:rsidR="00676DE9" w:rsidRDefault="007F001B" w:rsidP="00676DE9">
      <w:pPr>
        <w:pStyle w:val="BodyText"/>
      </w:pPr>
      <m:oMath>
        <m:sSub>
          <m:sSubPr>
            <m:ctrlPr>
              <w:rPr>
                <w:rFonts w:ascii="Cambria Math" w:eastAsia="Calibri" w:hAnsi="Cambria Math"/>
                <w:b/>
                <w:bCs/>
              </w:rPr>
            </m:ctrlPr>
          </m:sSubPr>
          <m:e>
            <m:r>
              <m:rPr>
                <m:sty m:val="b"/>
              </m:rPr>
              <w:rPr>
                <w:rFonts w:ascii="Cambria Math" w:eastAsia="Calibri" w:hAnsi="Cambria Math"/>
              </w:rPr>
              <m:t>Γ</m:t>
            </m:r>
          </m:e>
          <m:sub>
            <m:r>
              <m:rPr>
                <m:sty m:val="bi"/>
              </m:rPr>
              <w:rPr>
                <w:rFonts w:ascii="Cambria Math" w:eastAsia="Calibri" w:hAnsi="Cambria Math"/>
              </w:rPr>
              <m:t>targ.translation</m:t>
            </m:r>
          </m:sub>
        </m:sSub>
        <m:r>
          <w:rPr>
            <w:rFonts w:ascii="Cambria Math" w:eastAsia="Calibri" w:hAnsi="Cambria Math"/>
          </w:rPr>
          <m:t>=</m:t>
        </m:r>
        <m:d>
          <m:dPr>
            <m:ctrlPr>
              <w:rPr>
                <w:rFonts w:ascii="Cambria Math" w:eastAsia="Calibri" w:hAnsi="Cambria Math"/>
                <w:i/>
              </w:rPr>
            </m:ctrlPr>
          </m:dPr>
          <m:e>
            <m:m>
              <m:mPr>
                <m:mcs>
                  <m:mc>
                    <m:mcPr>
                      <m:count m:val="6"/>
                      <m:mcJc m:val="center"/>
                    </m:mcPr>
                  </m:mc>
                </m:mcs>
                <m:ctrlPr>
                  <w:rPr>
                    <w:rFonts w:ascii="Cambria Math" w:eastAsia="Calibri" w:hAnsi="Cambria Math"/>
                    <w:i/>
                  </w:rPr>
                </m:ctrlPr>
              </m:mPr>
              <m:mr>
                <m:e>
                  <m:r>
                    <w:rPr>
                      <w:rFonts w:ascii="Cambria Math" w:hAnsi="Cambria Math"/>
                    </w:rPr>
                    <m:t>λ</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w:rPr>
                      <w:rFonts w:ascii="Cambria Math" w:hAnsi="Cambria Math"/>
                    </w:rPr>
                    <m:t>0</m:t>
                  </m:r>
                  <m:ctrlPr>
                    <w:rPr>
                      <w:rFonts w:ascii="Cambria Math" w:eastAsia="Cambria Math" w:hAnsi="Cambria Math"/>
                      <w:i/>
                    </w:rPr>
                  </m:ctrlPr>
                </m:e>
                <m:e>
                  <m:r>
                    <w:rPr>
                      <w:rFonts w:ascii="Cambria Math" w:hAnsi="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hAnsi="Cambria Math"/>
                    </w:rPr>
                    <m:t>λ</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e>
                <m:e>
                  <m:r>
                    <w:rPr>
                      <w:rFonts w:ascii="Cambria Math" w:eastAsia="Calibri" w:hAnsi="Cambria Math"/>
                    </w:rPr>
                    <m:t>0</m:t>
                  </m:r>
                </m:e>
              </m:mr>
              <m:mr>
                <m:e>
                  <m:r>
                    <m:rPr>
                      <m:sty m:val="p"/>
                    </m:rPr>
                    <w:rPr>
                      <w:rFonts w:ascii="Cambria Math" w:hAnsi="Cambria Math"/>
                    </w:rPr>
                    <m:t>0</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hAnsi="Cambria Math"/>
                    </w:rPr>
                    <m:t>0</m:t>
                  </m:r>
                  <m:ctrlPr>
                    <w:rPr>
                      <w:rFonts w:ascii="Cambria Math" w:eastAsia="Cambria Math" w:hAnsi="Cambria Math"/>
                      <w:i/>
                    </w:rPr>
                  </m:ctrlPr>
                </m:e>
                <m:e>
                  <m:r>
                    <w:rPr>
                      <w:rFonts w:ascii="Cambria Math" w:eastAsia="Cambria Math" w:hAnsi="Cambria Math"/>
                    </w:rPr>
                    <m:t>0</m:t>
                  </m:r>
                </m:e>
                <m:e>
                  <m:r>
                    <w:rPr>
                      <w:rFonts w:ascii="Cambria Math" w:hAnsi="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hAnsi="Cambria Math"/>
                    </w:rPr>
                    <m:t>λ</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hAnsi="Cambria Math"/>
                    </w:rPr>
                    <m:t>λ</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m:rPr>
                      <m:sty m:val="p"/>
                    </m:rPr>
                    <w:rPr>
                      <w:rFonts w:ascii="Cambria Math" w:hAnsi="Cambria Math"/>
                    </w:rPr>
                    <m:t>0</m:t>
                  </m:r>
                  <m:ctrlPr>
                    <w:rPr>
                      <w:rFonts w:ascii="Cambria Math" w:eastAsia="Cambria Math" w:hAnsi="Cambria Math"/>
                      <w:i/>
                    </w:rPr>
                  </m:ctrlPr>
                </m:e>
                <m:e>
                  <m:r>
                    <w:rPr>
                      <w:rFonts w:ascii="Cambria Math" w:eastAsia="Cambria Math" w:hAnsi="Cambria Math"/>
                    </w:rPr>
                    <m:t>0</m:t>
                  </m:r>
                </m:e>
              </m:mr>
            </m:m>
          </m:e>
        </m:d>
      </m:oMath>
      <w:r w:rsidR="00DB5A6C">
        <w:t xml:space="preserve"> </w:t>
      </w:r>
      <w:r w:rsidR="00DB5A6C">
        <w:tab/>
      </w:r>
      <w:r w:rsidR="00DB5A6C">
        <w:tab/>
      </w:r>
      <w:r w:rsidR="00DB5A6C">
        <w:tab/>
      </w:r>
      <w:r w:rsidR="00DB5A6C">
        <w:tab/>
      </w:r>
      <w:r w:rsidR="00DB5A6C">
        <w:tab/>
      </w:r>
      <w:r w:rsidR="00DB5A6C">
        <w:tab/>
        <w:t>(13).</w:t>
      </w:r>
    </w:p>
    <w:p w14:paraId="07F1B7AA" w14:textId="6262D83F" w:rsidR="00F73A32" w:rsidRDefault="001A3785" w:rsidP="00F73A32">
      <w:pPr>
        <w:pStyle w:val="BodyText"/>
      </w:pPr>
      <w:r w:rsidRPr="00676DE9">
        <w:t xml:space="preserve">Varying </w:t>
      </w:r>
      <m:oMath>
        <m:r>
          <w:rPr>
            <w:rFonts w:ascii="Cambria Math" w:hAnsi="Cambria Math"/>
          </w:rPr>
          <m:t>λ</m:t>
        </m:r>
      </m:oMath>
      <w:r w:rsidRPr="00676DE9">
        <w:t xml:space="preserve"> between 0 and </w:t>
      </w:r>
      <m:oMath>
        <m:r>
          <m:rPr>
            <m:sty m:val="p"/>
          </m:rPr>
          <w:rPr>
            <w:rFonts w:ascii="Cambria Math" w:hAnsi="Cambria Math"/>
          </w:rPr>
          <m:t>∞</m:t>
        </m:r>
      </m:oMath>
      <w:r w:rsidRPr="00676DE9">
        <w:t xml:space="preserve"> within the ridge regression model described by Eqs. (11-13) should provide a continuum of solutions between </w:t>
      </w:r>
      <w:r w:rsidR="009E1CDA" w:rsidRPr="00676DE9">
        <w:t xml:space="preserve">the </w:t>
      </w:r>
      <w:r w:rsidRPr="00676DE9">
        <w:t>rig</w:t>
      </w:r>
      <w:r w:rsidR="009E1CDA" w:rsidRPr="00676DE9">
        <w:t>i</w:t>
      </w:r>
      <w:r w:rsidRPr="00676DE9">
        <w:t xml:space="preserve">d translation and </w:t>
      </w:r>
      <w:r w:rsidR="009E1CDA" w:rsidRPr="00676DE9">
        <w:t xml:space="preserve">a </w:t>
      </w:r>
      <w:r w:rsidRPr="00676DE9">
        <w:t>full affine transformation</w:t>
      </w:r>
      <w:r w:rsidR="002479A1" w:rsidRPr="00676DE9">
        <w:t xml:space="preserve"> </w:t>
      </w:r>
      <w:r w:rsidR="002479A1" w:rsidRPr="00676DE9">
        <w:fldChar w:fldCharType="begin"/>
      </w:r>
      <w:r w:rsidR="003105E6">
        <w:instrText xml:space="preserve"> ADDIN ZOTERO_ITEM CSL_CITATION {"citationID":"q4M1dtzq","properties":{"formattedCitation":"({\\i{}9})","plainCitation":"(9)","noteIndex":0},"citationItems":[{"id":496,"uris":["http://zotero.org/users/local/c7QOCHth/items/EUG4Y3XU"],"uri":["http://zotero.org/users/local/c7QOCHth/items/EUG4Y3XU"],"itemData":{"id":496,"type":"article-journal","abstract":"Large electron microscopy image datasets for connectomics are typically composed of thousands to millions of partially overlapping two-dimensional images (tiles), which must be registered into a coherent volume prior to further analysis. A common registration strategy is to find matching features between neighboring and overlapping image pairs, followed by a numerical estimation of optimal image deformation using a so-called solver program. Existing solvers are inadequate for large data volumes, and inefficient for small-scale image registration. In this work, an efficient and accurate matrix-based solver method is presented. A linear system is constructed that combines minimization of feature-pair square distances with explicit constraints in a regularization term. In absence of reliable priors for regularization, we show how to construct a rigid-model approximation to use as prior. The linear system is solved using available computer programs, whose performance on typical registration tasks we briefly compare, and to which future scale-up is delegated. Our method is applied to the joint alignment of 2.67 million images, with more than 200 million point-pairs and has been used for successfully aligning the first full adult fruit fly brain.","container-title":"arXiv:1804.10019 [cs]","note":"arXiv: 1804.10019","source":"arXiv.org","title":"Joint Deformable Registration of Large EM Image Volumes: A Matrix Solver Approach","title-short":"Joint Deformable Registration of Large EM Image Volumes","URL":"http://arxiv.org/abs/1804.10019","author":[{"family":"Khairy","given":"Khaled"},{"family":"Denisov","given":"Gennady"},{"family":"Saalfeld","given":"Stephan"}],"accessed":{"date-parts":[["2021",11,5]]},"issued":{"date-parts":[["2018",4,26]]}}}],"schema":"https://github.com/citation-style-language/schema/raw/master/csl-citation.json"} </w:instrText>
      </w:r>
      <w:r w:rsidR="002479A1" w:rsidRPr="00676DE9">
        <w:fldChar w:fldCharType="separate"/>
      </w:r>
      <w:r w:rsidR="003105E6" w:rsidRPr="003105E6">
        <w:t>(</w:t>
      </w:r>
      <w:r w:rsidR="003105E6" w:rsidRPr="003105E6">
        <w:rPr>
          <w:i/>
          <w:iCs/>
        </w:rPr>
        <w:t>9</w:t>
      </w:r>
      <w:r w:rsidR="003105E6" w:rsidRPr="003105E6">
        <w:t>)</w:t>
      </w:r>
      <w:r w:rsidR="002479A1" w:rsidRPr="00676DE9">
        <w:fldChar w:fldCharType="end"/>
      </w:r>
      <w:r w:rsidRPr="00676DE9">
        <w:t>.</w:t>
      </w:r>
      <w:r w:rsidR="00F73A32" w:rsidRPr="00F73A32">
        <w:t xml:space="preserve"> </w:t>
      </w:r>
    </w:p>
    <w:p w14:paraId="7E2FE088" w14:textId="1EF3BEF6" w:rsidR="00F73A32" w:rsidRDefault="00F73A32" w:rsidP="00F73A32">
      <w:pPr>
        <w:pStyle w:val="Heading2"/>
      </w:pPr>
      <w:bookmarkStart w:id="7" w:name="_Toc90365918"/>
      <w:r>
        <w:t>Note on Data Padding</w:t>
      </w:r>
      <w:bookmarkEnd w:id="7"/>
    </w:p>
    <w:p w14:paraId="0DC5AA9C" w14:textId="6E4C8676" w:rsidR="00F73A32" w:rsidRDefault="00F73A32" w:rsidP="00F73A32">
      <w:pPr>
        <w:pStyle w:val="BodyText"/>
      </w:pPr>
      <w:r>
        <w:t xml:space="preserve">Transformation may result in some data (potentially useful) being transformed out of the frame boundary, as shown in </w:t>
      </w:r>
      <w:r>
        <w:fldChar w:fldCharType="begin"/>
      </w:r>
      <w:r>
        <w:instrText xml:space="preserve"> REF _Ref84598128 \h </w:instrText>
      </w:r>
      <w:r>
        <w:fldChar w:fldCharType="separate"/>
      </w:r>
      <w:r w:rsidR="00263631">
        <w:t xml:space="preserve">Figure </w:t>
      </w:r>
      <w:r w:rsidR="00263631">
        <w:rPr>
          <w:noProof/>
        </w:rPr>
        <w:t>1</w:t>
      </w:r>
      <w:r>
        <w:fldChar w:fldCharType="end"/>
      </w:r>
      <w:r>
        <w:t>. In order to avoid this, the original data needs to be padded. From the point of view of the transformation properties, the padding is equivalent to a simple shift:</w:t>
      </w:r>
    </w:p>
    <w:p w14:paraId="732EEE1F" w14:textId="77777777" w:rsidR="00F73A32" w:rsidRDefault="00F73A32" w:rsidP="00F73A32">
      <w:pPr>
        <w:ind w:firstLine="648"/>
        <w:rPr>
          <w:sz w:val="22"/>
          <w:szCs w:val="22"/>
        </w:rPr>
      </w:pPr>
      <m:oMath>
        <m:r>
          <w:rPr>
            <w:rFonts w:ascii="Cambria Math" w:hAnsi="Cambria Math"/>
          </w:rPr>
          <m:t>A=</m:t>
        </m:r>
        <m:d>
          <m:dPr>
            <m:ctrlPr>
              <w:rPr>
                <w:rFonts w:ascii="Cambria Math" w:eastAsia="Calibri" w:hAnsi="Cambria Math"/>
                <w:i/>
                <w:sz w:val="22"/>
                <w:szCs w:val="22"/>
              </w:rPr>
            </m:ctrlPr>
          </m:dPr>
          <m:e>
            <m:m>
              <m:mPr>
                <m:mcs>
                  <m:mc>
                    <m:mcPr>
                      <m:count m:val="3"/>
                      <m:mcJc m:val="center"/>
                    </m:mcPr>
                  </m:mc>
                </m:mcs>
                <m:ctrlPr>
                  <w:rPr>
                    <w:rFonts w:ascii="Cambria Math" w:eastAsia="Calibri" w:hAnsi="Cambria Math"/>
                    <w:i/>
                    <w:sz w:val="22"/>
                    <w:szCs w:val="22"/>
                  </w:rPr>
                </m:ctrlPr>
              </m:mPr>
              <m:mr>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hAnsi="Cambria Math"/>
                    </w:rPr>
                    <m:t>Ax</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hAnsi="Cambria Math"/>
                    </w:rPr>
                    <m:t>1</m:t>
                  </m:r>
                </m:e>
                <m:e>
                  <m:r>
                    <w:rPr>
                      <w:rFonts w:ascii="Cambria Math" w:hAnsi="Cambria Math"/>
                    </w:rPr>
                    <m:t>Ay</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w:r>
        <w:rPr>
          <w:sz w:val="22"/>
          <w:szCs w:val="22"/>
        </w:rPr>
        <w:t>.</w:t>
      </w:r>
    </w:p>
    <w:p w14:paraId="6A721817" w14:textId="77777777" w:rsidR="00F73A32" w:rsidRDefault="00F73A32" w:rsidP="00F73A32">
      <w:pPr>
        <w:pStyle w:val="BodyText"/>
      </w:pPr>
      <w:r>
        <w:lastRenderedPageBreak/>
        <w:t>This must be taken into account, and the transformation matrix for padded data is related to the original transformation matrix:</w:t>
      </w:r>
    </w:p>
    <w:p w14:paraId="36131BDF" w14:textId="77777777" w:rsidR="00F73A32" w:rsidRDefault="007F001B" w:rsidP="00F73A32">
      <w:pPr>
        <w:ind w:firstLine="648"/>
        <w:rPr>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padded</m:t>
            </m:r>
          </m:sub>
        </m:sSub>
        <m:r>
          <w:rPr>
            <w:rFonts w:ascii="Cambria Math" w:hAnsi="Cambria Math"/>
          </w:rPr>
          <m:t>=</m:t>
        </m:r>
        <m:r>
          <w:rPr>
            <w:rFonts w:ascii="Cambria Math" w:eastAsia="Calibri" w:hAnsi="Cambria Math"/>
            <w:sz w:val="22"/>
            <w:szCs w:val="22"/>
          </w:rPr>
          <m:t>A*</m:t>
        </m:r>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original</m:t>
            </m:r>
          </m:sub>
        </m:sSub>
        <m:r>
          <w:rPr>
            <w:rFonts w:ascii="Cambria Math" w:eastAsia="Calibri" w:hAnsi="Cambria Math"/>
            <w:sz w:val="22"/>
            <w:szCs w:val="22"/>
          </w:rPr>
          <m:t>*</m:t>
        </m:r>
        <m:sSup>
          <m:sSupPr>
            <m:ctrlPr>
              <w:rPr>
                <w:rFonts w:ascii="Cambria Math" w:eastAsia="Calibri" w:hAnsi="Cambria Math"/>
                <w:i/>
                <w:sz w:val="22"/>
                <w:szCs w:val="22"/>
              </w:rPr>
            </m:ctrlPr>
          </m:sSupPr>
          <m:e>
            <m:r>
              <w:rPr>
                <w:rFonts w:ascii="Cambria Math" w:eastAsia="Calibri" w:hAnsi="Cambria Math"/>
                <w:sz w:val="22"/>
                <w:szCs w:val="22"/>
              </w:rPr>
              <m:t>A</m:t>
            </m:r>
          </m:e>
          <m:sup>
            <m:r>
              <w:rPr>
                <w:rFonts w:ascii="Cambria Math" w:eastAsia="Calibri" w:hAnsi="Cambria Math"/>
                <w:sz w:val="22"/>
                <w:szCs w:val="22"/>
              </w:rPr>
              <m:t>-1</m:t>
            </m:r>
          </m:sup>
        </m:sSup>
      </m:oMath>
      <w:r w:rsidR="00F73A32">
        <w:rPr>
          <w:sz w:val="22"/>
          <w:szCs w:val="22"/>
        </w:rPr>
        <w:t>.</w:t>
      </w:r>
    </w:p>
    <w:p w14:paraId="16211AF9" w14:textId="77777777" w:rsidR="00F73A32" w:rsidRDefault="00F73A32" w:rsidP="00F73A32">
      <w:pPr>
        <w:pStyle w:val="BodyText"/>
        <w:rPr>
          <w:vertAlign w:val="superscript"/>
        </w:rPr>
      </w:pPr>
    </w:p>
    <w:p w14:paraId="0F147796" w14:textId="77777777" w:rsidR="00F73A32" w:rsidRDefault="00F73A32" w:rsidP="00F73A32">
      <w:pPr>
        <w:pStyle w:val="BodyText"/>
        <w:keepNext/>
      </w:pPr>
      <w:r>
        <w:rPr>
          <w:noProof/>
        </w:rPr>
        <w:drawing>
          <wp:inline distT="0" distB="0" distL="0" distR="0" wp14:anchorId="4E4225BA" wp14:editId="4BBFFA57">
            <wp:extent cx="4145280" cy="3977640"/>
            <wp:effectExtent l="0" t="0" r="7620" b="3810"/>
            <wp:docPr id="40" name="Picture 4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chematic&#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5280" cy="3977640"/>
                    </a:xfrm>
                    <a:prstGeom prst="rect">
                      <a:avLst/>
                    </a:prstGeom>
                    <a:noFill/>
                    <a:ln>
                      <a:noFill/>
                    </a:ln>
                  </pic:spPr>
                </pic:pic>
              </a:graphicData>
            </a:graphic>
          </wp:inline>
        </w:drawing>
      </w:r>
    </w:p>
    <w:p w14:paraId="10E362DC" w14:textId="718B455E" w:rsidR="00DB5A6C" w:rsidRPr="00166341" w:rsidRDefault="00F73A32" w:rsidP="00F73A32">
      <w:pPr>
        <w:pStyle w:val="Caption"/>
        <w:jc w:val="both"/>
      </w:pPr>
      <w:bookmarkStart w:id="8" w:name="_Ref84598128"/>
      <w:r>
        <w:t xml:space="preserve">Figure </w:t>
      </w:r>
      <w:fldSimple w:instr=" SEQ Figure \* ARABIC ">
        <w:r w:rsidR="00263631">
          <w:rPr>
            <w:noProof/>
          </w:rPr>
          <w:t>1</w:t>
        </w:r>
      </w:fldSimple>
      <w:bookmarkEnd w:id="8"/>
      <w:r>
        <w:t>. Padding the data and its effect on transformation matrix.</w:t>
      </w:r>
    </w:p>
    <w:p w14:paraId="76351517" w14:textId="77777777" w:rsidR="00166341" w:rsidRDefault="000F6748" w:rsidP="00166341">
      <w:pPr>
        <w:pStyle w:val="Heading2"/>
      </w:pPr>
      <w:bookmarkStart w:id="9" w:name="_Ref88467795"/>
      <w:bookmarkStart w:id="10" w:name="_Toc90365919"/>
      <w:r w:rsidRPr="00166341">
        <w:t xml:space="preserve">Evaluation of the </w:t>
      </w:r>
      <w:r w:rsidR="00166341" w:rsidRPr="00166341">
        <w:t>registration quality</w:t>
      </w:r>
      <w:bookmarkEnd w:id="9"/>
      <w:bookmarkEnd w:id="10"/>
      <w:r w:rsidR="00166341" w:rsidRPr="00166341">
        <w:t xml:space="preserve"> </w:t>
      </w:r>
    </w:p>
    <w:p w14:paraId="2C0C58AD" w14:textId="587E1B7D" w:rsidR="00166341" w:rsidRDefault="00676DE9" w:rsidP="00676DE9">
      <w:pPr>
        <w:pStyle w:val="BodyText"/>
      </w:pPr>
      <w:r>
        <w:rPr>
          <w:rFonts w:eastAsiaTheme="minorHAnsi"/>
        </w:rPr>
        <w:t xml:space="preserve">Estimation of accuracy of registration algorithms is an important part of registration process. </w:t>
      </w:r>
      <w:r w:rsidR="00166341">
        <w:t xml:space="preserve">There are multiple ways to estimate the quality of the frame-to-frame registration based on the assumption that sequential frames </w:t>
      </w:r>
      <w:r w:rsidR="00E952BB" w:rsidRPr="00EE7C5F">
        <w:rPr>
          <w:i/>
          <w:iCs/>
        </w:rPr>
        <w:t>I1</w:t>
      </w:r>
      <w:r w:rsidR="00E952BB">
        <w:t xml:space="preserve"> and </w:t>
      </w:r>
      <w:r w:rsidR="00E952BB" w:rsidRPr="00EE7C5F">
        <w:rPr>
          <w:i/>
          <w:iCs/>
        </w:rPr>
        <w:t>I2</w:t>
      </w:r>
      <w:r w:rsidR="00E952BB">
        <w:rPr>
          <w:i/>
          <w:iCs/>
        </w:rPr>
        <w:t xml:space="preserve"> </w:t>
      </w:r>
      <w:r w:rsidR="00166341">
        <w:t xml:space="preserve">are expected to </w:t>
      </w:r>
      <w:r w:rsidR="00FA18D2">
        <w:t>have</w:t>
      </w:r>
      <w:r w:rsidR="00166341">
        <w:t xml:space="preserve"> statistically “similar”</w:t>
      </w:r>
      <w:r w:rsidR="00FA18D2">
        <w:t xml:space="preserve"> pixel values</w:t>
      </w:r>
      <w:r w:rsidR="00166341">
        <w:t xml:space="preserve">. </w:t>
      </w:r>
      <w:r w:rsidR="002308D2">
        <w:t>The commonly used similarity measures are:</w:t>
      </w:r>
    </w:p>
    <w:p w14:paraId="32815AC9" w14:textId="525BFE0E" w:rsidR="00166341" w:rsidRDefault="00377F4C" w:rsidP="002308D2">
      <w:pPr>
        <w:pStyle w:val="BodyText"/>
        <w:numPr>
          <w:ilvl w:val="0"/>
          <w:numId w:val="1"/>
        </w:numPr>
      </w:pPr>
      <w:r>
        <w:t xml:space="preserve">Normalized </w:t>
      </w:r>
      <w:r w:rsidR="00166341">
        <w:t>Sum of Squared Difference</w:t>
      </w:r>
      <w:r w:rsidR="001C65D6">
        <w:t xml:space="preserve"> (NSSD) </w:t>
      </w:r>
      <w:r w:rsidR="001C65D6">
        <w:fldChar w:fldCharType="begin"/>
      </w:r>
      <w:r w:rsidR="003105E6">
        <w:instrText xml:space="preserve"> ADDIN ZOTERO_ITEM CSL_CITATION {"citationID":"ixqjZcPH","properties":{"formattedCitation":"({\\i{}10})","plainCitation":"(10)","noteIndex":0},"citationItems":[{"id":484,"uris":["http://zotero.org/users/local/c7QOCHth/items/LZWV6LCI"],"uri":["http://zotero.org/users/local/c7QOCHth/items/LZWV6LCI"],"itemData":{"id":484,"type":"article-journal","abstract":"We present an algorithm for fast elastic multidimensional intensity-based image registration with a parametric model of the deformation. It is fully automatic in its default mode of operation. In the case of hard real-world problems, it is capable of accepting expert hints in the form of soft landmark constraints. Much fewer landmarks are needed and the results are far superior compared to pure landmark registration. Particular attention has been paid to the factors influencing the speed of this algorithm. The B-spline deformation model is shown to be computationally more efficient than other alternatives. The algorithm has been successfully used for several two-dimensional (2-D) and three-dimensional (3-D) registration tasks in the medical domain, involving MRI, SPECT, CT, and ultrasound image modalities. We also present experiments in a controlled environment, permitting an exact evaluation of the registration accuracy. Test deformations are generated automatically using a random hierarchical fractional wavelet-based generator.","container-title":"IEEE Transactions on Image Processing","DOI":"10.1109/TIP.2003.813139","ISSN":"1941-0042","issue":"11","note":"event: IEEE Transactions on Image Processing","page":"1427-1442","source":"IEEE Xplore","title":"Fast parametric elastic image registration","volume":"12","author":[{"family":"Kybic","given":"J."},{"family":"Unser","given":"M."}],"issued":{"date-parts":[["2003",11]]}}}],"schema":"https://github.com/citation-style-language/schema/raw/master/csl-citation.json"} </w:instrText>
      </w:r>
      <w:r w:rsidR="001C65D6">
        <w:fldChar w:fldCharType="separate"/>
      </w:r>
      <w:r w:rsidR="003105E6" w:rsidRPr="003105E6">
        <w:t>(</w:t>
      </w:r>
      <w:r w:rsidR="003105E6" w:rsidRPr="003105E6">
        <w:rPr>
          <w:i/>
          <w:iCs/>
        </w:rPr>
        <w:t>10</w:t>
      </w:r>
      <w:r w:rsidR="003105E6" w:rsidRPr="003105E6">
        <w:t>)</w:t>
      </w:r>
      <w:r w:rsidR="001C65D6">
        <w:fldChar w:fldCharType="end"/>
      </w:r>
      <w:r w:rsidR="008348A3">
        <w:t xml:space="preserve"> </w:t>
      </w:r>
      <w:r w:rsidR="00FA18D2">
        <w:t xml:space="preserve">for two </w:t>
      </w:r>
      <w:r w:rsidR="00716FA4">
        <w:t>images</w:t>
      </w:r>
      <w:r w:rsidR="00FA18D2">
        <w:t xml:space="preserve"> </w:t>
      </w:r>
      <w:r w:rsidR="00FA18D2" w:rsidRPr="00EE7C5F">
        <w:rPr>
          <w:i/>
          <w:iCs/>
        </w:rPr>
        <w:t>I1</w:t>
      </w:r>
      <w:r w:rsidR="00FA18D2">
        <w:t xml:space="preserve"> and </w:t>
      </w:r>
      <w:r w:rsidR="00FA18D2" w:rsidRPr="00EE7C5F">
        <w:rPr>
          <w:i/>
          <w:iCs/>
        </w:rPr>
        <w:t>I2</w:t>
      </w:r>
      <w:r w:rsidR="00FA18D2">
        <w:rPr>
          <w:i/>
          <w:iCs/>
        </w:rPr>
        <w:t xml:space="preserve"> </w:t>
      </w:r>
      <w:r w:rsidR="008348A3">
        <w:t>is defined as</w:t>
      </w:r>
      <w:r w:rsidR="00166341">
        <w:t>:</w:t>
      </w:r>
    </w:p>
    <w:p w14:paraId="3A6D1163" w14:textId="5FB1DC5A" w:rsidR="00166341" w:rsidRDefault="0046416C" w:rsidP="00377F4C">
      <w:pPr>
        <w:pStyle w:val="BodyText"/>
        <w:rPr>
          <w:noProof/>
        </w:rPr>
      </w:pPr>
      <m:oMath>
        <m:r>
          <w:rPr>
            <w:rFonts w:ascii="Cambria Math" w:eastAsia="Cambria Math" w:hAnsi="Cambria Math"/>
          </w:rPr>
          <m:t>NSSD</m:t>
        </m:r>
        <m:d>
          <m:dPr>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 xml:space="preserve">1, </m:t>
            </m:r>
            <m:r>
              <w:rPr>
                <w:rFonts w:ascii="Cambria Math" w:eastAsia="Cambria Math" w:hAnsi="Cambria Math"/>
              </w:rPr>
              <m:t>I</m:t>
            </m:r>
            <m:r>
              <m:rPr>
                <m:sty m:val="p"/>
              </m:rPr>
              <w:rPr>
                <w:rFonts w:ascii="Cambria Math" w:eastAsia="Cambria Math" w:hAnsi="Cambria Math"/>
              </w:rPr>
              <m:t>2</m:t>
            </m:r>
          </m:e>
        </m:d>
        <m:r>
          <m:rPr>
            <m:sty m:val="p"/>
          </m:rPr>
          <w:rPr>
            <w:rFonts w:ascii="Cambria Math" w:eastAsia="Cambria Math" w:hAnsi="Cambria Math"/>
          </w:rPr>
          <m:t xml:space="preserve">= </m:t>
        </m:r>
        <m:f>
          <m:fPr>
            <m:ctrlPr>
              <w:rPr>
                <w:rFonts w:ascii="Cambria Math" w:eastAsia="Cambria Math" w:hAnsi="Cambria Math"/>
              </w:rPr>
            </m:ctrlPr>
          </m:fPr>
          <m:num>
            <m:r>
              <m:rPr>
                <m:sty m:val="p"/>
              </m:rPr>
              <w:rPr>
                <w:rFonts w:ascii="Cambria Math" w:eastAsia="Cambria Math" w:hAnsi="Cambria Math"/>
              </w:rPr>
              <m:t>1</m:t>
            </m:r>
          </m:num>
          <m:den>
            <m:r>
              <w:rPr>
                <w:rFonts w:ascii="Cambria Math" w:eastAsia="Cambria Math" w:hAnsi="Cambria Math"/>
              </w:rPr>
              <m:t>N</m:t>
            </m:r>
          </m:den>
        </m:f>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sSup>
              <m:sSupPr>
                <m:ctrlPr>
                  <w:rPr>
                    <w:rFonts w:ascii="Cambria Math" w:eastAsia="Cambria Math" w:hAnsi="Cambria Math"/>
                  </w:rPr>
                </m:ctrlPr>
              </m:sSupPr>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2</m:t>
                        </m:r>
                      </m:e>
                      <m:sub>
                        <m:r>
                          <w:rPr>
                            <w:rFonts w:ascii="Cambria Math" w:eastAsia="Cambria Math" w:hAnsi="Cambria Math"/>
                          </w:rPr>
                          <m:t>i</m:t>
                        </m:r>
                      </m:sub>
                    </m:sSub>
                  </m:e>
                </m:d>
              </m:e>
              <m:sup>
                <m:r>
                  <m:rPr>
                    <m:sty m:val="p"/>
                  </m:rPr>
                  <w:rPr>
                    <w:rFonts w:ascii="Cambria Math" w:eastAsia="Cambria Math" w:hAnsi="Cambria Math"/>
                  </w:rPr>
                  <m:t>2</m:t>
                </m:r>
              </m:sup>
            </m:sSup>
          </m:e>
        </m:nary>
      </m:oMath>
      <w:r w:rsidR="00377F4C">
        <w:rPr>
          <w:noProof/>
        </w:rPr>
        <w:tab/>
      </w:r>
      <w:r w:rsidR="00377F4C">
        <w:rPr>
          <w:noProof/>
        </w:rPr>
        <w:tab/>
      </w:r>
      <w:r w:rsidR="00377F4C">
        <w:rPr>
          <w:noProof/>
        </w:rPr>
        <w:tab/>
      </w:r>
      <w:r w:rsidR="00377F4C">
        <w:rPr>
          <w:noProof/>
        </w:rPr>
        <w:tab/>
      </w:r>
      <w:r w:rsidR="00377F4C">
        <w:rPr>
          <w:noProof/>
        </w:rPr>
        <w:tab/>
      </w:r>
      <w:r w:rsidR="00377F4C">
        <w:rPr>
          <w:noProof/>
        </w:rPr>
        <w:tab/>
      </w:r>
      <w:r w:rsidR="00377F4C">
        <w:rPr>
          <w:noProof/>
        </w:rPr>
        <w:tab/>
        <w:t>(14)</w:t>
      </w:r>
      <w:r w:rsidR="002308D2">
        <w:rPr>
          <w:noProof/>
        </w:rPr>
        <w:t>,</w:t>
      </w:r>
    </w:p>
    <w:p w14:paraId="1B8945DE" w14:textId="45E9A500" w:rsidR="00377F4C" w:rsidRDefault="00377F4C" w:rsidP="002308D2">
      <w:pPr>
        <w:pStyle w:val="BodyText"/>
        <w:numPr>
          <w:ilvl w:val="0"/>
          <w:numId w:val="1"/>
        </w:numPr>
      </w:pPr>
      <w:r>
        <w:t>Normalized Sum of Absolute Difference</w:t>
      </w:r>
      <w:r w:rsidR="001C65D6">
        <w:t xml:space="preserve"> (NSAD</w:t>
      </w:r>
      <w:r w:rsidR="0046416C">
        <w:t>, also known as Image Delta</w:t>
      </w:r>
      <w:r w:rsidR="001C65D6">
        <w:t xml:space="preserve">) </w:t>
      </w:r>
      <w:r w:rsidR="00C470E9">
        <w:fldChar w:fldCharType="begin"/>
      </w:r>
      <w:r w:rsidR="003105E6">
        <w:instrText xml:space="preserve"> ADDIN ZOTERO_ITEM CSL_CITATION {"citationID":"feou9zVm","properties":{"formattedCitation":"({\\i{}11})","plainCitation":"(11)","noteIndex":0},"citationItems":[{"id":556,"uris":["http://zotero.org/users/local/c7QOCHth/items/I7VDRN8E"],"uri":["http://zotero.org/users/local/c7QOCHth/items/I7VDRN8E"],"itemData":{"id":556,"type":"article-journal","abstract":"Given an m/spl times/m image I and a smaller n/spl times/n image P, the computation of an (m-n+1)/spl times/(m-n+1) matrix C where C(i, j) is of the form C(i,j)=/spl Sigma//sub k=0//sup n-1//spl Sigma//sub k'=0//sup n-1/f(I(i+k,j+k'), P(k,k')), 0/spl les/i, j/spl les/m-n for some function f, is often used in template matching. Frequent choices for the function f are f(x,y)=(x-y)/sup 2/ and f(x,y)=|m-y|. For the case when f(x,y)=(x-y)/sup 2/, it is well known that C is computable in O(m/sup 2/ log n) time. For the case f(x,y)=|-y|, on the other hand, the brute force O((m-n+1)/sup 2/n/sup 2/) time algorithm for computing C seems to be the best known. This paper gives an asymptotically faster algorithm for computing C when f(x,y)=|x-y|, one that runs in time O(mins,n//spl radic/log nm/sup 2/ log n) time, where s is the size of the alphabet, i.e., the number of distinct symbols that appear in I and P. This is achieved by combining two algorithms, one of which runs in O(sm/sup 2/ log n) time, the other in O(m/sup 2/n/spl radic/log n) time. We also give a simple Monte Carlo algorithm that runs in O(m/sup 2/ log n) time and gives unbiased estimates of C.","container-title":"IEEE Transactions on Image Processing","DOI":"10.1109/83.913600","ISSN":"1941-0042","issue":"4","note":"event: IEEE Transactions on Image Processing","page":"659-663","source":"IEEE Xplore","title":"Faster image template matching in the sum of the absolute value of differences measure","volume":"10","author":[{"family":"Atallah","given":"M.J."}],"issued":{"date-parts":[["2001",4]]}}}],"schema":"https://github.com/citation-style-language/schema/raw/master/csl-citation.json"} </w:instrText>
      </w:r>
      <w:r w:rsidR="00C470E9">
        <w:fldChar w:fldCharType="separate"/>
      </w:r>
      <w:r w:rsidR="003105E6" w:rsidRPr="003105E6">
        <w:t>(</w:t>
      </w:r>
      <w:r w:rsidR="003105E6" w:rsidRPr="003105E6">
        <w:rPr>
          <w:i/>
          <w:iCs/>
        </w:rPr>
        <w:t>11</w:t>
      </w:r>
      <w:r w:rsidR="003105E6" w:rsidRPr="003105E6">
        <w:t>)</w:t>
      </w:r>
      <w:r w:rsidR="00C470E9">
        <w:fldChar w:fldCharType="end"/>
      </w:r>
      <w:r w:rsidR="00C470E9">
        <w:t xml:space="preserve"> </w:t>
      </w:r>
      <w:r w:rsidR="008348A3">
        <w:t>use</w:t>
      </w:r>
      <w:r w:rsidR="00FA18D2">
        <w:t>s</w:t>
      </w:r>
      <w:r w:rsidR="008348A3">
        <w:t xml:space="preserve"> </w:t>
      </w:r>
      <w:r w:rsidR="001C65D6" w:rsidRPr="001C65D6">
        <w:rPr>
          <w:b/>
          <w:bCs/>
          <w:i/>
          <w:iCs/>
        </w:rPr>
        <w:t>L1</w:t>
      </w:r>
      <w:r w:rsidR="001C65D6">
        <w:t xml:space="preserve"> norm instead of </w:t>
      </w:r>
      <w:r w:rsidR="001C65D6" w:rsidRPr="001C65D6">
        <w:rPr>
          <w:b/>
          <w:bCs/>
          <w:i/>
          <w:iCs/>
        </w:rPr>
        <w:t>L2</w:t>
      </w:r>
      <w:r>
        <w:t>:</w:t>
      </w:r>
    </w:p>
    <w:p w14:paraId="7C4A1ACE" w14:textId="03C6444B" w:rsidR="00377F4C" w:rsidRDefault="0046416C" w:rsidP="00377F4C">
      <w:pPr>
        <w:pStyle w:val="BodyText"/>
        <w:rPr>
          <w:noProof/>
        </w:rPr>
      </w:pPr>
      <m:oMath>
        <m:r>
          <w:rPr>
            <w:rFonts w:ascii="Cambria Math" w:eastAsia="Cambria Math" w:hAnsi="Cambria Math"/>
          </w:rPr>
          <m:t>NSAD</m:t>
        </m:r>
        <m:d>
          <m:dPr>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 xml:space="preserve">1, </m:t>
            </m:r>
            <m:r>
              <w:rPr>
                <w:rFonts w:ascii="Cambria Math" w:eastAsia="Cambria Math" w:hAnsi="Cambria Math"/>
              </w:rPr>
              <m:t>I</m:t>
            </m:r>
            <m:r>
              <m:rPr>
                <m:sty m:val="p"/>
              </m:rPr>
              <w:rPr>
                <w:rFonts w:ascii="Cambria Math" w:eastAsia="Cambria Math" w:hAnsi="Cambria Math"/>
              </w:rPr>
              <m:t>2</m:t>
            </m:r>
          </m:e>
        </m:d>
        <m:r>
          <m:rPr>
            <m:sty m:val="p"/>
          </m:rPr>
          <w:rPr>
            <w:rFonts w:ascii="Cambria Math" w:eastAsia="Cambria Math" w:hAnsi="Cambria Math"/>
          </w:rPr>
          <m:t xml:space="preserve">= </m:t>
        </m:r>
        <m:f>
          <m:fPr>
            <m:ctrlPr>
              <w:rPr>
                <w:rFonts w:ascii="Cambria Math" w:eastAsia="Cambria Math" w:hAnsi="Cambria Math"/>
              </w:rPr>
            </m:ctrlPr>
          </m:fPr>
          <m:num>
            <m:r>
              <m:rPr>
                <m:sty m:val="p"/>
              </m:rPr>
              <w:rPr>
                <w:rFonts w:ascii="Cambria Math" w:eastAsia="Cambria Math" w:hAnsi="Cambria Math"/>
              </w:rPr>
              <m:t>1</m:t>
            </m:r>
          </m:num>
          <m:den>
            <m:r>
              <w:rPr>
                <w:rFonts w:ascii="Cambria Math" w:eastAsia="Cambria Math" w:hAnsi="Cambria Math"/>
              </w:rPr>
              <m:t>N</m:t>
            </m:r>
          </m:den>
        </m:f>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d>
              <m:dPr>
                <m:begChr m:val="|"/>
                <m:endChr m:val="|"/>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2</m:t>
                    </m:r>
                  </m:e>
                  <m:sub>
                    <m:r>
                      <w:rPr>
                        <w:rFonts w:ascii="Cambria Math" w:eastAsia="Cambria Math" w:hAnsi="Cambria Math"/>
                      </w:rPr>
                      <m:t>i</m:t>
                    </m:r>
                  </m:sub>
                </m:sSub>
              </m:e>
            </m:d>
          </m:e>
        </m:nary>
      </m:oMath>
      <w:r w:rsidR="00377F4C">
        <w:rPr>
          <w:noProof/>
        </w:rPr>
        <w:tab/>
      </w:r>
      <w:r w:rsidR="00377F4C">
        <w:rPr>
          <w:noProof/>
        </w:rPr>
        <w:tab/>
      </w:r>
      <w:r w:rsidR="00377F4C">
        <w:rPr>
          <w:noProof/>
        </w:rPr>
        <w:tab/>
      </w:r>
      <w:r w:rsidR="00377F4C">
        <w:rPr>
          <w:noProof/>
        </w:rPr>
        <w:tab/>
      </w:r>
      <w:r w:rsidR="00377F4C">
        <w:rPr>
          <w:noProof/>
        </w:rPr>
        <w:tab/>
        <w:t xml:space="preserve"> </w:t>
      </w:r>
      <w:r w:rsidR="00377F4C">
        <w:rPr>
          <w:noProof/>
        </w:rPr>
        <w:tab/>
      </w:r>
      <w:r w:rsidR="00377F4C">
        <w:rPr>
          <w:noProof/>
        </w:rPr>
        <w:tab/>
        <w:t>(15)</w:t>
      </w:r>
      <w:r w:rsidR="002308D2">
        <w:rPr>
          <w:noProof/>
        </w:rPr>
        <w:t xml:space="preserve">, </w:t>
      </w:r>
    </w:p>
    <w:p w14:paraId="79EBF812" w14:textId="4CD981D0" w:rsidR="00166341" w:rsidRDefault="00166341" w:rsidP="002308D2">
      <w:pPr>
        <w:pStyle w:val="BodyText"/>
        <w:numPr>
          <w:ilvl w:val="0"/>
          <w:numId w:val="1"/>
        </w:numPr>
      </w:pPr>
      <w:r>
        <w:t xml:space="preserve">Normalized Cross-Correlation (NCC) between </w:t>
      </w:r>
      <w:r w:rsidR="00716FA4">
        <w:t>images</w:t>
      </w:r>
      <w:r>
        <w:t xml:space="preserve"> </w:t>
      </w:r>
      <w:r w:rsidRPr="00EE7C5F">
        <w:rPr>
          <w:i/>
          <w:iCs/>
        </w:rPr>
        <w:t>I1</w:t>
      </w:r>
      <w:r>
        <w:t xml:space="preserve"> and </w:t>
      </w:r>
      <w:r w:rsidRPr="00EE7C5F">
        <w:rPr>
          <w:i/>
          <w:iCs/>
        </w:rPr>
        <w:t>I2</w:t>
      </w:r>
      <w:r w:rsidR="001C65D6">
        <w:t xml:space="preserve">  </w:t>
      </w:r>
      <w:r w:rsidR="001C65D6">
        <w:fldChar w:fldCharType="begin"/>
      </w:r>
      <w:r w:rsidR="003105E6">
        <w:instrText xml:space="preserve"> ADDIN ZOTERO_ITEM CSL_CITATION {"citationID":"Mtjvmluc","properties":{"formattedCitation":"({\\i{}12})","plainCitation":"(12)","noteIndex":0},"citationItems":[{"id":487,"uris":["http://zotero.org/users/local/c7QOCHth/items/D8LFEZIE"],"uri":["http://zotero.org/users/local/c7QOCHth/items/D8LFEZIE"],"itemData":{"id":487,"type":"article","abstract":"Although it is well known that cross correlation can be efficiently implemented in the transform domain, the normalized form of cross correlation preferred for feature matching applications does not have a simple frequency domain expression. Normalized cross correlation has been computed in the spatial domain for this reason. This short paper shows that unnormalized cross correlation can be efficiently normalized using precomputing integrals of the image and image 2 over the search window. 1","source":"CiteSeer","title":"Fast Normalized Cross-Correlation","author":[{"family":"Lewis","given":"J. P."}],"issued":{"date-parts":[["1995"]]}}}],"schema":"https://github.com/citation-style-language/schema/raw/master/csl-citation.json"} </w:instrText>
      </w:r>
      <w:r w:rsidR="001C65D6">
        <w:fldChar w:fldCharType="separate"/>
      </w:r>
      <w:r w:rsidR="003105E6" w:rsidRPr="003105E6">
        <w:t>(</w:t>
      </w:r>
      <w:r w:rsidR="003105E6" w:rsidRPr="003105E6">
        <w:rPr>
          <w:i/>
          <w:iCs/>
        </w:rPr>
        <w:t>12</w:t>
      </w:r>
      <w:r w:rsidR="003105E6" w:rsidRPr="003105E6">
        <w:t>)</w:t>
      </w:r>
      <w:r w:rsidR="001C65D6">
        <w:fldChar w:fldCharType="end"/>
      </w:r>
      <w:r w:rsidR="008348A3">
        <w:t xml:space="preserve"> is defined as</w:t>
      </w:r>
      <w:r>
        <w:t>:</w:t>
      </w:r>
    </w:p>
    <w:p w14:paraId="6C98BAC7" w14:textId="3017DB72" w:rsidR="00166341" w:rsidRDefault="00166341" w:rsidP="00377F4C">
      <w:pPr>
        <w:pStyle w:val="BodyText"/>
        <w:rPr>
          <w:noProof/>
        </w:rPr>
      </w:pPr>
      <m:oMath>
        <m:r>
          <w:rPr>
            <w:rFonts w:ascii="Cambria Math" w:eastAsia="Cambria Math" w:hAnsi="Cambria Math"/>
          </w:rPr>
          <m:t>NCC</m:t>
        </m:r>
        <m:d>
          <m:dPr>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 xml:space="preserve">1, </m:t>
            </m:r>
            <m:r>
              <w:rPr>
                <w:rFonts w:ascii="Cambria Math" w:eastAsia="Cambria Math" w:hAnsi="Cambria Math"/>
              </w:rPr>
              <m:t>I</m:t>
            </m:r>
            <m:r>
              <m:rPr>
                <m:sty m:val="p"/>
              </m:rPr>
              <w:rPr>
                <w:rFonts w:ascii="Cambria Math" w:eastAsia="Cambria Math" w:hAnsi="Cambria Math"/>
              </w:rPr>
              <m:t>2</m:t>
            </m:r>
          </m:e>
        </m:d>
        <m:r>
          <m:rPr>
            <m:sty m:val="p"/>
          </m:rPr>
          <w:rPr>
            <w:rFonts w:ascii="Cambria Math" w:eastAsia="Cambria Math" w:hAnsi="Cambria Math"/>
          </w:rPr>
          <m:t xml:space="preserve">= </m:t>
        </m:r>
        <m:r>
          <w:rPr>
            <w:rFonts w:ascii="Cambria Math" w:eastAsia="Cambria Math" w:hAnsi="Cambria Math"/>
          </w:rPr>
          <m:t>N</m:t>
        </m:r>
        <m:f>
          <m:fPr>
            <m:ctrlPr>
              <w:rPr>
                <w:rFonts w:ascii="Cambria Math" w:eastAsia="Cambria Math" w:hAnsi="Cambria Math"/>
              </w:rPr>
            </m:ctrlPr>
          </m:fPr>
          <m:num>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m:rPr>
                        <m:sty m:val="p"/>
                      </m:rPr>
                      <w:rPr>
                        <w:rFonts w:ascii="Cambria Math" w:eastAsia="Cambria Math" w:hAnsi="Cambria Math"/>
                      </w:rPr>
                      <m:t>-</m:t>
                    </m:r>
                    <m:d>
                      <m:dPr>
                        <m:begChr m:val="〈"/>
                        <m:endChr m:val="〉"/>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1</m:t>
                        </m:r>
                      </m:e>
                    </m:d>
                  </m:e>
                </m:d>
                <m:r>
                  <m:rPr>
                    <m:sty m:val="p"/>
                  </m:rPr>
                  <w:rPr>
                    <w:rFonts w:ascii="Cambria Math" w:eastAsia="Cambria Math" w:hAnsi="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2</m:t>
                        </m:r>
                      </m:e>
                      <m:sub>
                        <m:r>
                          <w:rPr>
                            <w:rFonts w:ascii="Cambria Math" w:eastAsia="Cambria Math" w:hAnsi="Cambria Math"/>
                          </w:rPr>
                          <m:t>i</m:t>
                        </m:r>
                      </m:sub>
                    </m:sSub>
                    <m:r>
                      <m:rPr>
                        <m:sty m:val="p"/>
                      </m:rPr>
                      <w:rPr>
                        <w:rFonts w:ascii="Cambria Math" w:eastAsia="Cambria Math" w:hAnsi="Cambria Math"/>
                      </w:rPr>
                      <m:t>-</m:t>
                    </m:r>
                    <m:d>
                      <m:dPr>
                        <m:begChr m:val="〈"/>
                        <m:endChr m:val="〉"/>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2</m:t>
                        </m:r>
                      </m:e>
                    </m:d>
                  </m:e>
                </m:d>
              </m:e>
            </m:nary>
          </m:num>
          <m:den>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sSup>
                  <m:sSupPr>
                    <m:ctrlPr>
                      <w:rPr>
                        <w:rFonts w:ascii="Cambria Math" w:eastAsia="Cambria Math" w:hAnsi="Cambria Math"/>
                      </w:rPr>
                    </m:ctrlPr>
                  </m:sSupPr>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m:rPr>
                            <m:sty m:val="p"/>
                          </m:rPr>
                          <w:rPr>
                            <w:rFonts w:ascii="Cambria Math" w:eastAsia="Cambria Math" w:hAnsi="Cambria Math"/>
                          </w:rPr>
                          <m:t>-</m:t>
                        </m:r>
                        <m:d>
                          <m:dPr>
                            <m:begChr m:val="〈"/>
                            <m:endChr m:val="〉"/>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1</m:t>
                            </m:r>
                          </m:e>
                        </m:d>
                      </m:e>
                    </m:d>
                  </m:e>
                  <m:sup>
                    <m:r>
                      <m:rPr>
                        <m:sty m:val="p"/>
                      </m:rPr>
                      <w:rPr>
                        <w:rFonts w:ascii="Cambria Math" w:eastAsia="Cambria Math" w:hAnsi="Cambria Math"/>
                      </w:rPr>
                      <m:t>2</m:t>
                    </m:r>
                  </m:sup>
                </m:sSup>
                <m:r>
                  <m:rPr>
                    <m:sty m:val="p"/>
                  </m:rPr>
                  <w:rPr>
                    <w:rFonts w:ascii="Cambria Math" w:eastAsia="Cambria Math" w:hAnsi="Cambria Math"/>
                  </w:rPr>
                  <m:t>∙</m:t>
                </m:r>
              </m:e>
            </m:nary>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sSup>
                  <m:sSupPr>
                    <m:ctrlPr>
                      <w:rPr>
                        <w:rFonts w:ascii="Cambria Math" w:eastAsia="Cambria Math" w:hAnsi="Cambria Math"/>
                      </w:rPr>
                    </m:ctrlPr>
                  </m:sSupPr>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2</m:t>
                            </m:r>
                          </m:e>
                          <m:sub>
                            <m:r>
                              <w:rPr>
                                <w:rFonts w:ascii="Cambria Math" w:eastAsia="Cambria Math" w:hAnsi="Cambria Math"/>
                              </w:rPr>
                              <m:t>i</m:t>
                            </m:r>
                          </m:sub>
                        </m:sSub>
                        <m:r>
                          <m:rPr>
                            <m:sty m:val="p"/>
                          </m:rPr>
                          <w:rPr>
                            <w:rFonts w:ascii="Cambria Math" w:eastAsia="Cambria Math" w:hAnsi="Cambria Math"/>
                          </w:rPr>
                          <m:t>-</m:t>
                        </m:r>
                        <m:d>
                          <m:dPr>
                            <m:begChr m:val="〈"/>
                            <m:endChr m:val="〉"/>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2</m:t>
                            </m:r>
                          </m:e>
                        </m:d>
                      </m:e>
                    </m:d>
                  </m:e>
                  <m:sup>
                    <m:r>
                      <m:rPr>
                        <m:sty m:val="p"/>
                      </m:rPr>
                      <w:rPr>
                        <w:rFonts w:ascii="Cambria Math" w:eastAsia="Cambria Math" w:hAnsi="Cambria Math"/>
                      </w:rPr>
                      <m:t>2</m:t>
                    </m:r>
                  </m:sup>
                </m:sSup>
              </m:e>
            </m:nary>
          </m:den>
        </m:f>
      </m:oMath>
      <w:r>
        <w:rPr>
          <w:noProof/>
        </w:rPr>
        <w:t>,</w:t>
      </w:r>
      <w:r w:rsidR="00377F4C">
        <w:rPr>
          <w:noProof/>
        </w:rPr>
        <w:tab/>
      </w:r>
      <w:r w:rsidR="00377F4C">
        <w:rPr>
          <w:noProof/>
        </w:rPr>
        <w:tab/>
      </w:r>
      <w:r w:rsidR="00377F4C">
        <w:rPr>
          <w:noProof/>
        </w:rPr>
        <w:tab/>
      </w:r>
      <w:r w:rsidR="00377F4C">
        <w:rPr>
          <w:noProof/>
        </w:rPr>
        <w:tab/>
      </w:r>
      <w:r w:rsidR="00377F4C">
        <w:rPr>
          <w:noProof/>
        </w:rPr>
        <w:tab/>
      </w:r>
      <w:r w:rsidR="00377F4C">
        <w:rPr>
          <w:noProof/>
        </w:rPr>
        <w:tab/>
        <w:t>(16)</w:t>
      </w:r>
      <w:r w:rsidR="002308D2">
        <w:rPr>
          <w:noProof/>
        </w:rPr>
        <w:t>,</w:t>
      </w:r>
    </w:p>
    <w:p w14:paraId="3FF6CBB3" w14:textId="161647E9" w:rsidR="004A4AAF" w:rsidRDefault="004A4AAF" w:rsidP="002308D2">
      <w:pPr>
        <w:pStyle w:val="BodyText"/>
        <w:numPr>
          <w:ilvl w:val="0"/>
          <w:numId w:val="1"/>
        </w:numPr>
        <w:rPr>
          <w:noProof/>
        </w:rPr>
      </w:pPr>
      <w:r>
        <w:rPr>
          <w:noProof/>
        </w:rPr>
        <w:t xml:space="preserve">Mutual </w:t>
      </w:r>
      <w:r w:rsidR="008348A3">
        <w:rPr>
          <w:noProof/>
        </w:rPr>
        <w:t>I</w:t>
      </w:r>
      <w:r>
        <w:rPr>
          <w:noProof/>
        </w:rPr>
        <w:t xml:space="preserve">nformation </w:t>
      </w:r>
      <w:r w:rsidR="00842226">
        <w:rPr>
          <w:noProof/>
        </w:rPr>
        <w:t xml:space="preserve">(also sometimes called Normalized Mutual Information - NMI) </w:t>
      </w:r>
      <w:r>
        <w:rPr>
          <w:noProof/>
        </w:rPr>
        <w:t>defined in termes of entrop</w:t>
      </w:r>
      <w:r w:rsidR="008348A3">
        <w:rPr>
          <w:noProof/>
        </w:rPr>
        <w:t>ies</w:t>
      </w:r>
      <w:r w:rsidR="00A307C0">
        <w:rPr>
          <w:noProof/>
        </w:rPr>
        <w:t xml:space="preserve"> </w:t>
      </w:r>
      <w:r w:rsidR="00A307C0">
        <w:rPr>
          <w:noProof/>
        </w:rPr>
        <w:fldChar w:fldCharType="begin"/>
      </w:r>
      <w:r w:rsidR="003105E6">
        <w:rPr>
          <w:noProof/>
        </w:rPr>
        <w:instrText xml:space="preserve"> ADDIN ZOTERO_ITEM CSL_CITATION {"citationID":"JsorOWnc","properties":{"formattedCitation":"({\\i{}13})","plainCitation":"(13)","noteIndex":0},"citationItems":[{"id":521,"uris":["http://zotero.org/users/local/c7QOCHth/items/MTT9PKBM"],"uri":["http://zotero.org/users/local/c7QOCHth/items/MTT9PKBM"],"itemData":{"id":521,"type":"paper-conference","abstract":"Automated multi-modality 3D medical image alignment has been an active area of research for many years. There have been a number of recent papers proposing and investigating the use of entropy derived measures of brain image alignment. Any registration measure must allow us to choose between transformation estimates based on the similarity of images within their volume of overlap. Since 3D medical images often have a limited extent and overlap, the similarity measure for the two transformation estimates may be derived from two very different regions within the images. Direct measures of information such as the joint entropy and mutual information will therefore be a function of, not only image similarity in the region of overlap, but also of the local image content within the overlap. In this paper we present a new measure, normalized mutual information, which is simply the ratio of the sum of the marginal entropies and the joint entropy. The effect of changing overlap on current entropy measures and this normalized measure are compared using a simple image model and experiments on clinical MR-PET and MR-CT image data. Results indicate that the normalized entropy measure provides significantly improved behavior over a range of imaged fields of view.","container-title":"Medical Imaging 1998: Image Processing","DOI":"10.1117/12.310835","event":"Medical Imaging 1998: Image Processing","page":"132-143","publisher":"SPIE","source":"www.spiedigitallibrary.org","title":"Normalized entropy measure for multimodality image alignment","URL":"https://www.spiedigitallibrary.org/conference-proceedings-of-spie/3338/0000/Normalized-entropy-measure-for-multimodality-image-alignment/10.1117/12.310835.full","volume":"3338","author":[{"family":"Studholme","given":"Colin"},{"family":"Hawkes","given":"David John"},{"family":"Hill","given":"Derek L. G."}],"accessed":{"date-parts":[["2021",11,11]]},"issued":{"date-parts":[["1998",6,24]]}}}],"schema":"https://github.com/citation-style-language/schema/raw/master/csl-citation.json"} </w:instrText>
      </w:r>
      <w:r w:rsidR="00A307C0">
        <w:rPr>
          <w:noProof/>
        </w:rPr>
        <w:fldChar w:fldCharType="separate"/>
      </w:r>
      <w:r w:rsidR="003105E6" w:rsidRPr="003105E6">
        <w:t>(</w:t>
      </w:r>
      <w:r w:rsidR="003105E6" w:rsidRPr="003105E6">
        <w:rPr>
          <w:i/>
          <w:iCs/>
        </w:rPr>
        <w:t>13</w:t>
      </w:r>
      <w:r w:rsidR="003105E6" w:rsidRPr="003105E6">
        <w:t>)</w:t>
      </w:r>
      <w:r w:rsidR="00A307C0">
        <w:rPr>
          <w:noProof/>
        </w:rPr>
        <w:fldChar w:fldCharType="end"/>
      </w:r>
      <w:r>
        <w:rPr>
          <w:noProof/>
        </w:rPr>
        <w:t>:</w:t>
      </w:r>
    </w:p>
    <w:p w14:paraId="63D18684" w14:textId="71F4D098" w:rsidR="004A4AAF" w:rsidRPr="00377F4C" w:rsidRDefault="004A4AAF" w:rsidP="004A4AAF">
      <w:pPr>
        <w:pStyle w:val="BodyText"/>
      </w:pPr>
      <m:oMath>
        <m:r>
          <w:rPr>
            <w:rFonts w:ascii="Cambria Math" w:eastAsia="Cambria Math" w:hAnsi="Cambria Math"/>
          </w:rPr>
          <w:lastRenderedPageBreak/>
          <m:t>MI</m:t>
        </m:r>
        <m:d>
          <m:dPr>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 xml:space="preserve">1, </m:t>
            </m:r>
            <m:r>
              <w:rPr>
                <w:rFonts w:ascii="Cambria Math" w:eastAsia="Cambria Math" w:hAnsi="Cambria Math"/>
              </w:rPr>
              <m:t>I</m:t>
            </m:r>
            <m:r>
              <m:rPr>
                <m:sty m:val="p"/>
              </m:rPr>
              <w:rPr>
                <w:rFonts w:ascii="Cambria Math" w:eastAsia="Cambria Math" w:hAnsi="Cambria Math"/>
              </w:rPr>
              <m:t>2</m:t>
            </m:r>
          </m:e>
        </m:d>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m:t>
            </m:r>
          </m:e>
        </m:d>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i/>
              </w:rPr>
            </m:ctrlPr>
          </m:dPr>
          <m:e>
            <m:r>
              <w:rPr>
                <w:rFonts w:ascii="Cambria Math" w:eastAsia="Cambria Math" w:hAnsi="Cambria Math"/>
              </w:rPr>
              <m:t>I1</m:t>
            </m:r>
          </m:e>
          <m:e>
            <m:r>
              <w:rPr>
                <w:rFonts w:ascii="Cambria Math" w:eastAsia="Cambria Math" w:hAnsi="Cambria Math"/>
              </w:rPr>
              <m:t>I2</m:t>
            </m:r>
          </m:e>
        </m:d>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m:t>
            </m:r>
          </m:e>
        </m:d>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m:t>
            </m:r>
          </m:e>
        </m:d>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 I2</m:t>
            </m:r>
          </m:e>
        </m:d>
      </m:oMath>
      <w:r>
        <w:rPr>
          <w:noProof/>
        </w:rPr>
        <w:tab/>
      </w:r>
      <w:r>
        <w:rPr>
          <w:noProof/>
        </w:rPr>
        <w:tab/>
      </w:r>
      <w:r>
        <w:rPr>
          <w:noProof/>
        </w:rPr>
        <w:tab/>
        <w:t>(16), where</w:t>
      </w:r>
      <w:r w:rsidR="00FA18D2">
        <w:rPr>
          <w:noProof/>
        </w:rPr>
        <w:t xml:space="preserve"> the entropy</w:t>
      </w:r>
      <w:r>
        <w:rPr>
          <w:noProof/>
        </w:rPr>
        <w:t xml:space="preserve"> </w:t>
      </w: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m:t>
            </m:r>
          </m:e>
        </m:d>
      </m:oMath>
      <w:r>
        <w:rPr>
          <w:noProof/>
        </w:rPr>
        <w:t xml:space="preserve"> </w:t>
      </w:r>
      <w:r w:rsidR="00FA18D2">
        <w:rPr>
          <w:noProof/>
        </w:rPr>
        <w:t>of the</w:t>
      </w:r>
      <w:r w:rsidR="00AD510E">
        <w:rPr>
          <w:noProof/>
        </w:rPr>
        <w:t xml:space="preserve"> variable </w:t>
      </w:r>
      <m:oMath>
        <m:r>
          <w:rPr>
            <w:rFonts w:ascii="Cambria Math" w:eastAsia="Cambria Math" w:hAnsi="Cambria Math"/>
          </w:rPr>
          <m:t>I1</m:t>
        </m:r>
      </m:oMath>
      <w:r w:rsidR="00FA18D2">
        <w:rPr>
          <w:noProof/>
        </w:rPr>
        <w:t xml:space="preserve"> with probability density</w:t>
      </w:r>
      <w:r w:rsidR="00AD510E">
        <w:rPr>
          <w:noProof/>
        </w:rPr>
        <w:t xml:space="preserve"> </w:t>
      </w:r>
      <m:oMath>
        <m:r>
          <w:rPr>
            <w:rFonts w:ascii="Cambria Math" w:eastAsia="Cambria Math" w:hAnsi="Cambria Math"/>
          </w:rPr>
          <m:t>p</m:t>
        </m:r>
        <m:d>
          <m:dPr>
            <m:ctrlPr>
              <w:rPr>
                <w:rFonts w:ascii="Cambria Math" w:eastAsia="Cambria Math" w:hAnsi="Cambria Math"/>
                <w:i/>
              </w:rPr>
            </m:ctrlPr>
          </m:dPr>
          <m:e>
            <m:r>
              <w:rPr>
                <w:rFonts w:ascii="Cambria Math" w:eastAsia="Cambria Math" w:hAnsi="Cambria Math"/>
              </w:rPr>
              <m:t>I1</m:t>
            </m:r>
          </m:e>
        </m:d>
      </m:oMath>
      <w:r w:rsidR="00AD510E">
        <w:rPr>
          <w:noProof/>
        </w:rPr>
        <w:t xml:space="preserve"> is:</w:t>
      </w:r>
    </w:p>
    <w:p w14:paraId="49CE390E" w14:textId="1E652E30" w:rsidR="004A4AAF" w:rsidRDefault="007F001B" w:rsidP="00377F4C">
      <w:pPr>
        <w:pStyle w:val="BodyText"/>
      </w:pP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m:t>
            </m:r>
          </m:e>
        </m:d>
        <m:r>
          <w:rPr>
            <w:rFonts w:ascii="Cambria Math" w:eastAsia="Cambria Math" w:hAnsi="Cambria Math"/>
          </w:rPr>
          <m:t>=-</m:t>
        </m:r>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e>
            </m:d>
            <m:r>
              <w:rPr>
                <w:rFonts w:ascii="Cambria Math" w:eastAsia="Cambria Math" w:hAnsi="Cambria Math"/>
              </w:rPr>
              <m:t>∙log</m:t>
            </m:r>
            <m:d>
              <m:dPr>
                <m:ctrlPr>
                  <w:rPr>
                    <w:rFonts w:ascii="Cambria Math" w:eastAsia="Cambria Math" w:hAnsi="Cambria Math"/>
                  </w:rPr>
                </m:ctrlPr>
              </m:dPr>
              <m:e>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e>
                </m:d>
              </m:e>
            </m:d>
          </m:e>
        </m:nary>
      </m:oMath>
      <w:r w:rsidR="00AD510E">
        <w:t xml:space="preserve"> </w:t>
      </w:r>
      <w:r w:rsidR="00AD510E">
        <w:tab/>
      </w:r>
      <w:r w:rsidR="00AD510E">
        <w:tab/>
      </w:r>
      <w:r w:rsidR="00AD510E">
        <w:tab/>
      </w:r>
      <w:r w:rsidR="00AD510E">
        <w:tab/>
      </w:r>
      <w:r w:rsidR="00AD510E">
        <w:tab/>
      </w:r>
      <w:r w:rsidR="00AD510E">
        <w:tab/>
        <w:t xml:space="preserve">(17), and </w:t>
      </w: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 I2</m:t>
            </m:r>
          </m:e>
        </m:d>
      </m:oMath>
      <w:r w:rsidR="00AD510E">
        <w:t xml:space="preserve"> is a joint entropy:</w:t>
      </w:r>
    </w:p>
    <w:p w14:paraId="0802C4B8" w14:textId="4CF48E1A" w:rsidR="008348A3" w:rsidRDefault="007F001B" w:rsidP="00E40579">
      <w:pPr>
        <w:pStyle w:val="BodyText"/>
      </w:pP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d>
          <m:dPr>
            <m:ctrlPr>
              <w:rPr>
                <w:rFonts w:ascii="Cambria Math" w:eastAsia="Cambria Math" w:hAnsi="Cambria Math"/>
              </w:rPr>
            </m:ctrlPr>
          </m:dPr>
          <m:e>
            <m:r>
              <w:rPr>
                <w:rFonts w:ascii="Cambria Math" w:eastAsia="Cambria Math" w:hAnsi="Cambria Math"/>
              </w:rPr>
              <m:t>I1, I2</m:t>
            </m:r>
          </m:e>
        </m:d>
        <m:r>
          <w:rPr>
            <w:rFonts w:ascii="Cambria Math" w:eastAsia="Cambria Math" w:hAnsi="Cambria Math"/>
          </w:rPr>
          <m:t>=-</m:t>
        </m:r>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nary>
              <m:naryPr>
                <m:chr m:val="∑"/>
                <m:limLoc m:val="undOvr"/>
                <m:ctrlPr>
                  <w:rPr>
                    <w:rFonts w:ascii="Cambria Math" w:eastAsia="Cambria Math" w:hAnsi="Cambria Math"/>
                  </w:rPr>
                </m:ctrlPr>
              </m:naryPr>
              <m:sub>
                <m:r>
                  <w:rPr>
                    <w:rFonts w:ascii="Cambria Math" w:eastAsia="Cambria Math" w:hAnsi="Cambria Math"/>
                  </w:rPr>
                  <m:t>j</m:t>
                </m:r>
                <m:r>
                  <m:rPr>
                    <m:sty m:val="p"/>
                  </m:rPr>
                  <w:rPr>
                    <w:rFonts w:ascii="Cambria Math" w:eastAsia="Cambria Math" w:hAnsi="Cambria Math"/>
                  </w:rPr>
                  <m:t>=1</m:t>
                </m:r>
              </m:sub>
              <m:sup>
                <m:r>
                  <w:rPr>
                    <w:rFonts w:ascii="Cambria Math" w:eastAsia="Cambria Math" w:hAnsi="Cambria Math"/>
                  </w:rPr>
                  <m:t>N</m:t>
                </m:r>
              </m:sup>
              <m:e>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 I2</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I2</m:t>
                        </m:r>
                      </m:e>
                      <m:sub>
                        <m:r>
                          <w:rPr>
                            <w:rFonts w:ascii="Cambria Math" w:eastAsia="Cambria Math" w:hAnsi="Cambria Math"/>
                          </w:rPr>
                          <m:t>j</m:t>
                        </m:r>
                      </m:sub>
                    </m:sSub>
                  </m:e>
                </m:d>
                <m:r>
                  <w:rPr>
                    <w:rFonts w:ascii="Cambria Math" w:eastAsia="Cambria Math" w:hAnsi="Cambria Math"/>
                  </w:rPr>
                  <m:t>∙log</m:t>
                </m:r>
                <m:d>
                  <m:dPr>
                    <m:ctrlPr>
                      <w:rPr>
                        <w:rFonts w:ascii="Cambria Math" w:eastAsia="Cambria Math" w:hAnsi="Cambria Math"/>
                      </w:rPr>
                    </m:ctrlPr>
                  </m:dPr>
                  <m:e>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 I2</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I2</m:t>
                            </m:r>
                          </m:e>
                          <m:sub>
                            <m:r>
                              <w:rPr>
                                <w:rFonts w:ascii="Cambria Math" w:eastAsia="Cambria Math" w:hAnsi="Cambria Math"/>
                              </w:rPr>
                              <m:t>j</m:t>
                            </m:r>
                          </m:sub>
                        </m:sSub>
                      </m:e>
                    </m:d>
                  </m:e>
                </m:d>
              </m:e>
            </m:nary>
          </m:e>
        </m:nary>
      </m:oMath>
      <w:r w:rsidR="00AD510E">
        <w:t xml:space="preserve"> </w:t>
      </w:r>
      <w:r w:rsidR="00AD510E">
        <w:tab/>
      </w:r>
      <w:r w:rsidR="00AD510E">
        <w:tab/>
      </w:r>
      <w:r w:rsidR="00AD510E">
        <w:tab/>
        <w:t>(18)</w:t>
      </w:r>
      <w:r w:rsidR="001C65D6">
        <w:t>.</w:t>
      </w:r>
    </w:p>
    <w:p w14:paraId="5CFC592E" w14:textId="5D2F4749" w:rsidR="00344C00" w:rsidRDefault="00344C00" w:rsidP="00E40579">
      <w:pPr>
        <w:pStyle w:val="BodyText"/>
      </w:pPr>
      <w:r>
        <w:t>Eq. (16) can be re-written using Eqs. (17-18):</w:t>
      </w:r>
    </w:p>
    <w:p w14:paraId="3A85E4C0" w14:textId="03A19072" w:rsidR="00344C00" w:rsidRDefault="00344C00" w:rsidP="00E40579">
      <w:pPr>
        <w:pStyle w:val="BodyText"/>
      </w:pPr>
      <m:oMath>
        <m:r>
          <w:rPr>
            <w:rFonts w:ascii="Cambria Math" w:eastAsia="Cambria Math" w:hAnsi="Cambria Math"/>
          </w:rPr>
          <m:t>MI</m:t>
        </m:r>
        <m:d>
          <m:dPr>
            <m:ctrlPr>
              <w:rPr>
                <w:rFonts w:ascii="Cambria Math" w:eastAsia="Cambria Math" w:hAnsi="Cambria Math"/>
              </w:rPr>
            </m:ctrlPr>
          </m:dPr>
          <m:e>
            <m:r>
              <w:rPr>
                <w:rFonts w:ascii="Cambria Math" w:eastAsia="Cambria Math" w:hAnsi="Cambria Math"/>
              </w:rPr>
              <m:t>I</m:t>
            </m:r>
            <m:r>
              <m:rPr>
                <m:sty m:val="p"/>
              </m:rPr>
              <w:rPr>
                <w:rFonts w:ascii="Cambria Math" w:eastAsia="Cambria Math" w:hAnsi="Cambria Math"/>
              </w:rPr>
              <m:t xml:space="preserve">1, </m:t>
            </m:r>
            <m:r>
              <w:rPr>
                <w:rFonts w:ascii="Cambria Math" w:eastAsia="Cambria Math" w:hAnsi="Cambria Math"/>
              </w:rPr>
              <m:t>I</m:t>
            </m:r>
            <m:r>
              <m:rPr>
                <m:sty m:val="p"/>
              </m:rPr>
              <w:rPr>
                <w:rFonts w:ascii="Cambria Math" w:eastAsia="Cambria Math" w:hAnsi="Cambria Math"/>
              </w:rPr>
              <m:t>2</m:t>
            </m:r>
          </m:e>
        </m:d>
        <m:r>
          <m:rPr>
            <m:sty m:val="p"/>
          </m:rPr>
          <w:rPr>
            <w:rFonts w:ascii="Cambria Math" w:eastAsia="Cambria Math" w:hAnsi="Cambria Math"/>
          </w:rPr>
          <m:t>=</m:t>
        </m:r>
        <m:nary>
          <m:naryPr>
            <m:chr m:val="∑"/>
            <m:limLoc m:val="undOvr"/>
            <m:ctrlPr>
              <w:rPr>
                <w:rFonts w:ascii="Cambria Math" w:eastAsia="Cambria Math" w:hAnsi="Cambria Math"/>
              </w:rPr>
            </m:ctrlPr>
          </m:naryPr>
          <m:sub>
            <m:r>
              <w:rPr>
                <w:rFonts w:ascii="Cambria Math" w:eastAsia="Cambria Math" w:hAnsi="Cambria Math"/>
              </w:rPr>
              <m:t>i</m:t>
            </m:r>
            <m:r>
              <m:rPr>
                <m:sty m:val="p"/>
              </m:rPr>
              <w:rPr>
                <w:rFonts w:ascii="Cambria Math" w:eastAsia="Cambria Math" w:hAnsi="Cambria Math"/>
              </w:rPr>
              <m:t>=1</m:t>
            </m:r>
          </m:sub>
          <m:sup>
            <m:r>
              <w:rPr>
                <w:rFonts w:ascii="Cambria Math" w:eastAsia="Cambria Math" w:hAnsi="Cambria Math"/>
              </w:rPr>
              <m:t>N</m:t>
            </m:r>
          </m:sup>
          <m:e>
            <m:nary>
              <m:naryPr>
                <m:chr m:val="∑"/>
                <m:limLoc m:val="undOvr"/>
                <m:ctrlPr>
                  <w:rPr>
                    <w:rFonts w:ascii="Cambria Math" w:eastAsia="Cambria Math" w:hAnsi="Cambria Math"/>
                  </w:rPr>
                </m:ctrlPr>
              </m:naryPr>
              <m:sub>
                <m:r>
                  <w:rPr>
                    <w:rFonts w:ascii="Cambria Math" w:eastAsia="Cambria Math" w:hAnsi="Cambria Math"/>
                  </w:rPr>
                  <m:t>j</m:t>
                </m:r>
                <m:r>
                  <m:rPr>
                    <m:sty m:val="p"/>
                  </m:rPr>
                  <w:rPr>
                    <w:rFonts w:ascii="Cambria Math" w:eastAsia="Cambria Math" w:hAnsi="Cambria Math"/>
                  </w:rPr>
                  <m:t>=1</m:t>
                </m:r>
              </m:sub>
              <m:sup>
                <m:r>
                  <w:rPr>
                    <w:rFonts w:ascii="Cambria Math" w:eastAsia="Cambria Math" w:hAnsi="Cambria Math"/>
                  </w:rPr>
                  <m:t>N</m:t>
                </m:r>
              </m:sup>
              <m:e>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 I2</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I2</m:t>
                        </m:r>
                      </m:e>
                      <m:sub>
                        <m:r>
                          <w:rPr>
                            <w:rFonts w:ascii="Cambria Math" w:eastAsia="Cambria Math" w:hAnsi="Cambria Math"/>
                          </w:rPr>
                          <m:t>j</m:t>
                        </m:r>
                      </m:sub>
                    </m:sSub>
                  </m:e>
                </m:d>
                <m:r>
                  <w:rPr>
                    <w:rFonts w:ascii="Cambria Math" w:eastAsia="Cambria Math" w:hAnsi="Cambria Math"/>
                  </w:rPr>
                  <m:t>∙log</m:t>
                </m:r>
                <m:d>
                  <m:dPr>
                    <m:ctrlPr>
                      <w:rPr>
                        <w:rFonts w:ascii="Cambria Math" w:eastAsia="Cambria Math" w:hAnsi="Cambria Math"/>
                      </w:rPr>
                    </m:ctrlPr>
                  </m:dPr>
                  <m:e>
                    <m:f>
                      <m:fPr>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 I2</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I2</m:t>
                                </m:r>
                              </m:e>
                              <m:sub>
                                <m:r>
                                  <w:rPr>
                                    <w:rFonts w:ascii="Cambria Math" w:eastAsia="Cambria Math" w:hAnsi="Cambria Math"/>
                                  </w:rPr>
                                  <m:t>j</m:t>
                                </m:r>
                              </m:sub>
                            </m:sSub>
                          </m:e>
                        </m:d>
                      </m:num>
                      <m:den>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1</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m:t>
                                </m:r>
                                <m:r>
                                  <m:rPr>
                                    <m:sty m:val="p"/>
                                  </m:rPr>
                                  <w:rPr>
                                    <w:rFonts w:ascii="Cambria Math" w:eastAsia="Cambria Math" w:hAnsi="Cambria Math"/>
                                  </w:rPr>
                                  <m:t>1</m:t>
                                </m:r>
                              </m:e>
                              <m:sub>
                                <m:r>
                                  <w:rPr>
                                    <w:rFonts w:ascii="Cambria Math" w:eastAsia="Cambria Math" w:hAnsi="Cambria Math"/>
                                  </w:rPr>
                                  <m:t>i</m:t>
                                </m:r>
                              </m:sub>
                            </m:sSub>
                          </m:e>
                        </m:d>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 xml:space="preserve"> I2</m:t>
                            </m:r>
                          </m:sub>
                        </m:sSub>
                        <m:d>
                          <m:dPr>
                            <m:ctrlPr>
                              <w:rPr>
                                <w:rFonts w:ascii="Cambria Math" w:eastAsia="Cambria Math" w:hAnsi="Cambria Math"/>
                                <w:i/>
                              </w:rPr>
                            </m:ctrlPr>
                          </m:dPr>
                          <m:e>
                            <m:sSub>
                              <m:sSubPr>
                                <m:ctrlPr>
                                  <w:rPr>
                                    <w:rFonts w:ascii="Cambria Math" w:eastAsia="Cambria Math" w:hAnsi="Cambria Math"/>
                                  </w:rPr>
                                </m:ctrlPr>
                              </m:sSubPr>
                              <m:e>
                                <m:r>
                                  <w:rPr>
                                    <w:rFonts w:ascii="Cambria Math" w:eastAsia="Cambria Math" w:hAnsi="Cambria Math"/>
                                  </w:rPr>
                                  <m:t>I2</m:t>
                                </m:r>
                              </m:e>
                              <m:sub>
                                <m:r>
                                  <w:rPr>
                                    <w:rFonts w:ascii="Cambria Math" w:eastAsia="Cambria Math" w:hAnsi="Cambria Math"/>
                                  </w:rPr>
                                  <m:t>j</m:t>
                                </m:r>
                              </m:sub>
                            </m:sSub>
                          </m:e>
                        </m:d>
                      </m:den>
                    </m:f>
                  </m:e>
                </m:d>
              </m:e>
            </m:nary>
          </m:e>
        </m:nary>
      </m:oMath>
      <w:r>
        <w:tab/>
      </w:r>
      <w:r>
        <w:tab/>
      </w:r>
      <w:r>
        <w:tab/>
      </w:r>
      <w:r>
        <w:tab/>
        <w:t>(19).</w:t>
      </w:r>
    </w:p>
    <w:p w14:paraId="7AB43991" w14:textId="3B622223" w:rsidR="0046416C" w:rsidRDefault="00E40579" w:rsidP="00E40579">
      <w:pPr>
        <w:pStyle w:val="BodyText"/>
        <w:rPr>
          <w:rFonts w:ascii="Segoe UI" w:hAnsi="Segoe UI" w:cs="Segoe UI"/>
          <w:color w:val="232629"/>
          <w:sz w:val="23"/>
          <w:szCs w:val="23"/>
        </w:rPr>
      </w:pPr>
      <w:r w:rsidRPr="00E40579">
        <w:rPr>
          <w:rStyle w:val="BodyTextChar"/>
        </w:rPr>
        <w:t xml:space="preserve">In general, NCC assumes a linear relationship between two images, while </w:t>
      </w:r>
      <w:r w:rsidR="00FA18D2">
        <w:rPr>
          <w:rStyle w:val="BodyTextChar"/>
        </w:rPr>
        <w:t>N</w:t>
      </w:r>
      <w:r w:rsidRPr="00E40579">
        <w:rPr>
          <w:rStyle w:val="BodyTextChar"/>
        </w:rPr>
        <w:t xml:space="preserve">MI </w:t>
      </w:r>
      <w:r w:rsidR="00F106A4">
        <w:rPr>
          <w:rStyle w:val="BodyTextChar"/>
        </w:rPr>
        <w:t>may capture non-linear dependencies between two images</w:t>
      </w:r>
      <w:r>
        <w:rPr>
          <w:rStyle w:val="BodyTextChar"/>
        </w:rPr>
        <w:t xml:space="preserve"> </w:t>
      </w:r>
      <w:r>
        <w:rPr>
          <w:rStyle w:val="BodyTextChar"/>
        </w:rPr>
        <w:fldChar w:fldCharType="begin"/>
      </w:r>
      <w:r w:rsidR="003105E6">
        <w:rPr>
          <w:rStyle w:val="BodyTextChar"/>
        </w:rPr>
        <w:instrText xml:space="preserve"> ADDIN ZOTERO_ITEM CSL_CITATION {"citationID":"6CDCcjPP","properties":{"formattedCitation":"({\\i{}14})","plainCitation":"(14)","noteIndex":0},"citationItems":[{"id":532,"uris":["http://zotero.org/users/local/c7QOCHth/items/JP9ZZINE"],"uri":["http://zotero.org/users/local/c7QOCHth/items/JP9ZZINE"],"itemData":{"id":532,"type":"article-journal","abstract":"This paper reviews the concept of image mosaicing and presents a comparison between two of the most common image mosaicing techniques. The first technique is based on normalized cross correlation (NCC) for registering overlapping 2D images of a 3D scene. The second is based on mutual information (MI). The experimental results demonstrate that the two techniques have a similar performance in most cases but there are some interesting differences. The choice of a distinctive template is critical when working with NCC. On the other hand, when using MI, the registration procedure was able to provide acceptable performance even without distinctive templates. But generally the performance when using MI with large rotation angles was not accurate as with NCC.","container-title":"International Journal of Advanced Computer Science and Applications (IJACSA)","DOI":"10.14569/IJACSA.2013.041113","ISSN":"2156-5570","issue":"11","language":"en","note":"number: 11\npublisher: The Science and Information (SAI) Organization Limited","source":"thesai.org","title":"Cross Correlation versus Mutual Information for Image Mosaicing","URL":"https://thesai.org/Publications/ViewPaper?Volume=4&amp;Issue=11&amp;Code=IJACSA&amp;SerialNo=13","volume":"4","author":[{"family":"Ghannam","given":"Sherin"},{"family":"Abbott","given":"A. Lynn"}],"accessed":{"date-parts":[["2021",11,22]]},"issued":{"date-parts":[["2013"]],"season":"30"}}}],"schema":"https://github.com/citation-style-language/schema/raw/master/csl-citation.json"} </w:instrText>
      </w:r>
      <w:r>
        <w:rPr>
          <w:rStyle w:val="BodyTextChar"/>
        </w:rPr>
        <w:fldChar w:fldCharType="separate"/>
      </w:r>
      <w:r w:rsidR="003105E6" w:rsidRPr="003105E6">
        <w:t>(</w:t>
      </w:r>
      <w:r w:rsidR="003105E6" w:rsidRPr="003105E6">
        <w:rPr>
          <w:i/>
          <w:iCs/>
        </w:rPr>
        <w:t>14</w:t>
      </w:r>
      <w:r w:rsidR="003105E6" w:rsidRPr="003105E6">
        <w:t>)</w:t>
      </w:r>
      <w:r>
        <w:rPr>
          <w:rStyle w:val="BodyTextChar"/>
        </w:rPr>
        <w:fldChar w:fldCharType="end"/>
      </w:r>
      <w:r>
        <w:rPr>
          <w:rFonts w:ascii="Segoe UI" w:hAnsi="Segoe UI" w:cs="Segoe UI"/>
          <w:color w:val="232629"/>
          <w:sz w:val="23"/>
          <w:szCs w:val="23"/>
        </w:rPr>
        <w:t>.</w:t>
      </w:r>
    </w:p>
    <w:p w14:paraId="14010492" w14:textId="71412E2B" w:rsidR="00E40579" w:rsidRPr="0046416C" w:rsidRDefault="0046416C" w:rsidP="0046416C">
      <w:pPr>
        <w:pStyle w:val="BodyText"/>
      </w:pPr>
      <w:r w:rsidRPr="0046416C">
        <w:t xml:space="preserve">The results of the evaluation of the quality of registration using various metrics </w:t>
      </w:r>
      <w:r w:rsidR="0000416E">
        <w:t>with</w:t>
      </w:r>
      <w:r w:rsidRPr="0046416C">
        <w:t xml:space="preserve"> </w:t>
      </w:r>
      <w:r w:rsidR="0000416E">
        <w:t>d</w:t>
      </w:r>
      <w:r w:rsidRPr="0046416C">
        <w:t xml:space="preserve">ata set LID556 </w:t>
      </w:r>
      <w:r w:rsidR="0000416E">
        <w:t>are</w:t>
      </w:r>
      <w:r w:rsidRPr="0046416C">
        <w:t xml:space="preserve"> shown in </w:t>
      </w:r>
      <w:r>
        <w:fldChar w:fldCharType="begin"/>
      </w:r>
      <w:r>
        <w:instrText xml:space="preserve"> REF _Ref88821680 \h </w:instrText>
      </w:r>
      <w:r>
        <w:fldChar w:fldCharType="separate"/>
      </w:r>
      <w:r w:rsidR="00263631">
        <w:t xml:space="preserve">Figure </w:t>
      </w:r>
      <w:r w:rsidR="00263631">
        <w:rPr>
          <w:noProof/>
        </w:rPr>
        <w:t>2</w:t>
      </w:r>
      <w:r>
        <w:fldChar w:fldCharType="end"/>
      </w:r>
      <w:r>
        <w:t>.</w:t>
      </w:r>
      <w:r w:rsidR="00BD398B">
        <w:t xml:space="preserve"> A good registration minimize</w:t>
      </w:r>
      <w:r w:rsidR="0000416E">
        <w:t>s</w:t>
      </w:r>
      <w:r w:rsidR="00BD398B">
        <w:t xml:space="preserve"> the NSAD (Image Delta) and maximize</w:t>
      </w:r>
      <w:r w:rsidR="0000416E">
        <w:t>s</w:t>
      </w:r>
      <w:r w:rsidR="00BD398B">
        <w:t xml:space="preserve"> NCC and MI. Another important measure is a “spread” of the values of these metrics</w:t>
      </w:r>
      <w:r w:rsidR="00FA31F1">
        <w:t xml:space="preserve">, illustrated in MI plot in </w:t>
      </w:r>
      <w:r w:rsidR="00FA31F1">
        <w:fldChar w:fldCharType="begin"/>
      </w:r>
      <w:r w:rsidR="00FA31F1">
        <w:instrText xml:space="preserve"> REF _Ref88821680 \h </w:instrText>
      </w:r>
      <w:r w:rsidR="00FA31F1">
        <w:fldChar w:fldCharType="separate"/>
      </w:r>
      <w:r w:rsidR="00263631">
        <w:t xml:space="preserve">Figure </w:t>
      </w:r>
      <w:r w:rsidR="00263631">
        <w:rPr>
          <w:noProof/>
        </w:rPr>
        <w:t>2</w:t>
      </w:r>
      <w:r w:rsidR="00FA31F1">
        <w:fldChar w:fldCharType="end"/>
      </w:r>
      <w:r w:rsidR="00FA31F1">
        <w:t>.</w:t>
      </w:r>
      <w:r w:rsidR="0000416E">
        <w:t xml:space="preserve"> Such spread is a measure of consistency, so a consistently good registration will have a low spread.</w:t>
      </w:r>
      <w:r w:rsidR="00FA31F1">
        <w:t xml:space="preserve"> </w:t>
      </w:r>
      <w:r w:rsidR="0000416E">
        <w:t>A simple way to evaluate such spread is to subtract the averaged value of metric from the metric itself and then take a standard deviation of that difference</w:t>
      </w:r>
      <w:r w:rsidR="00BD398B">
        <w:t>.</w:t>
      </w:r>
    </w:p>
    <w:p w14:paraId="4481457B" w14:textId="33579CBA" w:rsidR="0046416C" w:rsidRPr="0046416C" w:rsidRDefault="00FA31F1" w:rsidP="0046416C">
      <w:r>
        <w:rPr>
          <w:noProof/>
        </w:rPr>
        <mc:AlternateContent>
          <mc:Choice Requires="wps">
            <w:drawing>
              <wp:anchor distT="0" distB="0" distL="114300" distR="114300" simplePos="0" relativeHeight="251664384" behindDoc="0" locked="0" layoutInCell="1" allowOverlap="1" wp14:anchorId="43245599" wp14:editId="6266B9F2">
                <wp:simplePos x="0" y="0"/>
                <wp:positionH relativeFrom="column">
                  <wp:posOffset>5324475</wp:posOffset>
                </wp:positionH>
                <wp:positionV relativeFrom="paragraph">
                  <wp:posOffset>2561590</wp:posOffset>
                </wp:positionV>
                <wp:extent cx="676275" cy="2857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676275" cy="285750"/>
                        </a:xfrm>
                        <a:prstGeom prst="rect">
                          <a:avLst/>
                        </a:prstGeom>
                        <a:noFill/>
                        <a:ln w="6350">
                          <a:noFill/>
                        </a:ln>
                      </wps:spPr>
                      <wps:txbx>
                        <w:txbxContent>
                          <w:p w14:paraId="58E6D590" w14:textId="6891972F" w:rsidR="00FA31F1" w:rsidRDefault="00FA31F1">
                            <w:r>
                              <w:t>spr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245599" id="_x0000_t202" coordsize="21600,21600" o:spt="202" path="m,l,21600r21600,l21600,xe">
                <v:stroke joinstyle="miter"/>
                <v:path gradientshapeok="t" o:connecttype="rect"/>
              </v:shapetype>
              <v:shape id="Text Box 33" o:spid="_x0000_s1026" type="#_x0000_t202" style="position:absolute;margin-left:419.25pt;margin-top:201.7pt;width:53.2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" filled="f" stroked="f" strokeweight=".5pt">
                <v:textbox>
                  <w:txbxContent>
                    <w:p w14:paraId="58E6D590" w14:textId="6891972F" w:rsidR="00FA31F1" w:rsidRDefault="00FA31F1">
                      <w:r>
                        <w:t>spread</w:t>
                      </w:r>
                    </w:p>
                  </w:txbxContent>
                </v:textbox>
              </v:shape>
            </w:pict>
          </mc:Fallback>
        </mc:AlternateContent>
      </w:r>
      <w:r w:rsidR="00BD398B">
        <w:rPr>
          <w:noProof/>
        </w:rPr>
        <mc:AlternateContent>
          <mc:Choice Requires="wps">
            <w:drawing>
              <wp:anchor distT="0" distB="0" distL="114300" distR="114300" simplePos="0" relativeHeight="251663360" behindDoc="0" locked="0" layoutInCell="1" allowOverlap="1" wp14:anchorId="3BD644B5" wp14:editId="41EC842D">
                <wp:simplePos x="0" y="0"/>
                <wp:positionH relativeFrom="column">
                  <wp:posOffset>4924425</wp:posOffset>
                </wp:positionH>
                <wp:positionV relativeFrom="paragraph">
                  <wp:posOffset>2837815</wp:posOffset>
                </wp:positionV>
                <wp:extent cx="60960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609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9AEF0D" id="Straight Connector 3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75pt,223.45pt" to="435.75pt,2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" strokecolor="black [3200]" strokeweight=".5pt">
                <v:stroke joinstyle="miter"/>
              </v:line>
            </w:pict>
          </mc:Fallback>
        </mc:AlternateContent>
      </w:r>
      <w:r w:rsidR="00BD398B">
        <w:rPr>
          <w:noProof/>
        </w:rPr>
        <mc:AlternateContent>
          <mc:Choice Requires="wps">
            <w:drawing>
              <wp:anchor distT="0" distB="0" distL="114300" distR="114300" simplePos="0" relativeHeight="251661312" behindDoc="0" locked="0" layoutInCell="1" allowOverlap="1" wp14:anchorId="53C4716D" wp14:editId="3FC840F9">
                <wp:simplePos x="0" y="0"/>
                <wp:positionH relativeFrom="column">
                  <wp:posOffset>5343525</wp:posOffset>
                </wp:positionH>
                <wp:positionV relativeFrom="paragraph">
                  <wp:posOffset>2628265</wp:posOffset>
                </wp:positionV>
                <wp:extent cx="0" cy="219075"/>
                <wp:effectExtent l="76200" t="38100" r="57150" b="47625"/>
                <wp:wrapNone/>
                <wp:docPr id="31" name="Straight Arrow Connector 31"/>
                <wp:cNvGraphicFramePr/>
                <a:graphic xmlns:a="http://schemas.openxmlformats.org/drawingml/2006/main">
                  <a:graphicData uri="http://schemas.microsoft.com/office/word/2010/wordprocessingShape">
                    <wps:wsp>
                      <wps:cNvCnPr/>
                      <wps:spPr>
                        <a:xfrm>
                          <a:off x="0" y="0"/>
                          <a:ext cx="0" cy="2190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A453DEA" id="_x0000_t32" coordsize="21600,21600" o:spt="32" o:oned="t" path="m,l21600,21600e" filled="f">
                <v:path arrowok="t" fillok="f" o:connecttype="none"/>
                <o:lock v:ext="edit" shapetype="t"/>
              </v:shapetype>
              <v:shape id="Straight Arrow Connector 31" o:spid="_x0000_s1026" type="#_x0000_t32" style="position:absolute;margin-left:420.75pt;margin-top:206.95pt;width:0;height:17.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" strokecolor="black [3200]" strokeweight=".5pt">
                <v:stroke startarrow="block" endarrow="block" joinstyle="miter"/>
              </v:shape>
            </w:pict>
          </mc:Fallback>
        </mc:AlternateContent>
      </w:r>
      <w:r w:rsidR="00BD398B">
        <w:rPr>
          <w:noProof/>
        </w:rPr>
        <mc:AlternateContent>
          <mc:Choice Requires="wps">
            <w:drawing>
              <wp:anchor distT="0" distB="0" distL="114300" distR="114300" simplePos="0" relativeHeight="251660288" behindDoc="0" locked="0" layoutInCell="1" allowOverlap="1" wp14:anchorId="693F5C55" wp14:editId="6AAB0539">
                <wp:simplePos x="0" y="0"/>
                <wp:positionH relativeFrom="column">
                  <wp:posOffset>4886325</wp:posOffset>
                </wp:positionH>
                <wp:positionV relativeFrom="paragraph">
                  <wp:posOffset>2628266</wp:posOffset>
                </wp:positionV>
                <wp:extent cx="609600"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609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620717" id="Straight Connector 30"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75pt,206.95pt" to="432.75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" strokecolor="black [3200]" strokeweight=".5pt">
                <v:stroke joinstyle="miter"/>
              </v:line>
            </w:pict>
          </mc:Fallback>
        </mc:AlternateContent>
      </w:r>
      <w:r w:rsidR="0046416C">
        <w:rPr>
          <w:noProof/>
        </w:rPr>
        <w:drawing>
          <wp:inline distT="0" distB="0" distL="0" distR="0" wp14:anchorId="576EAE38" wp14:editId="0601398A">
            <wp:extent cx="5934075" cy="3952875"/>
            <wp:effectExtent l="0" t="0" r="9525" b="9525"/>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37F54541" w14:textId="1B05E99C" w:rsidR="0046416C" w:rsidRDefault="0046416C" w:rsidP="0046416C">
      <w:pPr>
        <w:pStyle w:val="Caption"/>
      </w:pPr>
      <w:bookmarkStart w:id="11" w:name="_Ref88821680"/>
      <w:r>
        <w:t xml:space="preserve">Figure </w:t>
      </w:r>
      <w:fldSimple w:instr=" SEQ Figure \* ARABIC ">
        <w:r w:rsidR="00263631">
          <w:rPr>
            <w:noProof/>
          </w:rPr>
          <w:t>2</w:t>
        </w:r>
      </w:fldSimple>
      <w:bookmarkEnd w:id="11"/>
      <w:r>
        <w:t>. Evaluation of the quality of registration using various metrics.</w:t>
      </w:r>
    </w:p>
    <w:p w14:paraId="7100D1B9" w14:textId="77777777" w:rsidR="0046416C" w:rsidRPr="00E40579" w:rsidRDefault="0046416C" w:rsidP="00E40579">
      <w:pPr>
        <w:pStyle w:val="BodyText"/>
        <w:rPr>
          <w:rFonts w:ascii="Segoe UI" w:hAnsi="Segoe UI" w:cs="Segoe UI"/>
          <w:color w:val="232629"/>
          <w:sz w:val="23"/>
          <w:szCs w:val="23"/>
        </w:rPr>
      </w:pPr>
    </w:p>
    <w:p w14:paraId="0C7A9340" w14:textId="77777777" w:rsidR="009D2D35" w:rsidRDefault="009D2D35" w:rsidP="009D2D35">
      <w:pPr>
        <w:pStyle w:val="Heading1"/>
      </w:pPr>
      <w:bookmarkStart w:id="12" w:name="_Toc90365920"/>
      <w:r>
        <w:t>Python notebook code locations and Python environment requirements</w:t>
      </w:r>
      <w:bookmarkEnd w:id="12"/>
    </w:p>
    <w:p w14:paraId="556FBA0B" w14:textId="77777777" w:rsidR="009D2D35" w:rsidRDefault="009D2D35" w:rsidP="009D2D35">
      <w:pPr>
        <w:pStyle w:val="BodyText"/>
      </w:pPr>
      <w:r>
        <w:t>A “clean” notebook that can be used for FIB-SEM data processing and SIFT stack registration is located here:</w:t>
      </w:r>
    </w:p>
    <w:p w14:paraId="3A410FE3" w14:textId="71BC76C3" w:rsidR="009D2D35" w:rsidRPr="00FF03DF" w:rsidRDefault="007F001B" w:rsidP="009D2D35">
      <w:pPr>
        <w:pStyle w:val="BodyText"/>
      </w:pPr>
      <w:hyperlink r:id="rId10" w:history="1">
        <w:r w:rsidR="009D2D35">
          <w:rPr>
            <w:rStyle w:val="Hyperlink"/>
          </w:rPr>
          <w:t>\\dm11\hesslab\Python_Scripts\</w:t>
        </w:r>
        <w:r w:rsidR="009D2D35" w:rsidRPr="00743E6B">
          <w:rPr>
            <w:rStyle w:val="Hyperlink"/>
          </w:rPr>
          <w:t>Register_FIB-SEM_stack_DASK_v0.ipynb</w:t>
        </w:r>
      </w:hyperlink>
    </w:p>
    <w:p w14:paraId="6D0B53C6" w14:textId="77777777" w:rsidR="009D2D35" w:rsidRDefault="009D2D35" w:rsidP="009D2D35">
      <w:pPr>
        <w:pStyle w:val="BodyText"/>
      </w:pPr>
      <w:r>
        <w:t xml:space="preserve"> The notebook uses classes and functions defined in the file:</w:t>
      </w:r>
    </w:p>
    <w:p w14:paraId="6699CABD" w14:textId="66251431" w:rsidR="009D2D35" w:rsidRDefault="007F001B" w:rsidP="009D2D35">
      <w:pPr>
        <w:pStyle w:val="BodyText"/>
      </w:pPr>
      <w:hyperlink r:id="rId11" w:history="1">
        <w:r w:rsidR="009D2D35" w:rsidRPr="00BA1823">
          <w:rPr>
            <w:rStyle w:val="Hyperlink"/>
          </w:rPr>
          <w:t>\\dm11\hesslab\FIB-SEM SIFT align code\Python code\SIFT_gs\FIBSEM_SIFT_gs.py</w:t>
        </w:r>
      </w:hyperlink>
    </w:p>
    <w:p w14:paraId="35039F95" w14:textId="77777777" w:rsidR="009D2D35" w:rsidRDefault="009D2D35" w:rsidP="009D2D35">
      <w:pPr>
        <w:pStyle w:val="BodyText"/>
      </w:pPr>
      <w:r>
        <w:t xml:space="preserve">In order to run the Python notebook you need to copy the entire folder </w:t>
      </w:r>
    </w:p>
    <w:p w14:paraId="670DF8AF" w14:textId="378497A8" w:rsidR="009D2D35" w:rsidRDefault="007F001B" w:rsidP="009D2D35">
      <w:pPr>
        <w:pStyle w:val="BodyText"/>
      </w:pPr>
      <w:hyperlink r:id="rId12" w:history="1">
        <w:r w:rsidR="009D2D35" w:rsidRPr="00BA1823">
          <w:rPr>
            <w:rStyle w:val="Hyperlink"/>
          </w:rPr>
          <w:t>\\dm11\hesslab\FIB-SEM SIFT align code\Python code\SIFT_gs\</w:t>
        </w:r>
      </w:hyperlink>
    </w:p>
    <w:p w14:paraId="1E0A3E73" w14:textId="77777777" w:rsidR="009D2D35" w:rsidRDefault="009D2D35" w:rsidP="009D2D35">
      <w:pPr>
        <w:pStyle w:val="BodyText"/>
      </w:pPr>
      <w:r>
        <w:t>Into the same directory as the notebook.</w:t>
      </w:r>
    </w:p>
    <w:p w14:paraId="0A0A7256" w14:textId="77777777" w:rsidR="009D2D35" w:rsidRDefault="009D2D35" w:rsidP="009D2D35">
      <w:pPr>
        <w:pStyle w:val="BodyText"/>
      </w:pPr>
    </w:p>
    <w:p w14:paraId="4DD0F554" w14:textId="77777777" w:rsidR="009D2D35" w:rsidRDefault="009D2D35" w:rsidP="009D2D35">
      <w:pPr>
        <w:pStyle w:val="BodyText"/>
      </w:pPr>
      <w:r>
        <w:t>In order to run the Python Notebook code, first, install basic Anaconda:</w:t>
      </w:r>
    </w:p>
    <w:p w14:paraId="6460782C" w14:textId="74BAEB88" w:rsidR="009D2D35" w:rsidRDefault="007F001B" w:rsidP="009D2D35">
      <w:pPr>
        <w:pStyle w:val="BodyText"/>
      </w:pPr>
      <w:hyperlink r:id="rId13" w:history="1">
        <w:r w:rsidR="009D2D35" w:rsidRPr="00202F23">
          <w:rPr>
            <w:rStyle w:val="Hyperlink"/>
          </w:rPr>
          <w:t>https://www.anaconda.com/products/individual</w:t>
        </w:r>
      </w:hyperlink>
    </w:p>
    <w:p w14:paraId="63EF15F6" w14:textId="2FADD7EA" w:rsidR="009D2D35" w:rsidRDefault="009D2D35" w:rsidP="009D2D35">
      <w:pPr>
        <w:pStyle w:val="BodyText"/>
        <w:rPr>
          <w:rFonts w:ascii="inherit" w:hAnsi="inherit" w:cs="Segoe UI"/>
          <w:color w:val="242729"/>
          <w:sz w:val="23"/>
          <w:szCs w:val="23"/>
        </w:rPr>
      </w:pPr>
      <w:r>
        <w:t xml:space="preserve">This notebook uses </w:t>
      </w:r>
      <w:r w:rsidR="00BA6571">
        <w:t>OpenCV</w:t>
      </w:r>
      <w:r>
        <w:t xml:space="preserve"> implementation of SIFT. SIFT is part of standard </w:t>
      </w:r>
      <w:r w:rsidR="00BA6571">
        <w:t>OpenCV</w:t>
      </w:r>
      <w:r>
        <w:t xml:space="preserve"> releases for version 3.4.1 or earlier. </w:t>
      </w:r>
      <w:r>
        <w:rPr>
          <w:rFonts w:ascii="inherit" w:hAnsi="inherit" w:cs="Segoe UI"/>
          <w:color w:val="242729"/>
          <w:sz w:val="23"/>
          <w:szCs w:val="23"/>
        </w:rPr>
        <w:t xml:space="preserve">If you have newer version of </w:t>
      </w:r>
      <w:r w:rsidR="00BA6571">
        <w:rPr>
          <w:rFonts w:ascii="inherit" w:hAnsi="inherit" w:cs="Segoe UI"/>
          <w:color w:val="242729"/>
          <w:sz w:val="23"/>
          <w:szCs w:val="23"/>
        </w:rPr>
        <w:t>OpenCV</w:t>
      </w:r>
      <w:r>
        <w:rPr>
          <w:rFonts w:ascii="inherit" w:hAnsi="inherit" w:cs="Segoe UI"/>
          <w:color w:val="242729"/>
          <w:sz w:val="23"/>
          <w:szCs w:val="23"/>
        </w:rPr>
        <w:t xml:space="preserve">-python installed, SIFT will most likely be not part of it (because of patent issues), and the Python command </w:t>
      </w:r>
      <w:r w:rsidRPr="00202F23">
        <w:rPr>
          <w:rFonts w:ascii="inherit" w:hAnsi="inherit" w:cs="Segoe UI"/>
          <w:b/>
          <w:bCs/>
          <w:color w:val="242729"/>
          <w:sz w:val="23"/>
          <w:szCs w:val="23"/>
        </w:rPr>
        <w:t>sift = cv2.xfeatures2d.SIFT_create()</w:t>
      </w:r>
      <w:r>
        <w:rPr>
          <w:rFonts w:ascii="inherit" w:hAnsi="inherit" w:cs="Segoe UI"/>
          <w:color w:val="242729"/>
          <w:sz w:val="23"/>
          <w:szCs w:val="23"/>
        </w:rPr>
        <w:t xml:space="preserve"> will generate error. In this case replace it with a version supporting SIFT using these commands (in anaconda command window):</w:t>
      </w:r>
    </w:p>
    <w:p w14:paraId="662A605F" w14:textId="478D32E2" w:rsidR="009D2D35" w:rsidRPr="00676DE9" w:rsidRDefault="009D2D35" w:rsidP="009D2D35">
      <w:pPr>
        <w:pStyle w:val="NormalWeb"/>
        <w:shd w:val="clear" w:color="auto" w:fill="FFFFFF"/>
        <w:spacing w:before="0" w:beforeAutospacing="0" w:after="0" w:afterAutospacing="0"/>
        <w:textAlignment w:val="baseline"/>
        <w:rPr>
          <w:rFonts w:ascii="inherit" w:hAnsi="inherit" w:cs="Segoe UI"/>
          <w:color w:val="242729"/>
        </w:rPr>
      </w:pPr>
      <w:r w:rsidRPr="00676DE9">
        <w:rPr>
          <w:rFonts w:ascii="inherit" w:hAnsi="inherit" w:cs="Segoe UI"/>
          <w:color w:val="242729"/>
        </w:rPr>
        <w:t xml:space="preserve">Uninstall the </w:t>
      </w:r>
      <w:r w:rsidR="00BA6571" w:rsidRPr="00676DE9">
        <w:rPr>
          <w:rFonts w:ascii="inherit" w:hAnsi="inherit" w:cs="Segoe UI"/>
          <w:color w:val="242729"/>
        </w:rPr>
        <w:t>OpenCV</w:t>
      </w:r>
      <w:r w:rsidRPr="00676DE9">
        <w:rPr>
          <w:rFonts w:ascii="inherit" w:hAnsi="inherit" w:cs="Segoe UI"/>
          <w:color w:val="242729"/>
        </w:rPr>
        <w:t>:</w:t>
      </w:r>
    </w:p>
    <w:p w14:paraId="02C00CD5" w14:textId="77777777" w:rsidR="009D2D35" w:rsidRPr="00676DE9" w:rsidRDefault="009D2D35" w:rsidP="009D2D35">
      <w:pPr>
        <w:pStyle w:val="NormalWeb"/>
        <w:shd w:val="clear" w:color="auto" w:fill="FFFFFF"/>
        <w:spacing w:before="0" w:beforeAutospacing="0" w:after="0" w:afterAutospacing="0"/>
        <w:ind w:firstLine="720"/>
        <w:textAlignment w:val="baseline"/>
        <w:rPr>
          <w:rStyle w:val="HTMLCode"/>
          <w:rFonts w:ascii="inherit" w:hAnsi="inherit" w:cs="Segoe UI"/>
          <w:i/>
          <w:iCs/>
          <w:color w:val="242729"/>
          <w:sz w:val="24"/>
          <w:szCs w:val="24"/>
        </w:rPr>
      </w:pPr>
      <w:r w:rsidRPr="00676DE9">
        <w:rPr>
          <w:rStyle w:val="HTMLCode"/>
          <w:rFonts w:ascii="inherit" w:hAnsi="inherit"/>
          <w:i/>
          <w:iCs/>
          <w:color w:val="242729"/>
          <w:sz w:val="24"/>
          <w:szCs w:val="24"/>
          <w:bdr w:val="none" w:sz="0" w:space="0" w:color="auto" w:frame="1"/>
        </w:rPr>
        <w:t>&gt;pip uninstall opencv-python</w:t>
      </w:r>
    </w:p>
    <w:p w14:paraId="1CB90592" w14:textId="26A34EFF" w:rsidR="009D2D35" w:rsidRPr="00676DE9" w:rsidRDefault="009D2D35" w:rsidP="009D2D35">
      <w:pPr>
        <w:pStyle w:val="NormalWeb"/>
        <w:shd w:val="clear" w:color="auto" w:fill="FFFFFF"/>
        <w:spacing w:before="0" w:beforeAutospacing="0" w:after="0" w:afterAutospacing="0"/>
        <w:textAlignment w:val="baseline"/>
        <w:rPr>
          <w:rFonts w:ascii="inherit" w:hAnsi="inherit" w:cs="Segoe UI"/>
          <w:color w:val="242729"/>
        </w:rPr>
      </w:pPr>
      <w:r w:rsidRPr="00676DE9">
        <w:rPr>
          <w:rFonts w:ascii="inherit" w:hAnsi="inherit" w:cs="Segoe UI"/>
          <w:color w:val="242729"/>
        </w:rPr>
        <w:t xml:space="preserve">Then install the contrib version of </w:t>
      </w:r>
      <w:r w:rsidR="00BA6571" w:rsidRPr="00676DE9">
        <w:rPr>
          <w:rFonts w:ascii="inherit" w:hAnsi="inherit" w:cs="Segoe UI"/>
          <w:color w:val="242729"/>
        </w:rPr>
        <w:t>OpenCV</w:t>
      </w:r>
      <w:r w:rsidRPr="00676DE9">
        <w:rPr>
          <w:rFonts w:ascii="inherit" w:hAnsi="inherit" w:cs="Segoe UI"/>
          <w:color w:val="242729"/>
        </w:rPr>
        <w:t>:</w:t>
      </w:r>
    </w:p>
    <w:p w14:paraId="011782BE" w14:textId="77777777" w:rsidR="009D2D35" w:rsidRPr="00676DE9" w:rsidRDefault="009D2D35" w:rsidP="009D2D35">
      <w:pPr>
        <w:pStyle w:val="NormalWeb"/>
        <w:shd w:val="clear" w:color="auto" w:fill="FFFFFF"/>
        <w:spacing w:before="0" w:beforeAutospacing="0" w:after="0" w:afterAutospacing="0"/>
        <w:ind w:firstLine="648"/>
        <w:textAlignment w:val="baseline"/>
        <w:rPr>
          <w:rStyle w:val="HTMLCode"/>
          <w:rFonts w:ascii="inherit" w:hAnsi="inherit" w:cs="Segoe UI"/>
          <w:i/>
          <w:iCs/>
          <w:color w:val="242729"/>
          <w:sz w:val="24"/>
          <w:szCs w:val="24"/>
        </w:rPr>
      </w:pPr>
      <w:r w:rsidRPr="00676DE9">
        <w:rPr>
          <w:rStyle w:val="HTMLCode"/>
          <w:rFonts w:ascii="inherit" w:hAnsi="inherit"/>
          <w:color w:val="242729"/>
          <w:sz w:val="24"/>
          <w:szCs w:val="24"/>
          <w:bdr w:val="none" w:sz="0" w:space="0" w:color="auto" w:frame="1"/>
        </w:rPr>
        <w:t xml:space="preserve">  &gt;</w:t>
      </w:r>
      <w:r w:rsidRPr="00676DE9">
        <w:rPr>
          <w:rStyle w:val="HTMLCode"/>
          <w:rFonts w:ascii="inherit" w:hAnsi="inherit"/>
          <w:i/>
          <w:iCs/>
          <w:color w:val="242729"/>
          <w:sz w:val="24"/>
          <w:szCs w:val="24"/>
          <w:bdr w:val="none" w:sz="0" w:space="0" w:color="auto" w:frame="1"/>
        </w:rPr>
        <w:t>pip install opencv-contrib-python</w:t>
      </w:r>
    </w:p>
    <w:p w14:paraId="7DFF6F30" w14:textId="77777777" w:rsidR="009D2D35" w:rsidRDefault="009D2D35" w:rsidP="009D2D35">
      <w:pPr>
        <w:pStyle w:val="NormalWeb"/>
        <w:shd w:val="clear" w:color="auto" w:fill="FFFFFF"/>
        <w:spacing w:before="0" w:beforeAutospacing="0" w:after="0" w:afterAutospacing="0"/>
        <w:textAlignment w:val="baseline"/>
        <w:rPr>
          <w:rFonts w:ascii="inherit" w:hAnsi="inherit" w:cs="Segoe UI"/>
          <w:color w:val="242729"/>
          <w:sz w:val="23"/>
          <w:szCs w:val="23"/>
        </w:rPr>
      </w:pPr>
    </w:p>
    <w:p w14:paraId="4B597F2C" w14:textId="77777777" w:rsidR="009D2D35" w:rsidRPr="00B223F0" w:rsidRDefault="009D2D35" w:rsidP="009D2D35">
      <w:pPr>
        <w:pStyle w:val="NormalWeb"/>
        <w:shd w:val="clear" w:color="auto" w:fill="FFFFFF"/>
        <w:spacing w:before="0" w:beforeAutospacing="0" w:after="0" w:afterAutospacing="0"/>
        <w:textAlignment w:val="baseline"/>
        <w:rPr>
          <w:rFonts w:ascii="inherit" w:hAnsi="inherit" w:cs="Segoe UI"/>
          <w:color w:val="242729"/>
          <w:sz w:val="23"/>
          <w:szCs w:val="23"/>
        </w:rPr>
      </w:pPr>
      <w:r>
        <w:rPr>
          <w:rFonts w:ascii="inherit" w:hAnsi="inherit" w:cs="Segoe UI"/>
          <w:color w:val="242729"/>
          <w:sz w:val="23"/>
          <w:szCs w:val="23"/>
        </w:rPr>
        <w:t>You will also need to have these packages installed:</w:t>
      </w:r>
    </w:p>
    <w:p w14:paraId="43708E3B" w14:textId="77777777" w:rsidR="009D2D35" w:rsidRDefault="009D2D35" w:rsidP="009D2D35">
      <w:pPr>
        <w:pStyle w:val="BodyText"/>
        <w:numPr>
          <w:ilvl w:val="0"/>
          <w:numId w:val="1"/>
        </w:numPr>
      </w:pPr>
      <w:r>
        <w:t>mrcfile</w:t>
      </w:r>
    </w:p>
    <w:p w14:paraId="500D3FB4" w14:textId="77777777" w:rsidR="009D2D35" w:rsidRDefault="009D2D35" w:rsidP="009D2D35">
      <w:pPr>
        <w:pStyle w:val="BodyText"/>
        <w:numPr>
          <w:ilvl w:val="0"/>
          <w:numId w:val="1"/>
        </w:numPr>
      </w:pPr>
      <w:r>
        <w:t>s</w:t>
      </w:r>
      <w:r w:rsidRPr="00D26027">
        <w:t>kimage</w:t>
      </w:r>
    </w:p>
    <w:p w14:paraId="2751C72A" w14:textId="77777777" w:rsidR="009D2D35" w:rsidRDefault="009D2D35" w:rsidP="009D2D35">
      <w:pPr>
        <w:pStyle w:val="BodyText"/>
        <w:numPr>
          <w:ilvl w:val="0"/>
          <w:numId w:val="1"/>
        </w:numPr>
      </w:pPr>
      <w:r>
        <w:t>dask</w:t>
      </w:r>
    </w:p>
    <w:p w14:paraId="075269E2" w14:textId="77777777" w:rsidR="009D2D35" w:rsidRDefault="009D2D35" w:rsidP="009D2D35">
      <w:pPr>
        <w:pStyle w:val="BodyText"/>
        <w:numPr>
          <w:ilvl w:val="0"/>
          <w:numId w:val="1"/>
        </w:numPr>
      </w:pPr>
      <w:r>
        <w:t>pickle</w:t>
      </w:r>
    </w:p>
    <w:p w14:paraId="7FB4AB7C" w14:textId="77777777" w:rsidR="009D2D35" w:rsidRDefault="009D2D35" w:rsidP="009D2D35">
      <w:pPr>
        <w:pStyle w:val="BodyText"/>
        <w:numPr>
          <w:ilvl w:val="0"/>
          <w:numId w:val="1"/>
        </w:numPr>
      </w:pPr>
      <w:r>
        <w:t>webbrowser</w:t>
      </w:r>
    </w:p>
    <w:p w14:paraId="073BCE3A" w14:textId="7E9F23F5" w:rsidR="009D2D35" w:rsidRPr="00743E6B" w:rsidRDefault="009D2D35" w:rsidP="004347ED">
      <w:pPr>
        <w:pStyle w:val="BodyText"/>
        <w:numPr>
          <w:ilvl w:val="0"/>
          <w:numId w:val="1"/>
        </w:numPr>
      </w:pPr>
      <w:r>
        <w:t>IPython</w:t>
      </w:r>
    </w:p>
    <w:p w14:paraId="1C633AB3" w14:textId="5409B1B7" w:rsidR="009D2D35" w:rsidRDefault="009D2D35" w:rsidP="009D2D35">
      <w:pPr>
        <w:pStyle w:val="Heading1"/>
      </w:pPr>
      <w:bookmarkStart w:id="13" w:name="_Toc90365921"/>
      <w:r>
        <w:t xml:space="preserve">Running the </w:t>
      </w:r>
      <w:r w:rsidR="00F16E85">
        <w:t>Python N</w:t>
      </w:r>
      <w:r>
        <w:t>otebook</w:t>
      </w:r>
      <w:bookmarkEnd w:id="13"/>
    </w:p>
    <w:p w14:paraId="25CF9E46" w14:textId="366F3DFE" w:rsidR="009D2D35" w:rsidRDefault="009D2D35" w:rsidP="009D2D35">
      <w:pPr>
        <w:pStyle w:val="Heading2"/>
      </w:pPr>
      <w:bookmarkStart w:id="14" w:name="_Toc90365922"/>
      <w:r>
        <w:t>Start the Python Notebook.</w:t>
      </w:r>
      <w:bookmarkEnd w:id="14"/>
    </w:p>
    <w:p w14:paraId="28F7B494" w14:textId="77777777" w:rsidR="009D2D35" w:rsidRDefault="009D2D35" w:rsidP="009D2D35">
      <w:pPr>
        <w:pStyle w:val="BodyText"/>
        <w:numPr>
          <w:ilvl w:val="0"/>
          <w:numId w:val="1"/>
        </w:numPr>
      </w:pPr>
      <w:r>
        <w:t>Start Jupyter Notebook</w:t>
      </w:r>
    </w:p>
    <w:p w14:paraId="41D760BE" w14:textId="01681402" w:rsidR="009D2D35" w:rsidRDefault="009D2D35" w:rsidP="009D2D35">
      <w:pPr>
        <w:pStyle w:val="BodyText"/>
        <w:numPr>
          <w:ilvl w:val="0"/>
          <w:numId w:val="1"/>
        </w:numPr>
      </w:pPr>
      <w:r>
        <w:t xml:space="preserve">Execute </w:t>
      </w:r>
      <w:r w:rsidR="00F16E85">
        <w:t xml:space="preserve">two initial </w:t>
      </w:r>
      <w:r>
        <w:t>cells down to this:</w:t>
      </w:r>
    </w:p>
    <w:p w14:paraId="7EA71DBB" w14:textId="77777777" w:rsidR="009D2D35" w:rsidRDefault="009D2D35" w:rsidP="009D2D35">
      <w:pPr>
        <w:pStyle w:val="BodyText"/>
      </w:pPr>
      <w:r w:rsidRPr="000D5DDF">
        <w:rPr>
          <w:rFonts w:ascii="Arial" w:hAnsi="Arial" w:cs="Arial"/>
          <w:b/>
          <w:bCs/>
          <w:sz w:val="28"/>
          <w:szCs w:val="28"/>
        </w:rPr>
        <w:t>This is where the data processing begins</w:t>
      </w:r>
      <w:r>
        <w:t>.</w:t>
      </w:r>
    </w:p>
    <w:p w14:paraId="371195A5" w14:textId="1EAD93EC" w:rsidR="00D83BE1" w:rsidRDefault="002D5C9C" w:rsidP="009D2D35">
      <w:pPr>
        <w:pStyle w:val="Heading2"/>
      </w:pPr>
      <w:bookmarkStart w:id="15" w:name="_Toc90365923"/>
      <w:bookmarkStart w:id="16" w:name="_Ref77342729"/>
      <w:r w:rsidRPr="002D5C9C">
        <w:t xml:space="preserve">Step 0: Set up the </w:t>
      </w:r>
      <w:r>
        <w:t>processing p</w:t>
      </w:r>
      <w:r w:rsidRPr="002D5C9C">
        <w:t>arameters. Check the data and evaluate the Threshold parameters.</w:t>
      </w:r>
      <w:bookmarkEnd w:id="15"/>
    </w:p>
    <w:p w14:paraId="041083C1" w14:textId="6156EB82" w:rsidR="002D5C9C" w:rsidRPr="002D5C9C" w:rsidRDefault="002D5C9C" w:rsidP="002D5C9C">
      <w:pPr>
        <w:pStyle w:val="ListParagraph"/>
        <w:numPr>
          <w:ilvl w:val="0"/>
          <w:numId w:val="1"/>
        </w:numPr>
      </w:pPr>
      <w:r w:rsidRPr="002D5C9C">
        <w:rPr>
          <w:color w:val="FF0000"/>
        </w:rPr>
        <w:t xml:space="preserve">Make sure that </w:t>
      </w:r>
      <w:r w:rsidRPr="002D5C9C">
        <w:rPr>
          <w:b/>
          <w:bCs/>
          <w:color w:val="FF0000"/>
        </w:rPr>
        <w:t>data_dir</w:t>
      </w:r>
      <w:r w:rsidRPr="002D5C9C">
        <w:rPr>
          <w:color w:val="FF0000"/>
        </w:rPr>
        <w:t xml:space="preserve"> point to the directory where the data is located.</w:t>
      </w:r>
    </w:p>
    <w:p w14:paraId="5E95BB68" w14:textId="61CD724A" w:rsidR="002D5C9C" w:rsidRPr="002D5C9C" w:rsidRDefault="002D5C9C" w:rsidP="002D5C9C">
      <w:pPr>
        <w:pStyle w:val="ListParagraph"/>
        <w:numPr>
          <w:ilvl w:val="0"/>
          <w:numId w:val="1"/>
        </w:numPr>
      </w:pPr>
      <w:r>
        <w:rPr>
          <w:color w:val="FF0000"/>
        </w:rPr>
        <w:t>Also make sure that bad frames at the start of the run (coarse milling) are not included – or they will mess up the following calculations</w:t>
      </w:r>
    </w:p>
    <w:p w14:paraId="6C2C7E6D" w14:textId="6DA3917F" w:rsidR="009D2D35" w:rsidRPr="00810590" w:rsidRDefault="009D2D35" w:rsidP="00D83BE1">
      <w:pPr>
        <w:pStyle w:val="Heading3"/>
      </w:pPr>
      <w:bookmarkStart w:id="17" w:name="_Toc90365924"/>
      <w:r w:rsidRPr="00810590">
        <w:t xml:space="preserve">Make sure the </w:t>
      </w:r>
      <w:r w:rsidRPr="00202F23">
        <w:t>threshold</w:t>
      </w:r>
      <w:r>
        <w:t xml:space="preserve">s (thr_min and thr_max) and </w:t>
      </w:r>
      <w:r w:rsidRPr="00202F23">
        <w:t xml:space="preserve">kp_max_num </w:t>
      </w:r>
      <w:r w:rsidRPr="00810590">
        <w:t>parameter</w:t>
      </w:r>
      <w:r>
        <w:t>s</w:t>
      </w:r>
      <w:r w:rsidRPr="00810590">
        <w:t xml:space="preserve"> </w:t>
      </w:r>
      <w:r>
        <w:t>are</w:t>
      </w:r>
      <w:r w:rsidRPr="00810590">
        <w:t xml:space="preserve"> set properly.</w:t>
      </w:r>
      <w:bookmarkEnd w:id="16"/>
      <w:bookmarkEnd w:id="17"/>
    </w:p>
    <w:p w14:paraId="023E53CC" w14:textId="2E209319" w:rsidR="009D2D35" w:rsidRDefault="009D2D35" w:rsidP="002D5C9C">
      <w:pPr>
        <w:pStyle w:val="BodyText"/>
      </w:pPr>
      <w:r>
        <w:t xml:space="preserve">The next step is to make sure that the </w:t>
      </w:r>
      <w:r w:rsidRPr="00D82D44">
        <w:rPr>
          <w:b/>
          <w:bCs/>
        </w:rPr>
        <w:t>thr</w:t>
      </w:r>
      <w:r w:rsidR="00100067">
        <w:rPr>
          <w:b/>
          <w:bCs/>
        </w:rPr>
        <w:t>eshold</w:t>
      </w:r>
      <w:r>
        <w:rPr>
          <w:b/>
          <w:bCs/>
        </w:rPr>
        <w:t>_min</w:t>
      </w:r>
      <w:r>
        <w:t xml:space="preserve">, </w:t>
      </w:r>
      <w:r w:rsidR="00100067" w:rsidRPr="00D82D44">
        <w:rPr>
          <w:b/>
          <w:bCs/>
        </w:rPr>
        <w:t>thr</w:t>
      </w:r>
      <w:r w:rsidR="00100067">
        <w:rPr>
          <w:b/>
          <w:bCs/>
        </w:rPr>
        <w:t>eshold</w:t>
      </w:r>
      <w:r>
        <w:rPr>
          <w:b/>
          <w:bCs/>
        </w:rPr>
        <w:t>_max</w:t>
      </w:r>
      <w:r>
        <w:t xml:space="preserve">, and </w:t>
      </w:r>
      <w:r w:rsidRPr="00202F23">
        <w:rPr>
          <w:b/>
          <w:bCs/>
        </w:rPr>
        <w:t>kp_max_num</w:t>
      </w:r>
      <w:r w:rsidRPr="00202F23">
        <w:t xml:space="preserve"> </w:t>
      </w:r>
      <w:r>
        <w:t xml:space="preserve">parameters are set properly (they should be approximately </w:t>
      </w:r>
      <w:r w:rsidR="00100067" w:rsidRPr="00D82D44">
        <w:rPr>
          <w:b/>
          <w:bCs/>
        </w:rPr>
        <w:t>thr</w:t>
      </w:r>
      <w:r w:rsidR="00100067">
        <w:rPr>
          <w:b/>
          <w:bCs/>
        </w:rPr>
        <w:t>eshold</w:t>
      </w:r>
      <w:r>
        <w:rPr>
          <w:b/>
          <w:bCs/>
        </w:rPr>
        <w:t>_min</w:t>
      </w:r>
      <w:r>
        <w:t>=</w:t>
      </w:r>
      <w:r w:rsidR="00376391">
        <w:t>3*</w:t>
      </w:r>
      <w:r>
        <w:t>10</w:t>
      </w:r>
      <w:r w:rsidRPr="00CA102A">
        <w:rPr>
          <w:vertAlign w:val="superscript"/>
        </w:rPr>
        <w:t>-</w:t>
      </w:r>
      <w:r w:rsidR="0099095C">
        <w:rPr>
          <w:vertAlign w:val="superscript"/>
        </w:rPr>
        <w:t>5</w:t>
      </w:r>
      <w:r>
        <w:t xml:space="preserve">, </w:t>
      </w:r>
      <w:r w:rsidR="00100067" w:rsidRPr="00D82D44">
        <w:rPr>
          <w:b/>
          <w:bCs/>
        </w:rPr>
        <w:t>thr</w:t>
      </w:r>
      <w:r w:rsidR="00100067">
        <w:rPr>
          <w:b/>
          <w:bCs/>
        </w:rPr>
        <w:t>eshold</w:t>
      </w:r>
      <w:r>
        <w:rPr>
          <w:b/>
          <w:bCs/>
        </w:rPr>
        <w:t>_max</w:t>
      </w:r>
      <w:r>
        <w:t>=</w:t>
      </w:r>
      <w:r w:rsidR="0099095C">
        <w:t>1</w:t>
      </w:r>
      <w:r w:rsidR="00376391">
        <w:t>*</w:t>
      </w:r>
      <w:r>
        <w:t>10</w:t>
      </w:r>
      <w:r w:rsidRPr="00CA102A">
        <w:rPr>
          <w:vertAlign w:val="superscript"/>
        </w:rPr>
        <w:t>-</w:t>
      </w:r>
      <w:r w:rsidR="0099095C">
        <w:rPr>
          <w:vertAlign w:val="superscript"/>
        </w:rPr>
        <w:t>4</w:t>
      </w:r>
      <w:r>
        <w:t xml:space="preserve">, </w:t>
      </w:r>
      <w:r w:rsidRPr="00202F23">
        <w:t xml:space="preserve">and </w:t>
      </w:r>
      <w:r w:rsidRPr="00202F23">
        <w:rPr>
          <w:b/>
          <w:bCs/>
        </w:rPr>
        <w:t>kp_max_num</w:t>
      </w:r>
      <w:r>
        <w:t>=</w:t>
      </w:r>
      <w:r w:rsidR="00100067">
        <w:t>1</w:t>
      </w:r>
      <w:r w:rsidR="00376391">
        <w:t>0,</w:t>
      </w:r>
      <w:r>
        <w:t xml:space="preserve">000). See the Section </w:t>
      </w:r>
      <w:r>
        <w:fldChar w:fldCharType="begin"/>
      </w:r>
      <w:r>
        <w:instrText xml:space="preserve"> REF _Ref77338789 \n \h </w:instrText>
      </w:r>
      <w:r>
        <w:fldChar w:fldCharType="separate"/>
      </w:r>
      <w:r w:rsidR="00263631">
        <w:t>7.1</w:t>
      </w:r>
      <w:r>
        <w:fldChar w:fldCharType="end"/>
      </w:r>
      <w:r>
        <w:t xml:space="preserve"> for more details on the </w:t>
      </w:r>
      <w:r w:rsidRPr="00D82D44">
        <w:rPr>
          <w:b/>
          <w:bCs/>
        </w:rPr>
        <w:t>thr</w:t>
      </w:r>
      <w:r>
        <w:rPr>
          <w:b/>
          <w:bCs/>
        </w:rPr>
        <w:t>_min</w:t>
      </w:r>
      <w:r>
        <w:t xml:space="preserve"> and </w:t>
      </w:r>
      <w:r w:rsidRPr="00D82D44">
        <w:rPr>
          <w:b/>
          <w:bCs/>
        </w:rPr>
        <w:t>thr</w:t>
      </w:r>
      <w:r>
        <w:rPr>
          <w:b/>
          <w:bCs/>
        </w:rPr>
        <w:t>_max</w:t>
      </w:r>
      <w:r>
        <w:t xml:space="preserve"> parameters. </w:t>
      </w:r>
      <w:r w:rsidR="002D5C9C">
        <w:t xml:space="preserve">See the </w:t>
      </w:r>
      <w:r w:rsidR="002D5C9C">
        <w:fldChar w:fldCharType="begin"/>
      </w:r>
      <w:r w:rsidR="002D5C9C">
        <w:instrText xml:space="preserve"> REF _Ref86757539 \h </w:instrText>
      </w:r>
      <w:r w:rsidR="002D5C9C">
        <w:fldChar w:fldCharType="separate"/>
      </w:r>
      <w:r w:rsidR="00263631">
        <w:t xml:space="preserve">Figure </w:t>
      </w:r>
      <w:r w:rsidR="00263631">
        <w:rPr>
          <w:noProof/>
        </w:rPr>
        <w:t>3</w:t>
      </w:r>
      <w:r w:rsidR="002D5C9C">
        <w:fldChar w:fldCharType="end"/>
      </w:r>
      <w:r w:rsidR="002D5C9C">
        <w:t xml:space="preserve"> and text below it for more details.</w:t>
      </w:r>
    </w:p>
    <w:p w14:paraId="2C21743B" w14:textId="77777777" w:rsidR="009D2D35" w:rsidRPr="002D5C9C" w:rsidRDefault="009D2D35" w:rsidP="002D5C9C">
      <w:pPr>
        <w:pStyle w:val="Heading3"/>
      </w:pPr>
      <w:bookmarkStart w:id="18" w:name="_Toc90365925"/>
      <w:r w:rsidRPr="002D5C9C">
        <w:lastRenderedPageBreak/>
        <w:t>Setting other parameters</w:t>
      </w:r>
      <w:bookmarkEnd w:id="18"/>
    </w:p>
    <w:p w14:paraId="2B25F783" w14:textId="573DF9C7" w:rsidR="009D2D35" w:rsidRDefault="009D2D35" w:rsidP="00A213C2">
      <w:pPr>
        <w:pStyle w:val="BodyText"/>
      </w:pPr>
      <w:r>
        <w:t xml:space="preserve">Set the parameter </w:t>
      </w:r>
      <w:r w:rsidRPr="008A3640">
        <w:rPr>
          <w:b/>
          <w:bCs/>
        </w:rPr>
        <w:t>BFmatcher=</w:t>
      </w:r>
      <w:r w:rsidR="00E66830">
        <w:rPr>
          <w:b/>
          <w:bCs/>
        </w:rPr>
        <w:t>False</w:t>
      </w:r>
      <w:r>
        <w:t>. There are two matchers, BF</w:t>
      </w:r>
      <w:r w:rsidR="001C5EF6">
        <w:t xml:space="preserve"> (Brute Force)</w:t>
      </w:r>
      <w:r>
        <w:t xml:space="preserve"> and FLANN, with FLANN executing a little faster and also yielding more keypoints, see Section </w:t>
      </w:r>
      <w:r>
        <w:fldChar w:fldCharType="begin"/>
      </w:r>
      <w:r>
        <w:instrText xml:space="preserve"> REF _Ref77260730 \n \h </w:instrText>
      </w:r>
      <w:r>
        <w:fldChar w:fldCharType="separate"/>
      </w:r>
      <w:r w:rsidR="00263631">
        <w:t>6.3</w:t>
      </w:r>
      <w:r>
        <w:fldChar w:fldCharType="end"/>
      </w:r>
      <w:r>
        <w:t xml:space="preserve"> and for more details.</w:t>
      </w:r>
      <w:r w:rsidR="00D83BE1">
        <w:t xml:space="preserve"> </w:t>
      </w:r>
      <w:r w:rsidR="00D83BE1" w:rsidRPr="00D83BE1">
        <w:rPr>
          <w:b/>
          <w:bCs/>
          <w:color w:val="FF0000"/>
        </w:rPr>
        <w:t>BFmatcher=False</w:t>
      </w:r>
      <w:r w:rsidR="00D83BE1" w:rsidRPr="00D83BE1">
        <w:rPr>
          <w:color w:val="FF0000"/>
        </w:rPr>
        <w:t xml:space="preserve"> is recommended</w:t>
      </w:r>
      <w:r w:rsidR="00D83BE1">
        <w:rPr>
          <w:b/>
          <w:bCs/>
        </w:rPr>
        <w:t>.</w:t>
      </w:r>
    </w:p>
    <w:p w14:paraId="202C89F4" w14:textId="7130EF8C" w:rsidR="001C5EF6" w:rsidRDefault="001C5EF6" w:rsidP="009D2D35">
      <w:pPr>
        <w:pStyle w:val="BodyText"/>
      </w:pPr>
    </w:p>
    <w:p w14:paraId="6922105E" w14:textId="77777777" w:rsidR="00D83BE1" w:rsidRDefault="00D83BE1" w:rsidP="00D83BE1">
      <w:pPr>
        <w:pStyle w:val="BodyText"/>
      </w:pPr>
      <w:r>
        <w:t xml:space="preserve">Set the parameter </w:t>
      </w:r>
      <w:r w:rsidRPr="00D83BE1">
        <w:rPr>
          <w:b/>
          <w:bCs/>
        </w:rPr>
        <w:t>SIFT_Transform</w:t>
      </w:r>
      <w:r>
        <w:t>. The options are:</w:t>
      </w:r>
    </w:p>
    <w:p w14:paraId="4C6289DA" w14:textId="1C7BD280" w:rsidR="00D83BE1" w:rsidRDefault="00321BAA" w:rsidP="00D83BE1">
      <w:pPr>
        <w:pStyle w:val="BodyText"/>
      </w:pPr>
      <w:r>
        <w:t>-</w:t>
      </w:r>
      <w:r w:rsidR="00D83BE1" w:rsidRPr="00D83BE1">
        <w:rPr>
          <w:b/>
          <w:bCs/>
        </w:rPr>
        <w:t xml:space="preserve"> ShiftTransform</w:t>
      </w:r>
      <w:r w:rsidR="00D83BE1">
        <w:t xml:space="preserve"> – rigid transfiormation with no rotation - only x-shift and y-shift are allowed.</w:t>
      </w:r>
    </w:p>
    <w:p w14:paraId="7B4F40AA" w14:textId="27719BDB" w:rsidR="00D83BE1" w:rsidRDefault="00321BAA" w:rsidP="00D83BE1">
      <w:pPr>
        <w:pStyle w:val="BodyText"/>
      </w:pPr>
      <w:r>
        <w:rPr>
          <w:b/>
          <w:bCs/>
        </w:rPr>
        <w:t>-</w:t>
      </w:r>
      <w:r w:rsidR="00D83BE1" w:rsidRPr="00D83BE1">
        <w:rPr>
          <w:b/>
          <w:bCs/>
        </w:rPr>
        <w:t xml:space="preserve"> XScaleShiftTransform</w:t>
      </w:r>
      <w:r w:rsidR="00D83BE1">
        <w:t xml:space="preserve"> – x-scale, x-shift, and y-shift are allowed. No rotation.</w:t>
      </w:r>
    </w:p>
    <w:p w14:paraId="2A70BD1C" w14:textId="3ACE99BC" w:rsidR="00D83BE1" w:rsidRDefault="00321BAA" w:rsidP="00D83BE1">
      <w:pPr>
        <w:pStyle w:val="BodyText"/>
      </w:pPr>
      <w:r>
        <w:rPr>
          <w:b/>
          <w:bCs/>
        </w:rPr>
        <w:t>-</w:t>
      </w:r>
      <w:r w:rsidR="00D83BE1" w:rsidRPr="00D83BE1">
        <w:rPr>
          <w:b/>
          <w:bCs/>
        </w:rPr>
        <w:t xml:space="preserve"> ScaleShiftTransform</w:t>
      </w:r>
      <w:r w:rsidR="00D83BE1">
        <w:t xml:space="preserve"> – x-scale, y-scale, x-shift, and y-shift are allowed. No rotation</w:t>
      </w:r>
    </w:p>
    <w:p w14:paraId="7D62C3DE" w14:textId="3B680301" w:rsidR="00D83BE1" w:rsidRDefault="00321BAA" w:rsidP="00D83BE1">
      <w:pPr>
        <w:pStyle w:val="BodyText"/>
      </w:pPr>
      <w:r>
        <w:rPr>
          <w:b/>
          <w:bCs/>
        </w:rPr>
        <w:t xml:space="preserve">- </w:t>
      </w:r>
      <w:r w:rsidR="00D83BE1" w:rsidRPr="00D83BE1">
        <w:rPr>
          <w:b/>
          <w:bCs/>
        </w:rPr>
        <w:t>AffineTransform</w:t>
      </w:r>
      <w:r w:rsidR="00D83BE1">
        <w:t xml:space="preserve"> – full Affine (x-scale, y-scale, rotation, shear, x-shift, y-shift – all are allowed).</w:t>
      </w:r>
    </w:p>
    <w:p w14:paraId="78D07BF9" w14:textId="4C038D69" w:rsidR="00D83BE1" w:rsidRPr="00D83BE1" w:rsidRDefault="00D83BE1" w:rsidP="009D2D35">
      <w:pPr>
        <w:pStyle w:val="BodyText"/>
        <w:rPr>
          <w:color w:val="FF0000"/>
        </w:rPr>
      </w:pPr>
      <w:r w:rsidRPr="00D83BE1">
        <w:rPr>
          <w:b/>
          <w:bCs/>
          <w:color w:val="FF0000"/>
        </w:rPr>
        <w:t xml:space="preserve">SIFT_Transform = ShiftTransform </w:t>
      </w:r>
      <w:r w:rsidRPr="00D83BE1">
        <w:rPr>
          <w:color w:val="FF0000"/>
        </w:rPr>
        <w:t>or</w:t>
      </w:r>
      <w:r w:rsidRPr="00D83BE1">
        <w:rPr>
          <w:b/>
          <w:bCs/>
          <w:color w:val="FF0000"/>
        </w:rPr>
        <w:t xml:space="preserve"> AffineTransform</w:t>
      </w:r>
      <w:r w:rsidRPr="00D83BE1">
        <w:rPr>
          <w:color w:val="FF0000"/>
        </w:rPr>
        <w:t xml:space="preserve"> is recommended</w:t>
      </w:r>
      <w:r w:rsidR="00FA18D2">
        <w:rPr>
          <w:b/>
          <w:bCs/>
          <w:color w:val="FF0000"/>
        </w:rPr>
        <w:t xml:space="preserve"> (still working on RegularizedAffineTransform).</w:t>
      </w:r>
    </w:p>
    <w:p w14:paraId="7FA6DD72" w14:textId="1BBFA7E0" w:rsidR="00D83BE1" w:rsidRDefault="00D83BE1" w:rsidP="009D2D35">
      <w:pPr>
        <w:pStyle w:val="BodyText"/>
      </w:pPr>
    </w:p>
    <w:p w14:paraId="4E37F87C" w14:textId="3F54C099" w:rsidR="00593AB3" w:rsidRDefault="00593AB3" w:rsidP="00FA18D2">
      <w:pPr>
        <w:pStyle w:val="BodyText"/>
      </w:pPr>
      <w:r>
        <w:t>In the case of RegularizedAffineTransform, the regularization strength (shrinkage parameter, defined in Eq.(12)) and regularization target (defined in Eq. (11)) need to be set. The following block is used to do this:</w:t>
      </w:r>
    </w:p>
    <w:p w14:paraId="6A5A3AC2" w14:textId="33214850" w:rsidR="00593AB3" w:rsidRPr="00593AB3" w:rsidRDefault="00593AB3" w:rsidP="00593AB3">
      <w:pPr>
        <w:pStyle w:val="BodyText"/>
        <w:ind w:firstLine="0"/>
        <w:rPr>
          <w:b/>
          <w:bCs/>
          <w:i/>
          <w:iCs/>
        </w:rPr>
      </w:pPr>
      <w:r w:rsidRPr="00593AB3">
        <w:rPr>
          <w:b/>
          <w:bCs/>
          <w:i/>
          <w:iCs/>
        </w:rPr>
        <w:t xml:space="preserve">if SIFT_Transform </w:t>
      </w:r>
      <w:r w:rsidR="00FA18D2">
        <w:rPr>
          <w:b/>
          <w:bCs/>
          <w:i/>
          <w:iCs/>
        </w:rPr>
        <w:t>==</w:t>
      </w:r>
      <w:r w:rsidRPr="00593AB3">
        <w:rPr>
          <w:b/>
          <w:bCs/>
          <w:i/>
          <w:iCs/>
        </w:rPr>
        <w:t xml:space="preserve"> RegularizedAffineTransform:</w:t>
      </w:r>
    </w:p>
    <w:p w14:paraId="228D06A2" w14:textId="5730314E" w:rsidR="00593AB3" w:rsidRPr="00593AB3" w:rsidRDefault="00593AB3" w:rsidP="00593AB3">
      <w:pPr>
        <w:pStyle w:val="BodyText"/>
        <w:rPr>
          <w:b/>
          <w:bCs/>
          <w:i/>
          <w:iCs/>
        </w:rPr>
      </w:pPr>
      <w:r w:rsidRPr="00593AB3">
        <w:rPr>
          <w:b/>
          <w:bCs/>
          <w:i/>
          <w:iCs/>
        </w:rPr>
        <w:t xml:space="preserve">    l2_param = 1e-5                                  # regularization strength </w:t>
      </w:r>
      <w:r w:rsidR="00CE741D" w:rsidRPr="00CE741D">
        <w:rPr>
          <w:b/>
          <w:bCs/>
          <w:i/>
          <w:iCs/>
        </w:rPr>
        <w:t>(shrinkage parameter)</w:t>
      </w:r>
      <w:r w:rsidR="00CE741D">
        <w:rPr>
          <w:b/>
          <w:bCs/>
          <w:i/>
          <w:iCs/>
        </w:rPr>
        <w:t>.</w:t>
      </w:r>
    </w:p>
    <w:p w14:paraId="17444CBF" w14:textId="5B035F83" w:rsidR="00593AB3" w:rsidRPr="00593AB3" w:rsidRDefault="00593AB3" w:rsidP="00593AB3">
      <w:pPr>
        <w:pStyle w:val="BodyText"/>
        <w:rPr>
          <w:b/>
          <w:bCs/>
          <w:i/>
          <w:iCs/>
        </w:rPr>
      </w:pPr>
      <w:r w:rsidRPr="00593AB3">
        <w:rPr>
          <w:b/>
          <w:bCs/>
          <w:i/>
          <w:iCs/>
        </w:rPr>
        <w:t xml:space="preserve">    l2_matrix = np.eye(6)*l2_param</w:t>
      </w:r>
      <w:r>
        <w:rPr>
          <w:b/>
          <w:bCs/>
          <w:i/>
          <w:iCs/>
        </w:rPr>
        <w:t xml:space="preserve">        # initially set equal shrinkage on all coefficients</w:t>
      </w:r>
    </w:p>
    <w:p w14:paraId="3240F156" w14:textId="0EBE6A1A" w:rsidR="00593AB3" w:rsidRPr="00593AB3" w:rsidRDefault="00593AB3" w:rsidP="00593AB3">
      <w:pPr>
        <w:pStyle w:val="BodyText"/>
        <w:rPr>
          <w:b/>
          <w:bCs/>
          <w:i/>
          <w:iCs/>
        </w:rPr>
      </w:pPr>
      <w:r w:rsidRPr="00593AB3">
        <w:rPr>
          <w:b/>
          <w:bCs/>
          <w:i/>
          <w:iCs/>
        </w:rPr>
        <w:t xml:space="preserve">    l2_matrix[2,2]=0                                 # </w:t>
      </w:r>
      <w:r>
        <w:rPr>
          <w:b/>
          <w:bCs/>
          <w:i/>
          <w:iCs/>
        </w:rPr>
        <w:t xml:space="preserve">turn OFF the </w:t>
      </w:r>
      <w:r w:rsidRPr="00593AB3">
        <w:rPr>
          <w:b/>
          <w:bCs/>
          <w:i/>
          <w:iCs/>
        </w:rPr>
        <w:t>regularization on shifts</w:t>
      </w:r>
    </w:p>
    <w:p w14:paraId="007741B2" w14:textId="5013B8F5" w:rsidR="00593AB3" w:rsidRPr="00593AB3" w:rsidRDefault="00593AB3" w:rsidP="00593AB3">
      <w:pPr>
        <w:pStyle w:val="BodyText"/>
        <w:rPr>
          <w:b/>
          <w:bCs/>
          <w:i/>
          <w:iCs/>
        </w:rPr>
      </w:pPr>
      <w:r w:rsidRPr="00593AB3">
        <w:rPr>
          <w:b/>
          <w:bCs/>
          <w:i/>
          <w:iCs/>
        </w:rPr>
        <w:t xml:space="preserve">    l2_matrix[5,5]=0                                 # </w:t>
      </w:r>
      <w:r>
        <w:rPr>
          <w:b/>
          <w:bCs/>
          <w:i/>
          <w:iCs/>
        </w:rPr>
        <w:t>turn OFF</w:t>
      </w:r>
      <w:r w:rsidRPr="00593AB3">
        <w:rPr>
          <w:b/>
          <w:bCs/>
          <w:i/>
          <w:iCs/>
        </w:rPr>
        <w:t xml:space="preserve"> </w:t>
      </w:r>
      <w:r>
        <w:rPr>
          <w:b/>
          <w:bCs/>
          <w:i/>
          <w:iCs/>
        </w:rPr>
        <w:t xml:space="preserve">the </w:t>
      </w:r>
      <w:r w:rsidRPr="00593AB3">
        <w:rPr>
          <w:b/>
          <w:bCs/>
          <w:i/>
          <w:iCs/>
        </w:rPr>
        <w:t>regularization on shifts</w:t>
      </w:r>
    </w:p>
    <w:p w14:paraId="7A1FE7C8" w14:textId="77777777" w:rsidR="00593AB3" w:rsidRPr="00593AB3" w:rsidRDefault="00593AB3" w:rsidP="00593AB3">
      <w:pPr>
        <w:pStyle w:val="BodyText"/>
        <w:rPr>
          <w:b/>
          <w:bCs/>
          <w:i/>
          <w:iCs/>
        </w:rPr>
      </w:pPr>
      <w:r w:rsidRPr="00593AB3">
        <w:rPr>
          <w:b/>
          <w:bCs/>
          <w:i/>
          <w:iCs/>
        </w:rPr>
        <w:t xml:space="preserve">    targ_targ_vector = np.array([1, 0, 0, 0, 1, 0])  # target transformation is shift only: Sxx=Syy=1, Sxy=Syx=0</w:t>
      </w:r>
    </w:p>
    <w:p w14:paraId="244E0AEB" w14:textId="3AB58EEE" w:rsidR="00593AB3" w:rsidRPr="00593AB3" w:rsidRDefault="00FA18D2" w:rsidP="00593AB3">
      <w:pPr>
        <w:pStyle w:val="BodyText"/>
        <w:rPr>
          <w:b/>
          <w:bCs/>
          <w:i/>
          <w:iCs/>
        </w:rPr>
      </w:pPr>
      <w:r>
        <w:rPr>
          <w:b/>
          <w:bCs/>
          <w:i/>
          <w:iCs/>
        </w:rPr>
        <w:t>…</w:t>
      </w:r>
    </w:p>
    <w:p w14:paraId="61058F78" w14:textId="77777777" w:rsidR="00593AB3" w:rsidRPr="00593AB3" w:rsidRDefault="00593AB3" w:rsidP="00593AB3">
      <w:pPr>
        <w:pStyle w:val="BodyText"/>
        <w:rPr>
          <w:b/>
          <w:bCs/>
          <w:i/>
          <w:iCs/>
        </w:rPr>
      </w:pPr>
      <w:r w:rsidRPr="00593AB3">
        <w:rPr>
          <w:b/>
          <w:bCs/>
          <w:i/>
          <w:iCs/>
        </w:rPr>
        <w:t>else:</w:t>
      </w:r>
    </w:p>
    <w:p w14:paraId="2D5DCDFB" w14:textId="77777777" w:rsidR="00593AB3" w:rsidRPr="00593AB3" w:rsidRDefault="00593AB3" w:rsidP="00593AB3">
      <w:pPr>
        <w:pStyle w:val="BodyText"/>
        <w:rPr>
          <w:b/>
          <w:bCs/>
          <w:i/>
          <w:iCs/>
        </w:rPr>
      </w:pPr>
      <w:r w:rsidRPr="00593AB3">
        <w:rPr>
          <w:b/>
          <w:bCs/>
          <w:i/>
          <w:iCs/>
        </w:rPr>
        <w:t xml:space="preserve">    l2_matrix= None</w:t>
      </w:r>
    </w:p>
    <w:p w14:paraId="65C36F71" w14:textId="02B3D26E" w:rsidR="00593AB3" w:rsidRPr="00593AB3" w:rsidRDefault="00593AB3" w:rsidP="00593AB3">
      <w:pPr>
        <w:pStyle w:val="BodyText"/>
        <w:rPr>
          <w:b/>
          <w:bCs/>
          <w:i/>
          <w:iCs/>
        </w:rPr>
      </w:pPr>
      <w:r w:rsidRPr="00593AB3">
        <w:rPr>
          <w:b/>
          <w:bCs/>
          <w:i/>
          <w:iCs/>
        </w:rPr>
        <w:t xml:space="preserve">    targ_targ_vector = None</w:t>
      </w:r>
    </w:p>
    <w:p w14:paraId="7809D91F" w14:textId="77777777" w:rsidR="00593AB3" w:rsidRDefault="00593AB3" w:rsidP="009D2D35">
      <w:pPr>
        <w:pStyle w:val="BodyText"/>
      </w:pPr>
    </w:p>
    <w:p w14:paraId="7AF23055" w14:textId="426723BD" w:rsidR="00D83BE1" w:rsidRDefault="00D83BE1" w:rsidP="009D2D35">
      <w:pPr>
        <w:pStyle w:val="BodyText"/>
      </w:pPr>
      <w:r>
        <w:t xml:space="preserve">Set </w:t>
      </w:r>
      <w:r w:rsidRPr="00D83BE1">
        <w:rPr>
          <w:b/>
          <w:bCs/>
        </w:rPr>
        <w:t>solver</w:t>
      </w:r>
      <w:r>
        <w:t xml:space="preserve"> parameter. The options are:</w:t>
      </w:r>
    </w:p>
    <w:p w14:paraId="09D2E9CC" w14:textId="4AE9FFFF" w:rsidR="00D83BE1" w:rsidRDefault="00D83BE1" w:rsidP="009D2D35">
      <w:pPr>
        <w:pStyle w:val="BodyText"/>
      </w:pPr>
      <w:r w:rsidRPr="00D83BE1">
        <w:rPr>
          <w:b/>
          <w:bCs/>
        </w:rPr>
        <w:t>solver = 'RANSAC'</w:t>
      </w:r>
      <w:r>
        <w:t xml:space="preserve"> – </w:t>
      </w:r>
      <w:r w:rsidRPr="00D83BE1">
        <w:t>will use RANSAC (Random Sample Consensus) algorithm</w:t>
      </w:r>
      <w:r w:rsidR="00623B55">
        <w:t xml:space="preserve"> </w:t>
      </w:r>
      <w:r>
        <w:fldChar w:fldCharType="begin"/>
      </w:r>
      <w:r w:rsidR="003105E6">
        <w:instrText xml:space="preserve"> ADDIN ZOTERO_ITEM CSL_CITATION {"citationID":"Kww0m3WR","properties":{"formattedCitation":"({\\i{}15})","plainCitation":"(15)","noteIndex":0},"citationItems":[{"id":479,"uris":["http://zotero.org/users/local/c7QOCHth/items/7VNBWZM6"],"uri":["http://zotero.org/users/local/c7QOCHth/items/7VNBWZM6"],"itemData":{"id":479,"type":"chapter","container-title":"Readings in Computer Vision","ISBN":"978-0-08-051581-6","language":"en","note":"DOI: 10.1016/B978-0-08-051581-6.50070-2","page":"726-740","publisher":"Elsevier","source":"DOI.org (Crossref)","title":"Random Sample Consensus: A Paradigm for Model Fitting with Applications to Image Analysis and Automated Cartography","title-short":"Random Sample Consensus","URL":"https://linkinghub.elsevier.com/retrieve/pii/B9780080515816500702","author":[{"family":"Fischler","given":"Martin A."},{"family":"Bolles","given":"Robert C."}],"accessed":{"date-parts":[["2021",9,21]]},"issued":{"date-parts":[["1987"]]}}}],"schema":"https://github.com/citation-style-language/schema/raw/master/csl-citation.json"} </w:instrText>
      </w:r>
      <w:r>
        <w:fldChar w:fldCharType="separate"/>
      </w:r>
      <w:r w:rsidR="003105E6" w:rsidRPr="003105E6">
        <w:t>(</w:t>
      </w:r>
      <w:r w:rsidR="003105E6" w:rsidRPr="003105E6">
        <w:rPr>
          <w:i/>
          <w:iCs/>
        </w:rPr>
        <w:t>15</w:t>
      </w:r>
      <w:r w:rsidR="003105E6" w:rsidRPr="003105E6">
        <w:t>)</w:t>
      </w:r>
      <w:r>
        <w:fldChar w:fldCharType="end"/>
      </w:r>
      <w:r>
        <w:t xml:space="preserve"> for determining the best transformation matrix within the model defined above.</w:t>
      </w:r>
      <w:r w:rsidR="00AE490B" w:rsidRPr="00AE490B">
        <w:t xml:space="preserve"> </w:t>
      </w:r>
      <w:r w:rsidR="00AE490B">
        <w:t xml:space="preserve">RANSAC algorithm is usually used with SIFT for estimating homography of complex images </w:t>
      </w:r>
      <w:r w:rsidR="00AE490B">
        <w:fldChar w:fldCharType="begin"/>
      </w:r>
      <w:r w:rsidR="003105E6">
        <w:instrText xml:space="preserve"> ADDIN ZOTERO_ITEM CSL_CITATION {"citationID":"qPBlvfFR","properties":{"formattedCitation":"({\\i{}16}, {\\i{}17})","plainCitation":"(16, 17)","noteIndex":0},"citationItems":[{"id":"Fr7kWmPj/F0aUSOuP","uris":["http://zotero.org/users/local/c7QOCHth/items/CSZFDVGX"],"uri":["http://zotero.org/users/local/c7QOCHth/items/CSZFDVGX"],"itemData":{"id":449,"type":"paper-conference","abstract":"When matching the SIFT feature points, there will be lots of mismatches. The RANSAC algorithm can be used to remove the mismatches by finding the transformation matrix of these feature points. But when the data space contains a lot of mismatches, finding the right transformation matrix will be very difficult. What's more, the probability of finding the error model is very large. Aiming at solving the problem, this paper proposed an improved RANSAC algorithm. Before using the RANSAC algorithm, we removed parts of the error feature points by two methods, one is eliminating features not belonging to the target area and the other is removing the crossing points. The two methods aimed to improve the proportion of feature points matched correctly. Experiments showed that, the improved RANSAC algorithm could find the model more accurately, improve efficiency, and make the feature point matching more accurately.","container-title":"2013 5th International Conference on Intelligent Human-Machine Systems and Cybernetics","DOI":"10.1109/IHMSC.2013.119","event":"2013 5th International Conference on Intelligent Human-Machine Systems and Cybernetics","page":"474-477","source":"IEEE Xplore","title":"SIFT Feature Point Matching Based on Improved RANSAC Algorithm","volume":"1","author":[{"family":"Shi","given":"Guangjun"},{"family":"Xu","given":"Xiangyang"},{"family":"Dai","given":"Yaping"}],"issued":{"date-parts":[["2013",8]]}}},{"id":448,"uris":["http://zotero.org/users/local/c7QOCHth/items/DGUQ23XY"],"uri":["http://zotero.org/users/local/c7QOCHth/items/DGUQ23XY"],"itemData":{"id":448,"type":"article-journal","language":"en","page":"43","source":"Zotero","title":"Feature Matching and RANSAC","author":[{"family":"Parmstrand","given":"Krister"}]}}],"schema":"https://github.com/citation-style-language/schema/raw/master/csl-citation.json"} </w:instrText>
      </w:r>
      <w:r w:rsidR="00AE490B">
        <w:fldChar w:fldCharType="separate"/>
      </w:r>
      <w:r w:rsidR="003105E6" w:rsidRPr="003105E6">
        <w:t>(</w:t>
      </w:r>
      <w:r w:rsidR="003105E6" w:rsidRPr="003105E6">
        <w:rPr>
          <w:i/>
          <w:iCs/>
        </w:rPr>
        <w:t>16</w:t>
      </w:r>
      <w:r w:rsidR="003105E6" w:rsidRPr="003105E6">
        <w:t xml:space="preserve">, </w:t>
      </w:r>
      <w:r w:rsidR="003105E6" w:rsidRPr="003105E6">
        <w:rPr>
          <w:i/>
          <w:iCs/>
        </w:rPr>
        <w:t>17</w:t>
      </w:r>
      <w:r w:rsidR="003105E6" w:rsidRPr="003105E6">
        <w:t>)</w:t>
      </w:r>
      <w:r w:rsidR="00AE490B">
        <w:fldChar w:fldCharType="end"/>
      </w:r>
      <w:r w:rsidR="00AE490B">
        <w:t>, and we found it to work well for FIB-SEM frame matching as well.</w:t>
      </w:r>
    </w:p>
    <w:p w14:paraId="6EF720CE" w14:textId="5D667958" w:rsidR="00D83BE1" w:rsidRDefault="00D83BE1" w:rsidP="009D2D35">
      <w:pPr>
        <w:pStyle w:val="BodyText"/>
      </w:pPr>
      <w:r w:rsidRPr="00D83BE1">
        <w:rPr>
          <w:b/>
          <w:bCs/>
        </w:rPr>
        <w:t>solver = 'LinReg'</w:t>
      </w:r>
      <w:r>
        <w:t xml:space="preserve"> – </w:t>
      </w:r>
      <w:r w:rsidRPr="00D83BE1">
        <w:t xml:space="preserve">will use </w:t>
      </w:r>
      <w:r>
        <w:t>l</w:t>
      </w:r>
      <w:r w:rsidRPr="00D83BE1">
        <w:t xml:space="preserve">inear </w:t>
      </w:r>
      <w:r>
        <w:t>r</w:t>
      </w:r>
      <w:r w:rsidRPr="00D83BE1">
        <w:t xml:space="preserve">egression with iterative "Throwing out the Worst Residual" </w:t>
      </w:r>
      <w:r>
        <w:t>h</w:t>
      </w:r>
      <w:r w:rsidRPr="00D83BE1">
        <w:t>euristic</w:t>
      </w:r>
      <w:r w:rsidR="00623B55">
        <w:t>.</w:t>
      </w:r>
    </w:p>
    <w:p w14:paraId="3F4A17E9" w14:textId="76654A69" w:rsidR="00623B55" w:rsidRDefault="00623B55" w:rsidP="009D2D35">
      <w:pPr>
        <w:pStyle w:val="BodyText"/>
      </w:pPr>
      <w:r w:rsidRPr="00623B55">
        <w:rPr>
          <w:b/>
          <w:bCs/>
          <w:color w:val="FF0000"/>
        </w:rPr>
        <w:t>solver = '</w:t>
      </w:r>
      <w:r w:rsidR="0016526D">
        <w:rPr>
          <w:b/>
          <w:bCs/>
          <w:color w:val="FF0000"/>
        </w:rPr>
        <w:t>RANSAC</w:t>
      </w:r>
      <w:r w:rsidRPr="00623B55">
        <w:rPr>
          <w:b/>
          <w:bCs/>
          <w:color w:val="FF0000"/>
        </w:rPr>
        <w:t>'</w:t>
      </w:r>
      <w:r w:rsidRPr="00623B55">
        <w:rPr>
          <w:color w:val="FF0000"/>
        </w:rPr>
        <w:t xml:space="preserve"> is recommended.</w:t>
      </w:r>
    </w:p>
    <w:p w14:paraId="6BC74819" w14:textId="77777777" w:rsidR="00D83BE1" w:rsidRDefault="00D83BE1" w:rsidP="009D2D35">
      <w:pPr>
        <w:pStyle w:val="BodyText"/>
      </w:pPr>
    </w:p>
    <w:p w14:paraId="060D1259" w14:textId="6B6007A3" w:rsidR="00A213C2" w:rsidRDefault="00D83BE1" w:rsidP="00D83BE1">
      <w:pPr>
        <w:pStyle w:val="BodyText"/>
      </w:pPr>
      <w:r>
        <w:t xml:space="preserve">Set the threshold parameter </w:t>
      </w:r>
      <w:r w:rsidR="001C5EF6" w:rsidRPr="001C5EF6">
        <w:rPr>
          <w:b/>
          <w:bCs/>
        </w:rPr>
        <w:t>drmax = 2</w:t>
      </w:r>
      <w:r w:rsidR="001C5EF6">
        <w:t xml:space="preserve">  </w:t>
      </w:r>
      <w:r>
        <w:t>(</w:t>
      </w:r>
      <w:r w:rsidR="001C5EF6">
        <w:t xml:space="preserve">dimensions </w:t>
      </w:r>
      <w:r>
        <w:t>–</w:t>
      </w:r>
      <w:r w:rsidR="001C5EF6">
        <w:t xml:space="preserve"> pixels</w:t>
      </w:r>
      <w:r>
        <w:t>)</w:t>
      </w:r>
      <w:r w:rsidR="001C5EF6">
        <w:t xml:space="preserve">. </w:t>
      </w:r>
    </w:p>
    <w:p w14:paraId="33A22090" w14:textId="46E5EB98" w:rsidR="00A213C2" w:rsidRDefault="00A213C2" w:rsidP="00A213C2">
      <w:pPr>
        <w:pStyle w:val="BodyText"/>
      </w:pPr>
      <w:r>
        <w:t xml:space="preserve">In the case of </w:t>
      </w:r>
      <w:r w:rsidRPr="001C5EF6">
        <w:rPr>
          <w:b/>
          <w:bCs/>
        </w:rPr>
        <w:t>solver</w:t>
      </w:r>
      <w:r>
        <w:rPr>
          <w:b/>
          <w:bCs/>
        </w:rPr>
        <w:t xml:space="preserve"> </w:t>
      </w:r>
      <w:r w:rsidRPr="001C5EF6">
        <w:rPr>
          <w:b/>
          <w:bCs/>
        </w:rPr>
        <w:t>=</w:t>
      </w:r>
      <w:r>
        <w:rPr>
          <w:b/>
          <w:bCs/>
        </w:rPr>
        <w:t xml:space="preserve"> </w:t>
      </w:r>
      <w:r w:rsidR="00623B55" w:rsidRPr="00D83BE1">
        <w:rPr>
          <w:b/>
          <w:bCs/>
        </w:rPr>
        <w:t>'</w:t>
      </w:r>
      <w:r>
        <w:rPr>
          <w:b/>
          <w:bCs/>
        </w:rPr>
        <w:t>RANSAC</w:t>
      </w:r>
      <w:r w:rsidR="00623B55" w:rsidRPr="00D83BE1">
        <w:rPr>
          <w:b/>
          <w:bCs/>
        </w:rPr>
        <w:t>'</w:t>
      </w:r>
      <w:r>
        <w:t xml:space="preserve"> - Maximum distance for a data point to be classified as an inlier.</w:t>
      </w:r>
    </w:p>
    <w:p w14:paraId="2D361E7F" w14:textId="1385705F" w:rsidR="001C5EF6" w:rsidRDefault="001C5EF6" w:rsidP="00A213C2">
      <w:pPr>
        <w:pStyle w:val="BodyText"/>
      </w:pPr>
      <w:r>
        <w:t xml:space="preserve">In the case of </w:t>
      </w:r>
      <w:r w:rsidRPr="001C5EF6">
        <w:rPr>
          <w:b/>
          <w:bCs/>
        </w:rPr>
        <w:t>solver</w:t>
      </w:r>
      <w:r>
        <w:rPr>
          <w:b/>
          <w:bCs/>
        </w:rPr>
        <w:t xml:space="preserve"> </w:t>
      </w:r>
      <w:r w:rsidRPr="001C5EF6">
        <w:rPr>
          <w:b/>
          <w:bCs/>
        </w:rPr>
        <w:t>=</w:t>
      </w:r>
      <w:r>
        <w:rPr>
          <w:b/>
          <w:bCs/>
        </w:rPr>
        <w:t xml:space="preserve"> </w:t>
      </w:r>
      <w:r w:rsidR="00623B55" w:rsidRPr="00D83BE1">
        <w:rPr>
          <w:b/>
          <w:bCs/>
        </w:rPr>
        <w:t>'</w:t>
      </w:r>
      <w:r w:rsidRPr="001C5EF6">
        <w:rPr>
          <w:b/>
          <w:bCs/>
        </w:rPr>
        <w:t>LinReg</w:t>
      </w:r>
      <w:r w:rsidR="00623B55" w:rsidRPr="00D83BE1">
        <w:rPr>
          <w:b/>
          <w:bCs/>
        </w:rPr>
        <w:t>'</w:t>
      </w:r>
      <w:r>
        <w:t xml:space="preserve">, this parameter outlier threshold for iterative regression. For each </w:t>
      </w:r>
      <w:r w:rsidR="00623B55" w:rsidRPr="00623B55">
        <w:rPr>
          <w:i/>
          <w:iCs/>
        </w:rPr>
        <w:t>i-th</w:t>
      </w:r>
      <w:r w:rsidR="00623B55">
        <w:t xml:space="preserve"> </w:t>
      </w:r>
      <w:r>
        <w:t xml:space="preserve">matched pair of keypoins, the error is calculated as </w:t>
      </w:r>
      <m:oMath>
        <m:sSub>
          <m:sSubPr>
            <m:ctrlPr>
              <w:rPr>
                <w:rFonts w:ascii="Cambria Math" w:hAnsi="Cambria Math"/>
                <w:i/>
              </w:rPr>
            </m:ctrlPr>
          </m:sSubPr>
          <m:e>
            <m:r>
              <w:rPr>
                <w:rFonts w:ascii="Cambria Math" w:hAnsi="Cambria Math"/>
              </w:rPr>
              <m:t>Error</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st.Point</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Src.Point</m:t>
                </m:r>
              </m:e>
              <m:sub>
                <m:r>
                  <w:rPr>
                    <w:rFonts w:ascii="Cambria Math" w:hAnsi="Cambria Math"/>
                  </w:rPr>
                  <m:t>i</m:t>
                </m:r>
              </m:sub>
            </m:sSub>
          </m:e>
        </m:d>
      </m:oMath>
      <w:r>
        <w:t>.</w:t>
      </w:r>
      <w:r w:rsidR="00A213C2">
        <w:t xml:space="preserve"> </w:t>
      </w:r>
      <w:r>
        <w:t>The iterative procedure throws away the matched keypoint pair with worst error on every iteration</w:t>
      </w:r>
      <w:r w:rsidR="00A213C2">
        <w:t xml:space="preserve"> </w:t>
      </w:r>
      <w:r>
        <w:t xml:space="preserve">until the worst error falls below </w:t>
      </w:r>
      <w:r w:rsidRPr="00A213C2">
        <w:rPr>
          <w:b/>
          <w:bCs/>
        </w:rPr>
        <w:t>drmax</w:t>
      </w:r>
      <w:r>
        <w:t xml:space="preserve"> or the max number of iterations is reached.</w:t>
      </w:r>
      <w:r w:rsidR="00A213C2">
        <w:t xml:space="preserve"> </w:t>
      </w:r>
    </w:p>
    <w:p w14:paraId="103CB985" w14:textId="6D2257B0" w:rsidR="001C5EF6" w:rsidRPr="00623B55" w:rsidRDefault="00623B55" w:rsidP="001C5EF6">
      <w:pPr>
        <w:pStyle w:val="BodyText"/>
        <w:rPr>
          <w:color w:val="FF0000"/>
        </w:rPr>
      </w:pPr>
      <w:r w:rsidRPr="00623B55">
        <w:rPr>
          <w:b/>
          <w:bCs/>
          <w:color w:val="FF0000"/>
        </w:rPr>
        <w:t>drmax = 2</w:t>
      </w:r>
      <w:r w:rsidRPr="00623B55">
        <w:rPr>
          <w:color w:val="FF0000"/>
        </w:rPr>
        <w:t xml:space="preserve"> is recommended.</w:t>
      </w:r>
    </w:p>
    <w:p w14:paraId="22C2A817" w14:textId="77777777" w:rsidR="00623B55" w:rsidRDefault="00623B55" w:rsidP="001C5EF6">
      <w:pPr>
        <w:pStyle w:val="BodyText"/>
      </w:pPr>
    </w:p>
    <w:p w14:paraId="04A5CC75" w14:textId="712CC621" w:rsidR="001C5EF6" w:rsidRDefault="001C5EF6" w:rsidP="001C5EF6">
      <w:pPr>
        <w:pStyle w:val="BodyText"/>
      </w:pPr>
      <w:r w:rsidRPr="00623B55">
        <w:rPr>
          <w:b/>
          <w:bCs/>
        </w:rPr>
        <w:t>max_iter = 100</w:t>
      </w:r>
      <w:r>
        <w:t xml:space="preserve">  </w:t>
      </w:r>
      <w:r w:rsidR="00A213C2">
        <w:t>-</w:t>
      </w:r>
      <w:r>
        <w:t xml:space="preserve"> max number of iterations in the iterative procedure</w:t>
      </w:r>
      <w:r w:rsidR="00A213C2">
        <w:t>s</w:t>
      </w:r>
      <w:r>
        <w:t xml:space="preserve"> above</w:t>
      </w:r>
      <w:r w:rsidR="00A213C2">
        <w:t>.</w:t>
      </w:r>
    </w:p>
    <w:p w14:paraId="5DB9E5BC" w14:textId="45306869" w:rsidR="00623B55" w:rsidRPr="00623B55" w:rsidRDefault="00623B55" w:rsidP="00623B55">
      <w:pPr>
        <w:pStyle w:val="BodyText"/>
        <w:rPr>
          <w:color w:val="FF0000"/>
        </w:rPr>
      </w:pPr>
      <w:r>
        <w:rPr>
          <w:b/>
          <w:bCs/>
          <w:color w:val="FF0000"/>
        </w:rPr>
        <w:t>m</w:t>
      </w:r>
      <w:r w:rsidRPr="00623B55">
        <w:rPr>
          <w:b/>
          <w:bCs/>
          <w:color w:val="FF0000"/>
        </w:rPr>
        <w:t>ax</w:t>
      </w:r>
      <w:r>
        <w:rPr>
          <w:b/>
          <w:bCs/>
          <w:color w:val="FF0000"/>
        </w:rPr>
        <w:t>_iter</w:t>
      </w:r>
      <w:r w:rsidRPr="00623B55">
        <w:rPr>
          <w:b/>
          <w:bCs/>
          <w:color w:val="FF0000"/>
        </w:rPr>
        <w:t xml:space="preserve"> = </w:t>
      </w:r>
      <w:r>
        <w:rPr>
          <w:b/>
          <w:bCs/>
          <w:color w:val="FF0000"/>
        </w:rPr>
        <w:t>100</w:t>
      </w:r>
      <w:r w:rsidRPr="00623B55">
        <w:rPr>
          <w:color w:val="FF0000"/>
        </w:rPr>
        <w:t xml:space="preserve"> is recommended.</w:t>
      </w:r>
    </w:p>
    <w:p w14:paraId="67A14D43" w14:textId="77777777" w:rsidR="001C5EF6" w:rsidRDefault="001C5EF6" w:rsidP="001C5EF6">
      <w:pPr>
        <w:pStyle w:val="BodyText"/>
      </w:pPr>
    </w:p>
    <w:p w14:paraId="76C3C7FA" w14:textId="573BBFA7" w:rsidR="001C5EF6" w:rsidRDefault="001C5EF6" w:rsidP="001C5EF6">
      <w:pPr>
        <w:pStyle w:val="BodyText"/>
      </w:pPr>
      <w:r w:rsidRPr="003F4CC6">
        <w:rPr>
          <w:b/>
          <w:bCs/>
        </w:rPr>
        <w:t>save_asI8</w:t>
      </w:r>
      <w:r>
        <w:t xml:space="preserve"> = </w:t>
      </w:r>
      <w:r w:rsidRPr="00904456">
        <w:rPr>
          <w:b/>
          <w:bCs/>
        </w:rPr>
        <w:t>True</w:t>
      </w:r>
      <w:r>
        <w:t xml:space="preserve">. If this parameter is set to </w:t>
      </w:r>
      <w:r w:rsidRPr="003F4CC6">
        <w:rPr>
          <w:b/>
          <w:bCs/>
        </w:rPr>
        <w:t>True</w:t>
      </w:r>
      <w:r>
        <w:t xml:space="preserve">, the data will be converted to I8 using global MIN and MAX values determined in the Step 2 (Section </w:t>
      </w:r>
      <w:r>
        <w:fldChar w:fldCharType="begin"/>
      </w:r>
      <w:r>
        <w:instrText xml:space="preserve"> REF _Ref77342729 \n \h </w:instrText>
      </w:r>
      <w:r>
        <w:fldChar w:fldCharType="separate"/>
      </w:r>
      <w:r w:rsidR="00263631">
        <w:t>3.2</w:t>
      </w:r>
      <w:r>
        <w:fldChar w:fldCharType="end"/>
      </w:r>
      <w:r>
        <w:t>).</w:t>
      </w:r>
    </w:p>
    <w:p w14:paraId="4366C995" w14:textId="77777777" w:rsidR="001C5EF6" w:rsidRDefault="001C5EF6" w:rsidP="001C5EF6">
      <w:pPr>
        <w:pStyle w:val="BodyText"/>
      </w:pPr>
    </w:p>
    <w:p w14:paraId="5AE039BE" w14:textId="40651721" w:rsidR="001C5EF6" w:rsidRDefault="001C5EF6" w:rsidP="001C5EF6">
      <w:pPr>
        <w:pStyle w:val="BodyText"/>
      </w:pPr>
      <w:r w:rsidRPr="001C5EF6">
        <w:rPr>
          <w:b/>
          <w:bCs/>
        </w:rPr>
        <w:t>preserve_scales = True</w:t>
      </w:r>
      <w:r>
        <w:t xml:space="preserve">. If this parameter is set to </w:t>
      </w:r>
      <w:r w:rsidRPr="003F4CC6">
        <w:rPr>
          <w:b/>
          <w:bCs/>
        </w:rPr>
        <w:t>True</w:t>
      </w:r>
      <w:r>
        <w:t xml:space="preserve">, the transformation matrix will be adjusted </w:t>
      </w:r>
      <w:r w:rsidR="00B7038A">
        <w:t xml:space="preserve">to keep the scales constant and shear to minimum. </w:t>
      </w:r>
    </w:p>
    <w:p w14:paraId="440B9505" w14:textId="4DF8ED82" w:rsidR="00623B55" w:rsidRDefault="00623B55" w:rsidP="001C5EF6">
      <w:pPr>
        <w:pStyle w:val="BodyText"/>
        <w:rPr>
          <w:color w:val="FF0000"/>
        </w:rPr>
      </w:pPr>
      <w:r w:rsidRPr="00623B55">
        <w:rPr>
          <w:b/>
          <w:bCs/>
          <w:color w:val="FF0000"/>
        </w:rPr>
        <w:t xml:space="preserve">preserve_scales = True </w:t>
      </w:r>
      <w:r w:rsidRPr="00623B55">
        <w:rPr>
          <w:color w:val="FF0000"/>
        </w:rPr>
        <w:t>is recommended.</w:t>
      </w:r>
    </w:p>
    <w:p w14:paraId="61BC8644" w14:textId="1B584A2E" w:rsidR="00B7038A" w:rsidRDefault="00B7038A" w:rsidP="001C5EF6">
      <w:pPr>
        <w:pStyle w:val="BodyText"/>
        <w:rPr>
          <w:color w:val="FF0000"/>
        </w:rPr>
      </w:pPr>
    </w:p>
    <w:p w14:paraId="05552ED3" w14:textId="51121908" w:rsidR="00B7038A" w:rsidRDefault="00B7038A" w:rsidP="00B7038A">
      <w:pPr>
        <w:pStyle w:val="BodyText"/>
      </w:pPr>
      <w:r w:rsidRPr="00B7038A">
        <w:rPr>
          <w:b/>
          <w:bCs/>
        </w:rPr>
        <w:t xml:space="preserve">fit_params = </w:t>
      </w:r>
      <w:r>
        <w:rPr>
          <w:b/>
          <w:bCs/>
        </w:rPr>
        <w:t>[</w:t>
      </w:r>
      <w:r w:rsidRPr="00B7038A">
        <w:rPr>
          <w:b/>
          <w:bCs/>
        </w:rPr>
        <w:t>'LF'</w:t>
      </w:r>
      <w:r>
        <w:rPr>
          <w:b/>
          <w:bCs/>
        </w:rPr>
        <w:t>]</w:t>
      </w:r>
      <w:r>
        <w:t xml:space="preserve"> - the above procedure will be done by subtracting linear fits</w:t>
      </w:r>
      <w:r w:rsidR="001E44C0">
        <w:t xml:space="preserve"> (LF)</w:t>
      </w:r>
      <w:r>
        <w:t xml:space="preserve">, so that average cumulative scale terms </w:t>
      </w:r>
      <m:oMath>
        <m:sSub>
          <m:sSubPr>
            <m:ctrlPr>
              <w:rPr>
                <w:rFonts w:ascii="Cambria Math" w:eastAsia="Calibri" w:hAnsi="Cambria Math"/>
                <w:i/>
                <w:sz w:val="22"/>
                <w:szCs w:val="22"/>
              </w:rPr>
            </m:ctrlPr>
          </m:sSubPr>
          <m:e>
            <m:r>
              <w:rPr>
                <w:rFonts w:ascii="Cambria Math" w:hAnsi="Cambria Math"/>
              </w:rPr>
              <m:t>CS</m:t>
            </m:r>
          </m:e>
          <m:sub>
            <m:r>
              <w:rPr>
                <w:rFonts w:ascii="Cambria Math" w:hAnsi="Cambria Math"/>
              </w:rPr>
              <m:t>xx</m:t>
            </m:r>
          </m:sub>
        </m:sSub>
      </m:oMath>
      <w:r>
        <w:rPr>
          <w:sz w:val="22"/>
          <w:szCs w:val="22"/>
        </w:rPr>
        <w:t xml:space="preserve"> and </w:t>
      </w:r>
      <m:oMath>
        <m:sSub>
          <m:sSubPr>
            <m:ctrlPr>
              <w:rPr>
                <w:rFonts w:ascii="Cambria Math" w:eastAsia="Calibri" w:hAnsi="Cambria Math"/>
                <w:i/>
                <w:sz w:val="22"/>
                <w:szCs w:val="22"/>
              </w:rPr>
            </m:ctrlPr>
          </m:sSubPr>
          <m:e>
            <m:r>
              <w:rPr>
                <w:rFonts w:ascii="Cambria Math" w:hAnsi="Cambria Math"/>
              </w:rPr>
              <m:t>CS</m:t>
            </m:r>
          </m:e>
          <m:sub>
            <m:r>
              <w:rPr>
                <w:rFonts w:ascii="Cambria Math" w:hAnsi="Cambria Math"/>
              </w:rPr>
              <m:t>yy</m:t>
            </m:r>
          </m:sub>
        </m:sSub>
      </m:oMath>
      <w:r>
        <w:t xml:space="preserve"> are equal to 1, and cumulative shear terms </w:t>
      </w:r>
      <m:oMath>
        <m:sSub>
          <m:sSubPr>
            <m:ctrlPr>
              <w:rPr>
                <w:rFonts w:ascii="Cambria Math" w:eastAsia="Calibri" w:hAnsi="Cambria Math"/>
                <w:i/>
                <w:sz w:val="22"/>
                <w:szCs w:val="22"/>
              </w:rPr>
            </m:ctrlPr>
          </m:sSubPr>
          <m:e>
            <m:r>
              <w:rPr>
                <w:rFonts w:ascii="Cambria Math" w:hAnsi="Cambria Math"/>
              </w:rPr>
              <m:t>CS</m:t>
            </m:r>
          </m:e>
          <m:sub>
            <m:r>
              <w:rPr>
                <w:rFonts w:ascii="Cambria Math" w:hAnsi="Cambria Math"/>
              </w:rPr>
              <m:t>xy</m:t>
            </m:r>
          </m:sub>
        </m:sSub>
      </m:oMath>
      <w:r>
        <w:rPr>
          <w:sz w:val="22"/>
          <w:szCs w:val="22"/>
        </w:rPr>
        <w:t xml:space="preserve"> and </w:t>
      </w:r>
      <m:oMath>
        <m:r>
          <w:rPr>
            <w:rFonts w:ascii="Cambria Math" w:hAnsi="Cambria Math"/>
            <w:sz w:val="22"/>
            <w:szCs w:val="22"/>
          </w:rPr>
          <m:t>C</m:t>
        </m:r>
        <m:sSub>
          <m:sSubPr>
            <m:ctrlPr>
              <w:rPr>
                <w:rFonts w:ascii="Cambria Math" w:eastAsia="Calibri" w:hAnsi="Cambria Math"/>
                <w:i/>
                <w:sz w:val="22"/>
                <w:szCs w:val="22"/>
              </w:rPr>
            </m:ctrlPr>
          </m:sSubPr>
          <m:e>
            <m:r>
              <w:rPr>
                <w:rFonts w:ascii="Cambria Math" w:hAnsi="Cambria Math"/>
              </w:rPr>
              <m:t>S</m:t>
            </m:r>
          </m:e>
          <m:sub>
            <m:r>
              <w:rPr>
                <w:rFonts w:ascii="Cambria Math" w:hAnsi="Cambria Math"/>
              </w:rPr>
              <m:t>yx</m:t>
            </m:r>
          </m:sub>
        </m:sSub>
      </m:oMath>
      <w:r>
        <w:t xml:space="preserve"> are equal to 0.</w:t>
      </w:r>
    </w:p>
    <w:p w14:paraId="25227565" w14:textId="2765BBBF" w:rsidR="00B7038A" w:rsidRPr="00B7038A" w:rsidRDefault="00B7038A" w:rsidP="00B7038A">
      <w:pPr>
        <w:pStyle w:val="BodyText"/>
      </w:pPr>
      <w:r w:rsidRPr="00B7038A">
        <w:rPr>
          <w:b/>
          <w:bCs/>
        </w:rPr>
        <w:t>fit_params = ['PF', 2]</w:t>
      </w:r>
      <w:r>
        <w:t xml:space="preserve"> - the above procedure will be done by subtracting polynomial fits</w:t>
      </w:r>
      <w:r w:rsidR="001E44C0">
        <w:t xml:space="preserve"> (PF)</w:t>
      </w:r>
      <w:r>
        <w:t xml:space="preserve">, second parameter is order, in this case 2 (quadratic fit).      </w:t>
      </w:r>
    </w:p>
    <w:p w14:paraId="4CEB9708" w14:textId="5B40EB95" w:rsidR="00B7038A" w:rsidRDefault="00B7038A" w:rsidP="00B7038A">
      <w:pPr>
        <w:pStyle w:val="BodyText"/>
      </w:pPr>
      <w:r w:rsidRPr="00B7038A">
        <w:rPr>
          <w:b/>
          <w:bCs/>
        </w:rPr>
        <w:t>fit_params = ['SG', 701, 3]</w:t>
      </w:r>
      <w:r>
        <w:t xml:space="preserve"> - the above procedure will be done by subtracting the Savitzky-Golay (SG) fits with parameters window size 701, polynomial order 3.</w:t>
      </w:r>
    </w:p>
    <w:p w14:paraId="01A521B8" w14:textId="77777777" w:rsidR="001C5EF6" w:rsidRDefault="001C5EF6" w:rsidP="001C5EF6">
      <w:pPr>
        <w:pStyle w:val="BodyText"/>
      </w:pPr>
    </w:p>
    <w:p w14:paraId="0A63EE16" w14:textId="26E49C7A" w:rsidR="001C5EF6" w:rsidRDefault="001C5EF6" w:rsidP="001C5EF6">
      <w:pPr>
        <w:pStyle w:val="BodyText"/>
      </w:pPr>
      <w:r w:rsidRPr="003F4CC6">
        <w:rPr>
          <w:b/>
          <w:bCs/>
        </w:rPr>
        <w:t>subtract_linear_fit</w:t>
      </w:r>
      <w:r>
        <w:t xml:space="preserve"> = </w:t>
      </w:r>
      <w:r w:rsidRPr="00904456">
        <w:rPr>
          <w:b/>
          <w:bCs/>
        </w:rPr>
        <w:t>True</w:t>
      </w:r>
      <w:r>
        <w:t xml:space="preserve">.  If this parameter is set to </w:t>
      </w:r>
      <w:r w:rsidRPr="003F4CC6">
        <w:rPr>
          <w:b/>
          <w:bCs/>
        </w:rPr>
        <w:t>True</w:t>
      </w:r>
      <w:r>
        <w:t xml:space="preserve">, the linear slope will be subtracted from the cumulative shifts. This is performed after the optimal frame-to-frame shifts are recalculated for </w:t>
      </w:r>
      <w:r w:rsidRPr="001C5EF6">
        <w:rPr>
          <w:b/>
          <w:bCs/>
        </w:rPr>
        <w:t>preserve_scales = True</w:t>
      </w:r>
      <w:r>
        <w:t>.</w:t>
      </w:r>
    </w:p>
    <w:p w14:paraId="5F534B8B" w14:textId="02F5603C" w:rsidR="00623B55" w:rsidRDefault="00623B55" w:rsidP="001C5EF6">
      <w:pPr>
        <w:pStyle w:val="BodyText"/>
      </w:pPr>
      <w:r w:rsidRPr="00623B55">
        <w:rPr>
          <w:b/>
          <w:bCs/>
          <w:color w:val="FF0000"/>
        </w:rPr>
        <w:t>subtract_linear_fit</w:t>
      </w:r>
      <w:r w:rsidRPr="00623B55">
        <w:rPr>
          <w:color w:val="FF0000"/>
        </w:rPr>
        <w:t xml:space="preserve"> = </w:t>
      </w:r>
      <w:r w:rsidRPr="00623B55">
        <w:rPr>
          <w:b/>
          <w:bCs/>
          <w:color w:val="FF0000"/>
        </w:rPr>
        <w:t>True</w:t>
      </w:r>
      <w:r w:rsidRPr="00623B55">
        <w:rPr>
          <w:color w:val="FF0000"/>
        </w:rPr>
        <w:t xml:space="preserve"> is recommended.</w:t>
      </w:r>
    </w:p>
    <w:p w14:paraId="36B16A74" w14:textId="77777777" w:rsidR="001C5EF6" w:rsidRDefault="001C5EF6" w:rsidP="001C5EF6">
      <w:pPr>
        <w:pStyle w:val="BodyText"/>
      </w:pPr>
    </w:p>
    <w:p w14:paraId="18FD4AC6" w14:textId="7284498F" w:rsidR="001C5EF6" w:rsidRDefault="001C5EF6" w:rsidP="001C5EF6">
      <w:pPr>
        <w:pStyle w:val="BodyText"/>
      </w:pPr>
      <w:r w:rsidRPr="0037302D">
        <w:rPr>
          <w:b/>
          <w:bCs/>
        </w:rPr>
        <w:t>pad_edges</w:t>
      </w:r>
      <w:r w:rsidRPr="0037302D">
        <w:t xml:space="preserve"> = </w:t>
      </w:r>
      <w:r w:rsidRPr="0037302D">
        <w:rPr>
          <w:b/>
          <w:bCs/>
        </w:rPr>
        <w:t>True</w:t>
      </w:r>
      <w:r>
        <w:t xml:space="preserve">.  If this parameter is set to </w:t>
      </w:r>
      <w:r w:rsidRPr="003F4CC6">
        <w:rPr>
          <w:b/>
          <w:bCs/>
        </w:rPr>
        <w:t>True</w:t>
      </w:r>
      <w:r>
        <w:t xml:space="preserve">, </w:t>
      </w:r>
      <w:r w:rsidRPr="0037302D">
        <w:t>the edges will be padded with the amount equal to max shift excursion in each direction</w:t>
      </w:r>
      <w:r>
        <w:t>.</w:t>
      </w:r>
    </w:p>
    <w:p w14:paraId="1EC78430" w14:textId="01016C7A" w:rsidR="00AE490B" w:rsidRDefault="00AE490B" w:rsidP="00AE490B">
      <w:pPr>
        <w:pStyle w:val="BodyText"/>
      </w:pPr>
      <w:r w:rsidRPr="00AE490B">
        <w:rPr>
          <w:b/>
          <w:bCs/>
          <w:color w:val="FF0000"/>
        </w:rPr>
        <w:t>pad_edges</w:t>
      </w:r>
      <w:r w:rsidRPr="00AE490B">
        <w:rPr>
          <w:color w:val="FF0000"/>
        </w:rPr>
        <w:t xml:space="preserve"> </w:t>
      </w:r>
      <w:r w:rsidRPr="00623B55">
        <w:rPr>
          <w:color w:val="FF0000"/>
        </w:rPr>
        <w:t xml:space="preserve">= </w:t>
      </w:r>
      <w:r w:rsidRPr="00623B55">
        <w:rPr>
          <w:b/>
          <w:bCs/>
          <w:color w:val="FF0000"/>
        </w:rPr>
        <w:t>True</w:t>
      </w:r>
      <w:r w:rsidRPr="00623B55">
        <w:rPr>
          <w:color w:val="FF0000"/>
        </w:rPr>
        <w:t xml:space="preserve"> is recommended.</w:t>
      </w:r>
    </w:p>
    <w:p w14:paraId="74FC922A" w14:textId="77777777" w:rsidR="001C5EF6" w:rsidRDefault="001C5EF6" w:rsidP="00AE490B">
      <w:pPr>
        <w:pStyle w:val="BodyText"/>
        <w:ind w:firstLine="0"/>
      </w:pPr>
    </w:p>
    <w:p w14:paraId="79342C9D" w14:textId="0D02525B" w:rsidR="001C5EF6" w:rsidRDefault="001C5EF6" w:rsidP="001C5EF6">
      <w:pPr>
        <w:pStyle w:val="BodyText"/>
      </w:pPr>
      <w:r w:rsidRPr="003F4CC6">
        <w:rPr>
          <w:b/>
          <w:bCs/>
        </w:rPr>
        <w:t>zbin_2x</w:t>
      </w:r>
      <w:r>
        <w:t xml:space="preserve"> = </w:t>
      </w:r>
      <w:r w:rsidRPr="00904456">
        <w:rPr>
          <w:b/>
          <w:bCs/>
        </w:rPr>
        <w:t>True</w:t>
      </w:r>
      <w:r>
        <w:t xml:space="preserve">. If this parameter is set to </w:t>
      </w:r>
      <w:r w:rsidRPr="003F4CC6">
        <w:rPr>
          <w:b/>
          <w:bCs/>
        </w:rPr>
        <w:t>True</w:t>
      </w:r>
      <w:r w:rsidRPr="003F4CC6">
        <w:t>,</w:t>
      </w:r>
      <w:r>
        <w:t xml:space="preserve"> the data will be binned (averaged) x2 along z- (FIB-SEM milling) direction.</w:t>
      </w:r>
    </w:p>
    <w:p w14:paraId="2D1E1958" w14:textId="76BF05DB" w:rsidR="00032639" w:rsidRDefault="00032639" w:rsidP="001C5EF6">
      <w:pPr>
        <w:pStyle w:val="BodyText"/>
      </w:pPr>
    </w:p>
    <w:p w14:paraId="387F2089" w14:textId="77777777" w:rsidR="00321BAA" w:rsidRDefault="00032639" w:rsidP="00321BAA">
      <w:pPr>
        <w:pStyle w:val="BodyText"/>
      </w:pPr>
      <w:r w:rsidRPr="00032639">
        <w:rPr>
          <w:b/>
          <w:bCs/>
        </w:rPr>
        <w:t>int_order = 1</w:t>
      </w:r>
      <w:r>
        <w:t xml:space="preserve">      The order of interpolation performed by warp function (</w:t>
      </w:r>
      <w:r w:rsidRPr="00032639">
        <w:t>skimage</w:t>
      </w:r>
      <w:r>
        <w:t xml:space="preserve"> package). The order has to be in the range 0-5:</w:t>
      </w:r>
    </w:p>
    <w:p w14:paraId="0F0FD28A" w14:textId="6D0CB965" w:rsidR="00321BAA" w:rsidRDefault="00032639" w:rsidP="00321BAA">
      <w:pPr>
        <w:pStyle w:val="BodyText"/>
      </w:pPr>
      <w:r>
        <w:t>- 0: Nearest-neighbor</w:t>
      </w:r>
    </w:p>
    <w:p w14:paraId="7DF1DAB2" w14:textId="77777777" w:rsidR="00321BAA" w:rsidRDefault="00032639" w:rsidP="00321BAA">
      <w:pPr>
        <w:pStyle w:val="BodyText"/>
      </w:pPr>
      <w:r>
        <w:t>- 1: Bi-linear (default)</w:t>
      </w:r>
    </w:p>
    <w:p w14:paraId="19B93583" w14:textId="77777777" w:rsidR="00321BAA" w:rsidRDefault="00032639" w:rsidP="00321BAA">
      <w:pPr>
        <w:pStyle w:val="BodyText"/>
      </w:pPr>
      <w:r>
        <w:t>- 2: Bi-</w:t>
      </w:r>
    </w:p>
    <w:p w14:paraId="26A1E8B1" w14:textId="77777777" w:rsidR="00321BAA" w:rsidRDefault="00032639" w:rsidP="00321BAA">
      <w:pPr>
        <w:pStyle w:val="BodyText"/>
      </w:pPr>
      <w:r>
        <w:t>- 3: Bi-cubic</w:t>
      </w:r>
    </w:p>
    <w:p w14:paraId="3766504C" w14:textId="77777777" w:rsidR="00321BAA" w:rsidRDefault="00032639" w:rsidP="00321BAA">
      <w:pPr>
        <w:pStyle w:val="BodyText"/>
      </w:pPr>
      <w:r>
        <w:t>- 4: Bi-quartic</w:t>
      </w:r>
    </w:p>
    <w:p w14:paraId="195087F0" w14:textId="41641429" w:rsidR="00032639" w:rsidRDefault="00032639" w:rsidP="00321BAA">
      <w:pPr>
        <w:pStyle w:val="BodyText"/>
      </w:pPr>
      <w:r>
        <w:t>- 5: Bi-quintic</w:t>
      </w:r>
    </w:p>
    <w:p w14:paraId="30F9DC96" w14:textId="21A67DB7" w:rsidR="001C5EF6" w:rsidRDefault="00032639" w:rsidP="001C5EF6">
      <w:pPr>
        <w:pStyle w:val="BodyText"/>
        <w:rPr>
          <w:color w:val="FF0000"/>
        </w:rPr>
      </w:pPr>
      <w:r w:rsidRPr="00032639">
        <w:rPr>
          <w:b/>
          <w:bCs/>
          <w:color w:val="FF0000"/>
        </w:rPr>
        <w:t>int_order = 1</w:t>
      </w:r>
      <w:r w:rsidRPr="00032639">
        <w:rPr>
          <w:color w:val="FF0000"/>
        </w:rPr>
        <w:t xml:space="preserve"> is recommended.</w:t>
      </w:r>
    </w:p>
    <w:p w14:paraId="0B31A07D" w14:textId="09E68812" w:rsidR="002D5C9C" w:rsidRDefault="002D5C9C" w:rsidP="001C5EF6">
      <w:pPr>
        <w:pStyle w:val="BodyText"/>
        <w:rPr>
          <w:color w:val="FF0000"/>
        </w:rPr>
      </w:pPr>
    </w:p>
    <w:p w14:paraId="54BA46ED" w14:textId="7A8426B7" w:rsidR="002D5C9C" w:rsidRDefault="002D5C9C" w:rsidP="002D5C9C">
      <w:pPr>
        <w:pStyle w:val="BodyText"/>
      </w:pPr>
      <w:r>
        <w:t>Executing this cell will produce the plots shown below (</w:t>
      </w:r>
      <w:r>
        <w:fldChar w:fldCharType="begin"/>
      </w:r>
      <w:r>
        <w:instrText xml:space="preserve"> REF _Ref86757539 \h </w:instrText>
      </w:r>
      <w:r>
        <w:fldChar w:fldCharType="separate"/>
      </w:r>
      <w:r w:rsidR="00263631">
        <w:t xml:space="preserve">Figure </w:t>
      </w:r>
      <w:r w:rsidR="00263631">
        <w:rPr>
          <w:noProof/>
        </w:rPr>
        <w:t>3</w:t>
      </w:r>
      <w:r>
        <w:fldChar w:fldCharType="end"/>
      </w:r>
      <w:r>
        <w:t xml:space="preserve">). Ideally you would want to have at least 500 to 5000 </w:t>
      </w:r>
      <w:r w:rsidR="00A23413">
        <w:t>K</w:t>
      </w:r>
      <w:r>
        <w:t>ey</w:t>
      </w:r>
      <w:r w:rsidR="00A23413">
        <w:t xml:space="preserve"> P</w:t>
      </w:r>
      <w:r>
        <w:t xml:space="preserve">oint matches for each pair of frames, but probably not much more than 10,000 matches – otherwise the calculation may become slow. </w:t>
      </w:r>
      <w:r w:rsidRPr="00D83BE1">
        <w:rPr>
          <w:color w:val="FF0000"/>
        </w:rPr>
        <w:t xml:space="preserve">We found that so far setting </w:t>
      </w:r>
      <w:r w:rsidRPr="00D83BE1">
        <w:rPr>
          <w:b/>
          <w:bCs/>
          <w:color w:val="FF0000"/>
        </w:rPr>
        <w:t>thr</w:t>
      </w:r>
      <w:r>
        <w:rPr>
          <w:b/>
          <w:bCs/>
          <w:color w:val="FF0000"/>
        </w:rPr>
        <w:t>eshold</w:t>
      </w:r>
      <w:r w:rsidRPr="00D83BE1">
        <w:rPr>
          <w:b/>
          <w:bCs/>
          <w:color w:val="FF0000"/>
        </w:rPr>
        <w:t>_min</w:t>
      </w:r>
      <w:r w:rsidRPr="00D83BE1">
        <w:rPr>
          <w:color w:val="FF0000"/>
        </w:rPr>
        <w:t>=3*10</w:t>
      </w:r>
      <w:r w:rsidRPr="00D83BE1">
        <w:rPr>
          <w:color w:val="FF0000"/>
          <w:vertAlign w:val="superscript"/>
        </w:rPr>
        <w:t>-</w:t>
      </w:r>
      <w:r>
        <w:rPr>
          <w:color w:val="FF0000"/>
          <w:vertAlign w:val="superscript"/>
        </w:rPr>
        <w:t>5</w:t>
      </w:r>
      <w:r w:rsidRPr="00D83BE1">
        <w:rPr>
          <w:color w:val="FF0000"/>
        </w:rPr>
        <w:t xml:space="preserve">, </w:t>
      </w:r>
      <w:r w:rsidRPr="00D83BE1">
        <w:rPr>
          <w:b/>
          <w:bCs/>
          <w:color w:val="FF0000"/>
        </w:rPr>
        <w:t>thr</w:t>
      </w:r>
      <w:r>
        <w:rPr>
          <w:b/>
          <w:bCs/>
          <w:color w:val="FF0000"/>
        </w:rPr>
        <w:t>eshold</w:t>
      </w:r>
      <w:r w:rsidRPr="00D83BE1">
        <w:rPr>
          <w:b/>
          <w:bCs/>
          <w:color w:val="FF0000"/>
        </w:rPr>
        <w:t>_max</w:t>
      </w:r>
      <w:r w:rsidRPr="00D83BE1">
        <w:rPr>
          <w:color w:val="FF0000"/>
        </w:rPr>
        <w:t>=</w:t>
      </w:r>
      <w:r>
        <w:rPr>
          <w:color w:val="FF0000"/>
        </w:rPr>
        <w:t>1</w:t>
      </w:r>
      <w:r w:rsidRPr="00D83BE1">
        <w:rPr>
          <w:color w:val="FF0000"/>
        </w:rPr>
        <w:t>*10</w:t>
      </w:r>
      <w:r w:rsidRPr="00D83BE1">
        <w:rPr>
          <w:color w:val="FF0000"/>
          <w:vertAlign w:val="superscript"/>
        </w:rPr>
        <w:t>-</w:t>
      </w:r>
      <w:r>
        <w:rPr>
          <w:color w:val="FF0000"/>
          <w:vertAlign w:val="superscript"/>
        </w:rPr>
        <w:t>4</w:t>
      </w:r>
      <w:r w:rsidRPr="00D83BE1">
        <w:rPr>
          <w:color w:val="FF0000"/>
        </w:rPr>
        <w:t xml:space="preserve">, and </w:t>
      </w:r>
      <w:r w:rsidRPr="00D83BE1">
        <w:rPr>
          <w:b/>
          <w:bCs/>
          <w:color w:val="FF0000"/>
        </w:rPr>
        <w:t>kp_max_num</w:t>
      </w:r>
      <w:r w:rsidRPr="00D83BE1">
        <w:rPr>
          <w:color w:val="FF0000"/>
        </w:rPr>
        <w:t>=</w:t>
      </w:r>
      <w:r>
        <w:rPr>
          <w:color w:val="FF0000"/>
        </w:rPr>
        <w:t xml:space="preserve"> 1</w:t>
      </w:r>
      <w:r w:rsidRPr="00D83BE1">
        <w:rPr>
          <w:color w:val="FF0000"/>
        </w:rPr>
        <w:t>0,000 works well</w:t>
      </w:r>
      <w:r>
        <w:t>.</w:t>
      </w:r>
    </w:p>
    <w:p w14:paraId="16584A04" w14:textId="77777777" w:rsidR="002D5C9C" w:rsidRDefault="002D5C9C" w:rsidP="002D5C9C">
      <w:pPr>
        <w:pStyle w:val="BodyText"/>
      </w:pPr>
    </w:p>
    <w:p w14:paraId="093FE74A" w14:textId="77777777" w:rsidR="002D5C9C" w:rsidRDefault="002D5C9C" w:rsidP="002D5C9C">
      <w:pPr>
        <w:pStyle w:val="BodyText"/>
        <w:ind w:firstLine="0"/>
      </w:pPr>
      <w:r>
        <w:rPr>
          <w:noProof/>
        </w:rPr>
        <w:lastRenderedPageBreak/>
        <w:drawing>
          <wp:inline distT="0" distB="0" distL="0" distR="0" wp14:anchorId="41D02F0F" wp14:editId="342B74C0">
            <wp:extent cx="5877880" cy="4259580"/>
            <wp:effectExtent l="0" t="0" r="8890" b="762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572" cy="4273126"/>
                    </a:xfrm>
                    <a:prstGeom prst="rect">
                      <a:avLst/>
                    </a:prstGeom>
                    <a:noFill/>
                    <a:ln>
                      <a:noFill/>
                    </a:ln>
                  </pic:spPr>
                </pic:pic>
              </a:graphicData>
            </a:graphic>
          </wp:inline>
        </w:drawing>
      </w:r>
    </w:p>
    <w:p w14:paraId="7398B8A7" w14:textId="77777777" w:rsidR="002D5C9C" w:rsidRDefault="002D5C9C" w:rsidP="002D5C9C">
      <w:pPr>
        <w:pStyle w:val="BodyText"/>
        <w:keepNext/>
        <w:ind w:firstLine="0"/>
      </w:pPr>
      <w:r>
        <w:rPr>
          <w:noProof/>
        </w:rPr>
        <w:lastRenderedPageBreak/>
        <w:drawing>
          <wp:inline distT="0" distB="0" distL="0" distR="0" wp14:anchorId="1F9F8B78" wp14:editId="46B633C4">
            <wp:extent cx="5943600" cy="6581140"/>
            <wp:effectExtent l="0" t="0" r="0" b="0"/>
            <wp:docPr id="2" name="Picture 2" descr="A picture containing text,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displa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581140"/>
                    </a:xfrm>
                    <a:prstGeom prst="rect">
                      <a:avLst/>
                    </a:prstGeom>
                    <a:noFill/>
                    <a:ln>
                      <a:noFill/>
                    </a:ln>
                  </pic:spPr>
                </pic:pic>
              </a:graphicData>
            </a:graphic>
          </wp:inline>
        </w:drawing>
      </w:r>
    </w:p>
    <w:p w14:paraId="6BFED7E7" w14:textId="649E34BE" w:rsidR="002D5C9C" w:rsidRDefault="002D5C9C" w:rsidP="00D35C2F">
      <w:pPr>
        <w:pStyle w:val="Caption"/>
        <w:jc w:val="both"/>
      </w:pPr>
      <w:bookmarkStart w:id="19" w:name="_Ref86757539"/>
      <w:r>
        <w:t xml:space="preserve">Figure </w:t>
      </w:r>
      <w:fldSimple w:instr=" SEQ Figure \* ARABIC ">
        <w:r w:rsidR="00263631">
          <w:rPr>
            <w:noProof/>
          </w:rPr>
          <w:t>3</w:t>
        </w:r>
      </w:fldSimple>
      <w:bookmarkEnd w:id="19"/>
      <w:r>
        <w:t>. Figures produced by the notebook to help choosing the right value for the threshold parameter.</w:t>
      </w:r>
    </w:p>
    <w:p w14:paraId="4EE6AA52" w14:textId="77777777" w:rsidR="00D35C2F" w:rsidRPr="00D35C2F" w:rsidRDefault="00D35C2F" w:rsidP="00D35C2F"/>
    <w:p w14:paraId="6A951B3A" w14:textId="06466157" w:rsidR="009D2D35" w:rsidRDefault="004B195D" w:rsidP="009D2D35">
      <w:pPr>
        <w:pStyle w:val="Heading2"/>
      </w:pPr>
      <w:bookmarkStart w:id="20" w:name="_Toc90365926"/>
      <w:r w:rsidRPr="004B195D">
        <w:t xml:space="preserve">Step </w:t>
      </w:r>
      <w:r w:rsidR="002D5C9C">
        <w:t>1</w:t>
      </w:r>
      <w:r w:rsidRPr="004B195D">
        <w:t xml:space="preserve">: Set up Local </w:t>
      </w:r>
      <w:r w:rsidR="002350E6">
        <w:t>DASK</w:t>
      </w:r>
      <w:r w:rsidRPr="004B195D">
        <w:t xml:space="preserve"> </w:t>
      </w:r>
      <w:r w:rsidR="002350E6">
        <w:t xml:space="preserve">Client </w:t>
      </w:r>
      <w:r w:rsidRPr="004B195D">
        <w:t>and Monitor Window</w:t>
      </w:r>
      <w:r w:rsidR="009D2D35">
        <w:t>.</w:t>
      </w:r>
      <w:bookmarkEnd w:id="20"/>
    </w:p>
    <w:p w14:paraId="7237A10A" w14:textId="21B0E0A5" w:rsidR="00655210" w:rsidRDefault="009D2D35" w:rsidP="00655210">
      <w:pPr>
        <w:pStyle w:val="BodyText"/>
      </w:pPr>
      <w:r>
        <w:t>Once the parameter</w:t>
      </w:r>
      <w:r w:rsidR="004B195D">
        <w:t>s</w:t>
      </w:r>
      <w:r>
        <w:t xml:space="preserve"> ha</w:t>
      </w:r>
      <w:r w:rsidR="004B195D">
        <w:t>ve</w:t>
      </w:r>
      <w:r>
        <w:t xml:space="preserve"> been set, </w:t>
      </w:r>
      <w:r w:rsidR="004B195D">
        <w:t xml:space="preserve">proceed to the next cell to set up the DASK Client and Monitor Window. </w:t>
      </w:r>
      <w:r>
        <w:t xml:space="preserve">The progress can be monitored in the cell </w:t>
      </w:r>
      <w:r w:rsidR="00655210">
        <w:t xml:space="preserve">as shown in </w:t>
      </w:r>
      <w:r w:rsidR="00655210">
        <w:fldChar w:fldCharType="begin"/>
      </w:r>
      <w:r w:rsidR="00655210">
        <w:instrText xml:space="preserve"> REF _Ref86746937 \h </w:instrText>
      </w:r>
      <w:r w:rsidR="00655210">
        <w:fldChar w:fldCharType="separate"/>
      </w:r>
      <w:r w:rsidR="00263631">
        <w:t xml:space="preserve">Figure </w:t>
      </w:r>
      <w:r w:rsidR="00263631">
        <w:rPr>
          <w:noProof/>
        </w:rPr>
        <w:t>4</w:t>
      </w:r>
      <w:r w:rsidR="00655210">
        <w:fldChar w:fldCharType="end"/>
      </w:r>
      <w:r w:rsidR="00655210">
        <w:t>.</w:t>
      </w:r>
    </w:p>
    <w:p w14:paraId="21523998" w14:textId="727E421C" w:rsidR="00227DCB" w:rsidRDefault="00227DCB" w:rsidP="00655210">
      <w:pPr>
        <w:pStyle w:val="BodyText"/>
      </w:pPr>
      <w:r>
        <w:t xml:space="preserve">Keep in mind that if you abort the execution of a cell that uses the DASK Distributed Client, you </w:t>
      </w:r>
      <w:r w:rsidR="004B195D">
        <w:t>will</w:t>
      </w:r>
      <w:r>
        <w:t xml:space="preserve"> need to re-start it (execute the cell under Step </w:t>
      </w:r>
      <w:r w:rsidR="002D5C9C">
        <w:t>1</w:t>
      </w:r>
      <w:r>
        <w:t>) to re-start these calculations.</w:t>
      </w:r>
    </w:p>
    <w:p w14:paraId="1D736F0C" w14:textId="4BEF7C1D" w:rsidR="00655210" w:rsidRDefault="00655210" w:rsidP="00655210">
      <w:pPr>
        <w:pStyle w:val="BodyText"/>
      </w:pPr>
      <w:r>
        <w:t xml:space="preserve"> </w:t>
      </w:r>
    </w:p>
    <w:p w14:paraId="126558EF" w14:textId="6E47F438" w:rsidR="009D2D35" w:rsidRDefault="009D2D35" w:rsidP="009D2D35">
      <w:pPr>
        <w:pStyle w:val="BodyText"/>
        <w:keepNext/>
        <w:ind w:firstLine="0"/>
      </w:pPr>
      <w:r>
        <w:rPr>
          <w:noProof/>
        </w:rPr>
        <w:lastRenderedPageBreak/>
        <w:drawing>
          <wp:inline distT="0" distB="0" distL="0" distR="0" wp14:anchorId="721C092B" wp14:editId="5BF67F12">
            <wp:extent cx="4580560" cy="3810000"/>
            <wp:effectExtent l="0" t="0" r="635"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0560" cy="3810000"/>
                    </a:xfrm>
                    <a:prstGeom prst="rect">
                      <a:avLst/>
                    </a:prstGeom>
                    <a:noFill/>
                    <a:ln>
                      <a:noFill/>
                    </a:ln>
                  </pic:spPr>
                </pic:pic>
              </a:graphicData>
            </a:graphic>
          </wp:inline>
        </w:drawing>
      </w:r>
    </w:p>
    <w:p w14:paraId="5511824B" w14:textId="33B294B7" w:rsidR="009D2D35" w:rsidRDefault="009D2D35" w:rsidP="009D2D35">
      <w:pPr>
        <w:pStyle w:val="Caption"/>
        <w:jc w:val="both"/>
      </w:pPr>
      <w:bookmarkStart w:id="21" w:name="_Ref86746937"/>
      <w:r>
        <w:t xml:space="preserve">Figure </w:t>
      </w:r>
      <w:r w:rsidR="007F001B">
        <w:fldChar w:fldCharType="begin"/>
      </w:r>
      <w:r w:rsidR="007F001B">
        <w:instrText xml:space="preserve"> SEQ Fi</w:instrText>
      </w:r>
      <w:r w:rsidR="007F001B">
        <w:instrText xml:space="preserve">gure \* ARABIC </w:instrText>
      </w:r>
      <w:r w:rsidR="007F001B">
        <w:fldChar w:fldCharType="separate"/>
      </w:r>
      <w:r w:rsidR="00263631">
        <w:rPr>
          <w:noProof/>
        </w:rPr>
        <w:t>4</w:t>
      </w:r>
      <w:r w:rsidR="007F001B">
        <w:rPr>
          <w:noProof/>
        </w:rPr>
        <w:fldChar w:fldCharType="end"/>
      </w:r>
      <w:bookmarkEnd w:id="21"/>
      <w:r>
        <w:t xml:space="preserve">. </w:t>
      </w:r>
      <w:r w:rsidR="002D5C9C">
        <w:t xml:space="preserve">Result of the Step 1: </w:t>
      </w:r>
      <w:r>
        <w:t>Notebook cell showing SIFT computation progress on the local cluster.</w:t>
      </w:r>
    </w:p>
    <w:p w14:paraId="3D792F64" w14:textId="54C82866" w:rsidR="002D5C9C" w:rsidRDefault="002D5C9C" w:rsidP="002D5C9C">
      <w:pPr>
        <w:pStyle w:val="Heading2"/>
      </w:pPr>
      <w:bookmarkStart w:id="22" w:name="_Toc90365927"/>
      <w:r w:rsidRPr="004B195D">
        <w:t xml:space="preserve">Step </w:t>
      </w:r>
      <w:r>
        <w:t>2</w:t>
      </w:r>
      <w:r w:rsidRPr="004B195D">
        <w:t>: Calculate the Global Data Range</w:t>
      </w:r>
      <w:r>
        <w:t>.</w:t>
      </w:r>
      <w:bookmarkEnd w:id="22"/>
    </w:p>
    <w:p w14:paraId="6D1BD469" w14:textId="7C0D7F62" w:rsidR="002D5C9C" w:rsidRDefault="002D5C9C" w:rsidP="002D5C9C">
      <w:pPr>
        <w:pStyle w:val="BodyText"/>
      </w:pPr>
      <w:r>
        <w:t xml:space="preserve">Execute the next cell. Once Step 1 is completed, the Data </w:t>
      </w:r>
      <w:r w:rsidR="00A23413">
        <w:t>Minima</w:t>
      </w:r>
      <w:r>
        <w:t xml:space="preserve"> and Maxima for each frame will be shown along with the set values of </w:t>
      </w:r>
      <w:r w:rsidRPr="00227DCB">
        <w:rPr>
          <w:b/>
          <w:bCs/>
        </w:rPr>
        <w:t>data_min_glob</w:t>
      </w:r>
      <w:r>
        <w:t xml:space="preserve"> and </w:t>
      </w:r>
      <w:r w:rsidRPr="00227DCB">
        <w:rPr>
          <w:b/>
          <w:bCs/>
        </w:rPr>
        <w:t>data_m</w:t>
      </w:r>
      <w:r>
        <w:rPr>
          <w:b/>
          <w:bCs/>
        </w:rPr>
        <w:t>ax</w:t>
      </w:r>
      <w:r w:rsidRPr="00227DCB">
        <w:rPr>
          <w:b/>
          <w:bCs/>
        </w:rPr>
        <w:t>_glob</w:t>
      </w:r>
      <w:r>
        <w:t xml:space="preserve">, as shown in </w:t>
      </w:r>
      <w:r>
        <w:fldChar w:fldCharType="begin"/>
      </w:r>
      <w:r>
        <w:instrText xml:space="preserve"> REF _Ref86747640 \h </w:instrText>
      </w:r>
      <w:r>
        <w:fldChar w:fldCharType="separate"/>
      </w:r>
      <w:r w:rsidR="00263631">
        <w:t xml:space="preserve">Figure </w:t>
      </w:r>
      <w:r w:rsidR="00263631">
        <w:rPr>
          <w:noProof/>
        </w:rPr>
        <w:t>5</w:t>
      </w:r>
      <w:r>
        <w:fldChar w:fldCharType="end"/>
      </w:r>
      <w:r>
        <w:t>. If the Maxima or Minima curves have sharp peaks at the beginning – make sure the data frames that were collected during coarse FIB-SEM milling have been removed, remove not, and then re-run the cells Step 1 and Step 2.</w:t>
      </w:r>
    </w:p>
    <w:p w14:paraId="5C4A9F28" w14:textId="2808CFCC" w:rsidR="00227DCB" w:rsidRDefault="00014A00" w:rsidP="00227DCB">
      <w:pPr>
        <w:pStyle w:val="BodyText"/>
        <w:keepNext/>
        <w:ind w:firstLine="0"/>
      </w:pPr>
      <w:r>
        <w:rPr>
          <w:noProof/>
        </w:rPr>
        <w:drawing>
          <wp:inline distT="0" distB="0" distL="0" distR="0" wp14:anchorId="027CE65C" wp14:editId="74AFDDF9">
            <wp:extent cx="4267200" cy="2844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67200" cy="2844800"/>
                    </a:xfrm>
                    <a:prstGeom prst="rect">
                      <a:avLst/>
                    </a:prstGeom>
                    <a:noFill/>
                    <a:ln>
                      <a:noFill/>
                    </a:ln>
                  </pic:spPr>
                </pic:pic>
              </a:graphicData>
            </a:graphic>
          </wp:inline>
        </w:drawing>
      </w:r>
    </w:p>
    <w:p w14:paraId="66E7FBC4" w14:textId="5D57035A" w:rsidR="00227DCB" w:rsidRDefault="00227DCB" w:rsidP="00227DCB">
      <w:pPr>
        <w:pStyle w:val="Caption"/>
        <w:jc w:val="both"/>
      </w:pPr>
      <w:bookmarkStart w:id="23" w:name="_Ref86747640"/>
      <w:r>
        <w:t xml:space="preserve">Figure </w:t>
      </w:r>
      <w:r w:rsidR="007F001B">
        <w:fldChar w:fldCharType="begin"/>
      </w:r>
      <w:r w:rsidR="007F001B">
        <w:instrText xml:space="preserve"> SEQ Figure \* ARABIC </w:instrText>
      </w:r>
      <w:r w:rsidR="007F001B">
        <w:fldChar w:fldCharType="separate"/>
      </w:r>
      <w:r w:rsidR="00263631">
        <w:rPr>
          <w:noProof/>
        </w:rPr>
        <w:t>5</w:t>
      </w:r>
      <w:r w:rsidR="007F001B">
        <w:rPr>
          <w:noProof/>
        </w:rPr>
        <w:fldChar w:fldCharType="end"/>
      </w:r>
      <w:bookmarkEnd w:id="23"/>
      <w:r>
        <w:t xml:space="preserve">. Result of the Step </w:t>
      </w:r>
      <w:r w:rsidR="002D5C9C">
        <w:t>2</w:t>
      </w:r>
      <w:r>
        <w:t xml:space="preserve">: </w:t>
      </w:r>
      <w:r w:rsidRPr="002E0179">
        <w:t>Calculate</w:t>
      </w:r>
      <w:r>
        <w:t>d</w:t>
      </w:r>
      <w:r w:rsidRPr="002E0179">
        <w:t xml:space="preserve"> Global Data Range</w:t>
      </w:r>
      <w:r>
        <w:t>.</w:t>
      </w:r>
    </w:p>
    <w:p w14:paraId="79BD0888" w14:textId="2519AEEF" w:rsidR="002D5C9C" w:rsidRDefault="002D5C9C" w:rsidP="002D5C9C">
      <w:pPr>
        <w:pStyle w:val="Heading2"/>
      </w:pPr>
      <w:bookmarkStart w:id="24" w:name="_Toc90365928"/>
      <w:r w:rsidRPr="00971B04">
        <w:lastRenderedPageBreak/>
        <w:t xml:space="preserve">Steps </w:t>
      </w:r>
      <w:r>
        <w:t>3 and 4</w:t>
      </w:r>
      <w:r w:rsidRPr="00971B04">
        <w:t>: Extract Key</w:t>
      </w:r>
      <w:r w:rsidR="00A23413">
        <w:t xml:space="preserve"> </w:t>
      </w:r>
      <w:r w:rsidRPr="00971B04">
        <w:t>P</w:t>
      </w:r>
      <w:r w:rsidR="00A23413">
        <w:t>oin</w:t>
      </w:r>
      <w:r w:rsidRPr="00971B04">
        <w:t>ts and Descriptors, Find Matches and Transformations</w:t>
      </w:r>
      <w:r>
        <w:t>.</w:t>
      </w:r>
      <w:bookmarkEnd w:id="24"/>
    </w:p>
    <w:p w14:paraId="63FD311B" w14:textId="686902B8" w:rsidR="002D5C9C" w:rsidRDefault="002D5C9C" w:rsidP="00D35C2F">
      <w:pPr>
        <w:pStyle w:val="BodyText"/>
      </w:pPr>
      <w:r>
        <w:t xml:space="preserve">Execute the next cell. Once the transformations between consecutive frames are determined, the cumulative transformation matrix is calculated. See the results shown in </w:t>
      </w:r>
      <w:r>
        <w:fldChar w:fldCharType="begin"/>
      </w:r>
      <w:r>
        <w:instrText xml:space="preserve"> REF _Ref77262469 \h </w:instrText>
      </w:r>
      <w:r>
        <w:fldChar w:fldCharType="separate"/>
      </w:r>
      <w:r w:rsidR="00263631">
        <w:t xml:space="preserve">Figure </w:t>
      </w:r>
      <w:r w:rsidR="00263631">
        <w:rPr>
          <w:noProof/>
        </w:rPr>
        <w:t>6</w:t>
      </w:r>
      <w:r>
        <w:fldChar w:fldCharType="end"/>
      </w:r>
      <w:r>
        <w:t>, they are a useful check on setting the parameters described above.</w:t>
      </w:r>
    </w:p>
    <w:p w14:paraId="3FF0E153" w14:textId="4955DAF7" w:rsidR="009D2D35" w:rsidRDefault="00AE490B" w:rsidP="009D2D35">
      <w:pPr>
        <w:pStyle w:val="BodyText"/>
        <w:keepNext/>
        <w:ind w:firstLine="0"/>
      </w:pPr>
      <w:r>
        <w:rPr>
          <w:noProof/>
        </w:rPr>
        <w:drawing>
          <wp:inline distT="0" distB="0" distL="0" distR="0" wp14:anchorId="50AD09FD" wp14:editId="5F29B180">
            <wp:extent cx="5943600" cy="52806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280660"/>
                    </a:xfrm>
                    <a:prstGeom prst="rect">
                      <a:avLst/>
                    </a:prstGeom>
                    <a:noFill/>
                    <a:ln>
                      <a:noFill/>
                    </a:ln>
                  </pic:spPr>
                </pic:pic>
              </a:graphicData>
            </a:graphic>
          </wp:inline>
        </w:drawing>
      </w:r>
    </w:p>
    <w:p w14:paraId="2A212C92" w14:textId="2140F2FA" w:rsidR="009D2D35" w:rsidRDefault="009D2D35" w:rsidP="009D2D35">
      <w:pPr>
        <w:pStyle w:val="Caption"/>
        <w:jc w:val="both"/>
      </w:pPr>
      <w:bookmarkStart w:id="25" w:name="_Ref77262469"/>
      <w:r>
        <w:t xml:space="preserve">Figure </w:t>
      </w:r>
      <w:r w:rsidR="007F001B">
        <w:fldChar w:fldCharType="begin"/>
      </w:r>
      <w:r w:rsidR="007F001B">
        <w:instrText xml:space="preserve"> SEQ Figure \* ARABIC </w:instrText>
      </w:r>
      <w:r w:rsidR="007F001B">
        <w:fldChar w:fldCharType="separate"/>
      </w:r>
      <w:r w:rsidR="00263631">
        <w:rPr>
          <w:noProof/>
        </w:rPr>
        <w:t>6</w:t>
      </w:r>
      <w:r w:rsidR="007F001B">
        <w:rPr>
          <w:noProof/>
        </w:rPr>
        <w:fldChar w:fldCharType="end"/>
      </w:r>
      <w:bookmarkEnd w:id="25"/>
      <w:r>
        <w:t xml:space="preserve">. </w:t>
      </w:r>
      <w:r w:rsidR="00227DCB">
        <w:t>Result</w:t>
      </w:r>
      <w:r w:rsidR="002D5C9C">
        <w:t>s</w:t>
      </w:r>
      <w:r w:rsidR="00227DCB">
        <w:t xml:space="preserve"> of the Step</w:t>
      </w:r>
      <w:r w:rsidR="002D5C9C">
        <w:t>s</w:t>
      </w:r>
      <w:r w:rsidR="00227DCB">
        <w:t xml:space="preserve"> 3</w:t>
      </w:r>
      <w:r w:rsidR="002D5C9C">
        <w:t xml:space="preserve"> and 4</w:t>
      </w:r>
      <w:r w:rsidR="00227DCB">
        <w:t xml:space="preserve">: </w:t>
      </w:r>
      <w:r w:rsidR="00AE490B">
        <w:t>Transformation matrix parameters</w:t>
      </w:r>
      <w:r>
        <w:t xml:space="preserve"> calculated for the data set “U2OS_WTBSA_E030921-4” with </w:t>
      </w:r>
      <w:r w:rsidR="00AE490B">
        <w:t xml:space="preserve">Affine transformation model and </w:t>
      </w:r>
      <w:r>
        <w:t>RANSAC</w:t>
      </w:r>
      <w:r w:rsidR="00AE490B">
        <w:t xml:space="preserve"> solver.</w:t>
      </w:r>
      <w:r>
        <w:t xml:space="preserve"> Numbers of </w:t>
      </w:r>
      <w:r w:rsidR="00A23413">
        <w:t>K</w:t>
      </w:r>
      <w:r>
        <w:t>ey</w:t>
      </w:r>
      <w:r w:rsidR="00A23413">
        <w:t xml:space="preserve"> P</w:t>
      </w:r>
      <w:r>
        <w:t xml:space="preserve">oints for each consecutive pair of frames </w:t>
      </w:r>
      <w:r w:rsidR="00AE490B">
        <w:t>and the Error STD for Key</w:t>
      </w:r>
      <w:r w:rsidR="00A23413">
        <w:t xml:space="preserve"> P</w:t>
      </w:r>
      <w:r w:rsidR="00AE490B">
        <w:t>oint matches are also shown (top row)</w:t>
      </w:r>
      <w:r>
        <w:t>.</w:t>
      </w:r>
    </w:p>
    <w:p w14:paraId="0434A44F" w14:textId="7F139964" w:rsidR="009D2D35" w:rsidRDefault="00971B04" w:rsidP="009D2D35">
      <w:pPr>
        <w:pStyle w:val="Heading2"/>
      </w:pPr>
      <w:bookmarkStart w:id="26" w:name="_Toc90365929"/>
      <w:r w:rsidRPr="00971B04">
        <w:t xml:space="preserve">Step </w:t>
      </w:r>
      <w:r w:rsidR="002D5C9C">
        <w:t>5</w:t>
      </w:r>
      <w:r w:rsidRPr="00971B04">
        <w:t>: Search for frames with no (or low# of) matches and possibly remove them</w:t>
      </w:r>
      <w:r w:rsidR="009D2D35">
        <w:t>.</w:t>
      </w:r>
      <w:bookmarkEnd w:id="26"/>
    </w:p>
    <w:p w14:paraId="72902DE8" w14:textId="04EE4B4D" w:rsidR="009D2D35" w:rsidRDefault="009D2D35" w:rsidP="009D2D35">
      <w:pPr>
        <w:pStyle w:val="BodyText"/>
      </w:pPr>
      <w:r>
        <w:t xml:space="preserve">There is a possibility of a bad frame (very noisy or blank) saved during FIB-SEM acquisition. Such frame will most likely have no good </w:t>
      </w:r>
      <w:r w:rsidR="00A23413">
        <w:t>K</w:t>
      </w:r>
      <w:r w:rsidRPr="00E42E4A">
        <w:t>ey</w:t>
      </w:r>
      <w:r w:rsidR="00A23413">
        <w:t xml:space="preserve"> P</w:t>
      </w:r>
      <w:r w:rsidRPr="00E42E4A">
        <w:t>oint</w:t>
      </w:r>
      <w:r>
        <w:t xml:space="preserve"> matches with a frame before and frame after. We can use this to identify such bad frames and remove them from further consideration. In this case we would also need to calculate the </w:t>
      </w:r>
      <w:r w:rsidR="00D35C2F">
        <w:t>transformations</w:t>
      </w:r>
      <w:r>
        <w:t xml:space="preserve"> between </w:t>
      </w:r>
      <w:r w:rsidR="00D35C2F">
        <w:t xml:space="preserve">the </w:t>
      </w:r>
      <w:r>
        <w:t>new neighbor</w:t>
      </w:r>
      <w:r w:rsidR="00D35C2F">
        <w:t xml:space="preserve"> frames</w:t>
      </w:r>
      <w:r>
        <w:t>.</w:t>
      </w:r>
    </w:p>
    <w:p w14:paraId="09995440" w14:textId="038EA87C" w:rsidR="009D2D35" w:rsidRDefault="009D2D35" w:rsidP="009D2D35">
      <w:pPr>
        <w:pStyle w:val="BodyText"/>
      </w:pPr>
      <w:r>
        <w:lastRenderedPageBreak/>
        <w:t xml:space="preserve">Execute the next cell and it will detect instances </w:t>
      </w:r>
      <w:r w:rsidR="00D35C2F">
        <w:t>of</w:t>
      </w:r>
      <w:r>
        <w:t xml:space="preserve"> consecutive </w:t>
      </w:r>
      <w:r w:rsidR="00D35C2F">
        <w:t>frames</w:t>
      </w:r>
      <w:r>
        <w:t xml:space="preserve"> hav</w:t>
      </w:r>
      <w:r w:rsidR="00D35C2F">
        <w:t>ing</w:t>
      </w:r>
      <w:r>
        <w:t xml:space="preserve"> less than 5 matched </w:t>
      </w:r>
      <w:r w:rsidR="00A23413">
        <w:t>K</w:t>
      </w:r>
      <w:r>
        <w:t>ey</w:t>
      </w:r>
      <w:r w:rsidR="00A23413">
        <w:t xml:space="preserve"> P</w:t>
      </w:r>
      <w:r>
        <w:t xml:space="preserve">oints. The output will list all instances of </w:t>
      </w:r>
      <w:r w:rsidR="00D35C2F">
        <w:t xml:space="preserve">these </w:t>
      </w:r>
      <w:r>
        <w:t>low-count matches and display snapshot images for these frames suggested for removal.</w:t>
      </w:r>
    </w:p>
    <w:p w14:paraId="5A41C50F" w14:textId="607FF31C" w:rsidR="009D2D35" w:rsidRPr="00E42E4A" w:rsidRDefault="009D2D35" w:rsidP="009D2D35">
      <w:pPr>
        <w:pStyle w:val="BodyText"/>
      </w:pPr>
      <w:r>
        <w:t xml:space="preserve">If agreed, proceed to the next cell and it will remove the suggested frames from the processing list and will calculate the </w:t>
      </w:r>
      <w:r w:rsidR="00D35C2F">
        <w:t>transformations</w:t>
      </w:r>
      <w:r>
        <w:t xml:space="preserve"> </w:t>
      </w:r>
      <w:r w:rsidR="00D35C2F">
        <w:t>between</w:t>
      </w:r>
      <w:r>
        <w:t xml:space="preserve"> new </w:t>
      </w:r>
      <w:r w:rsidR="00920B7F">
        <w:t>neighbors</w:t>
      </w:r>
      <w:r>
        <w:t>.</w:t>
      </w:r>
    </w:p>
    <w:p w14:paraId="35EDDFCE" w14:textId="0EFE78F1" w:rsidR="00E637B6" w:rsidRDefault="00971B04" w:rsidP="00971B04">
      <w:pPr>
        <w:pStyle w:val="Heading2"/>
      </w:pPr>
      <w:bookmarkStart w:id="27" w:name="_Toc90365930"/>
      <w:r w:rsidRPr="00971B04">
        <w:t xml:space="preserve">Step </w:t>
      </w:r>
      <w:r w:rsidR="002D5C9C">
        <w:t>6</w:t>
      </w:r>
      <w:r w:rsidRPr="00971B04">
        <w:t>: Recall or Save the Intermediate Data (Key</w:t>
      </w:r>
      <w:r w:rsidR="00A23413">
        <w:t xml:space="preserve"> </w:t>
      </w:r>
      <w:r w:rsidRPr="00971B04">
        <w:t>Points, Matches, Transf.</w:t>
      </w:r>
      <w:r w:rsidR="00A23413">
        <w:t xml:space="preserve"> </w:t>
      </w:r>
      <w:r w:rsidRPr="00971B04">
        <w:t>Matrix, etc.) from / into spreadsheets and binary files. Remove the intermediate Key</w:t>
      </w:r>
      <w:r w:rsidR="00A23413">
        <w:t xml:space="preserve"> </w:t>
      </w:r>
      <w:r w:rsidRPr="00971B04">
        <w:t>Point/Descriptor files</w:t>
      </w:r>
      <w:r w:rsidR="00E637B6">
        <w:t>.</w:t>
      </w:r>
      <w:bookmarkEnd w:id="27"/>
    </w:p>
    <w:p w14:paraId="6BB39CD2" w14:textId="54A61B41" w:rsidR="00E637B6" w:rsidRDefault="00E637B6" w:rsidP="00D35C2F">
      <w:pPr>
        <w:pStyle w:val="BodyText"/>
      </w:pPr>
      <w:r>
        <w:t xml:space="preserve">This cell allows to save the transformation matrix and all parameters in a binary format (as well as </w:t>
      </w:r>
      <w:r w:rsidR="00A23413">
        <w:t>Excel</w:t>
      </w:r>
      <w:r>
        <w:t xml:space="preserve"> files) for future analysis as well as debugging or re-starting the process. Set the </w:t>
      </w:r>
      <w:r w:rsidRPr="00E637B6">
        <w:rPr>
          <w:b/>
          <w:bCs/>
        </w:rPr>
        <w:t>recall_the_data</w:t>
      </w:r>
      <w:r w:rsidRPr="00E637B6">
        <w:t xml:space="preserve"> to either</w:t>
      </w:r>
      <w:r>
        <w:t xml:space="preserve"> </w:t>
      </w:r>
      <w:r w:rsidRPr="00E637B6">
        <w:rPr>
          <w:b/>
          <w:bCs/>
        </w:rPr>
        <w:t>False</w:t>
      </w:r>
      <w:r>
        <w:t xml:space="preserve"> (</w:t>
      </w:r>
      <w:r w:rsidR="00D35C2F">
        <w:t xml:space="preserve">default, </w:t>
      </w:r>
      <w:r>
        <w:t xml:space="preserve">data </w:t>
      </w:r>
      <w:r w:rsidR="00D35C2F">
        <w:t>will</w:t>
      </w:r>
      <w:r>
        <w:t xml:space="preserve"> be saved) or </w:t>
      </w:r>
      <w:r w:rsidRPr="00E637B6">
        <w:rPr>
          <w:b/>
          <w:bCs/>
        </w:rPr>
        <w:t>True</w:t>
      </w:r>
      <w:r>
        <w:t xml:space="preserve"> (data </w:t>
      </w:r>
      <w:r w:rsidR="00D35C2F">
        <w:t xml:space="preserve">will </w:t>
      </w:r>
      <w:r>
        <w:t>be re-called).</w:t>
      </w:r>
    </w:p>
    <w:p w14:paraId="2831B7ED" w14:textId="2C3E3D51" w:rsidR="009D2D35" w:rsidRDefault="009D2D35" w:rsidP="00E637B6">
      <w:pPr>
        <w:pStyle w:val="Heading2"/>
      </w:pPr>
      <w:bookmarkStart w:id="28" w:name="_Toc90365931"/>
      <w:r>
        <w:t xml:space="preserve">Step </w:t>
      </w:r>
      <w:r w:rsidR="002D5C9C">
        <w:t>7</w:t>
      </w:r>
      <w:r>
        <w:t>. Transform frames (convert to I8 if desired), bin x2 in Z direction if desired, and save into a registered MRC stack.</w:t>
      </w:r>
      <w:bookmarkEnd w:id="28"/>
    </w:p>
    <w:p w14:paraId="065D7069" w14:textId="334A2043" w:rsidR="001B1DCD" w:rsidRDefault="001B1DCD" w:rsidP="001B1DCD">
      <w:pPr>
        <w:pStyle w:val="BodyText"/>
      </w:pPr>
      <w:r>
        <w:t>The FIB-SEM data will now be transformed and saved.</w:t>
      </w:r>
      <w:r w:rsidR="00764CA3">
        <w:t xml:space="preserve"> The following registration quality metrics will be calculated during this step for each pair of transformed sequential FIB-SEM frames: </w:t>
      </w:r>
      <w:r>
        <w:t>Normalized Sum of Absolute Difference (NSAD), Normalized Cross-Correlation (NCC), and Normalized Mutual Information (NMI)</w:t>
      </w:r>
      <w:r w:rsidR="00764CA3">
        <w:t>. S</w:t>
      </w:r>
      <w:r>
        <w:t xml:space="preserve">ee Section </w:t>
      </w:r>
      <w:r>
        <w:fldChar w:fldCharType="begin"/>
      </w:r>
      <w:r>
        <w:instrText xml:space="preserve"> REF _Ref88467795 \r \h </w:instrText>
      </w:r>
      <w:r>
        <w:fldChar w:fldCharType="separate"/>
      </w:r>
      <w:r w:rsidR="00263631">
        <w:t>1.5</w:t>
      </w:r>
      <w:r>
        <w:fldChar w:fldCharType="end"/>
      </w:r>
      <w:r>
        <w:t xml:space="preserve"> for the details. The results of these to estimates along with Error STDs (upper right panel in </w:t>
      </w:r>
      <w:r>
        <w:fldChar w:fldCharType="begin"/>
      </w:r>
      <w:r>
        <w:instrText xml:space="preserve"> REF _Ref77262469 \h </w:instrText>
      </w:r>
      <w:r>
        <w:fldChar w:fldCharType="separate"/>
      </w:r>
      <w:r w:rsidR="00263631">
        <w:t xml:space="preserve">Figure </w:t>
      </w:r>
      <w:r w:rsidR="00263631">
        <w:rPr>
          <w:noProof/>
        </w:rPr>
        <w:t>6</w:t>
      </w:r>
      <w:r>
        <w:fldChar w:fldCharType="end"/>
      </w:r>
      <w:r>
        <w:t xml:space="preserve">) will be plotted once the data transformation and saving is completed, see </w:t>
      </w:r>
      <w:r w:rsidR="00692352">
        <w:fldChar w:fldCharType="begin"/>
      </w:r>
      <w:r w:rsidR="00692352">
        <w:instrText xml:space="preserve"> REF _Ref88821680 \h </w:instrText>
      </w:r>
      <w:r w:rsidR="00692352">
        <w:fldChar w:fldCharType="separate"/>
      </w:r>
      <w:r w:rsidR="00263631">
        <w:t xml:space="preserve">Figure </w:t>
      </w:r>
      <w:r w:rsidR="00263631">
        <w:rPr>
          <w:noProof/>
        </w:rPr>
        <w:t>2</w:t>
      </w:r>
      <w:r w:rsidR="00692352">
        <w:fldChar w:fldCharType="end"/>
      </w:r>
      <w:r w:rsidR="00692352">
        <w:t>.</w:t>
      </w:r>
    </w:p>
    <w:p w14:paraId="1EAC2A69" w14:textId="3A7DBACF" w:rsidR="00106513" w:rsidRDefault="00F3055B" w:rsidP="001C65D6">
      <w:pPr>
        <w:pStyle w:val="Heading1"/>
      </w:pPr>
      <w:bookmarkStart w:id="29" w:name="_Toc90365932"/>
      <w:r>
        <w:t>Results and Discussion</w:t>
      </w:r>
      <w:bookmarkEnd w:id="29"/>
    </w:p>
    <w:p w14:paraId="38EA6C04" w14:textId="77777777" w:rsidR="00F3055B" w:rsidRDefault="002E42E7" w:rsidP="002E7BE2">
      <w:pPr>
        <w:pStyle w:val="BodyText"/>
      </w:pPr>
      <w:r>
        <w:t>We tested the code on few data sets</w:t>
      </w:r>
      <w:r w:rsidR="00F3055B">
        <w:t xml:space="preserve"> with different samples and FIB-SEM conditions:</w:t>
      </w:r>
    </w:p>
    <w:tbl>
      <w:tblPr>
        <w:tblStyle w:val="TableGrid"/>
        <w:tblW w:w="0" w:type="auto"/>
        <w:tblLook w:val="04A0" w:firstRow="1" w:lastRow="0" w:firstColumn="1" w:lastColumn="0" w:noHBand="0" w:noVBand="1"/>
      </w:tblPr>
      <w:tblGrid>
        <w:gridCol w:w="2965"/>
        <w:gridCol w:w="2790"/>
        <w:gridCol w:w="3510"/>
      </w:tblGrid>
      <w:tr w:rsidR="00F3055B" w14:paraId="2881FAB6" w14:textId="77777777" w:rsidTr="00EE2C3F">
        <w:tc>
          <w:tcPr>
            <w:tcW w:w="2965" w:type="dxa"/>
          </w:tcPr>
          <w:p w14:paraId="368AD93B" w14:textId="4E84E489" w:rsidR="00F3055B" w:rsidRDefault="00F3055B" w:rsidP="002E42E7">
            <w:r>
              <w:t>Data set</w:t>
            </w:r>
          </w:p>
        </w:tc>
        <w:tc>
          <w:tcPr>
            <w:tcW w:w="2790" w:type="dxa"/>
          </w:tcPr>
          <w:p w14:paraId="07BC7472" w14:textId="65DC5EFF" w:rsidR="00F3055B" w:rsidRDefault="00F3055B" w:rsidP="002E42E7">
            <w:r>
              <w:t>FIB-SEM imaging notes</w:t>
            </w:r>
          </w:p>
        </w:tc>
        <w:tc>
          <w:tcPr>
            <w:tcW w:w="3510" w:type="dxa"/>
          </w:tcPr>
          <w:p w14:paraId="63CBDBE1" w14:textId="26030235" w:rsidR="00F3055B" w:rsidRDefault="00281C78" w:rsidP="002E42E7">
            <w:r>
              <w:t>Optimal</w:t>
            </w:r>
            <w:r w:rsidR="00F3055B">
              <w:t xml:space="preserve"> Registration </w:t>
            </w:r>
            <w:r>
              <w:t>Model</w:t>
            </w:r>
          </w:p>
        </w:tc>
      </w:tr>
      <w:tr w:rsidR="00F3055B" w14:paraId="5EDEA290" w14:textId="77777777" w:rsidTr="00EE2C3F">
        <w:tc>
          <w:tcPr>
            <w:tcW w:w="2965" w:type="dxa"/>
          </w:tcPr>
          <w:p w14:paraId="1D7BDE07" w14:textId="0F91138C" w:rsidR="00F3055B" w:rsidRDefault="00F3055B" w:rsidP="002E42E7">
            <w:r w:rsidRPr="00C54353">
              <w:t>U2OS_WTBSA_E030921-4</w:t>
            </w:r>
            <w:r>
              <w:t xml:space="preserve"> </w:t>
            </w:r>
          </w:p>
        </w:tc>
        <w:tc>
          <w:tcPr>
            <w:tcW w:w="2790" w:type="dxa"/>
          </w:tcPr>
          <w:p w14:paraId="34017814" w14:textId="32F27DE9" w:rsidR="00F3055B" w:rsidRDefault="00F3055B" w:rsidP="002E42E7">
            <w:r w:rsidRPr="003824EA">
              <w:t>Gemini450</w:t>
            </w:r>
            <w:r>
              <w:t xml:space="preserve"> - J10 data - with scale </w:t>
            </w:r>
            <w:r w:rsidR="005664D9">
              <w:t>jumps</w:t>
            </w:r>
          </w:p>
        </w:tc>
        <w:tc>
          <w:tcPr>
            <w:tcW w:w="3510" w:type="dxa"/>
          </w:tcPr>
          <w:p w14:paraId="37686052" w14:textId="305DCFD5" w:rsidR="00F3055B" w:rsidRDefault="00FF3B8C" w:rsidP="002E42E7">
            <w:r>
              <w:t>Unconstrained Affine or</w:t>
            </w:r>
            <w:r w:rsidR="00EE2C3F">
              <w:t xml:space="preserve"> </w:t>
            </w:r>
            <w:r w:rsidR="005664D9">
              <w:t>Regularized Affine with rigid shift as a target and λ=</w:t>
            </w:r>
            <w:r>
              <w:t xml:space="preserve"> 10</w:t>
            </w:r>
            <w:r w:rsidRPr="00281C78">
              <w:rPr>
                <w:vertAlign w:val="superscript"/>
              </w:rPr>
              <w:t>-</w:t>
            </w:r>
            <w:r>
              <w:rPr>
                <w:vertAlign w:val="superscript"/>
              </w:rPr>
              <w:t>7</w:t>
            </w:r>
            <w:r>
              <w:t xml:space="preserve"> ÷ 1</w:t>
            </w:r>
            <w:r w:rsidR="005664D9">
              <w:t>0</w:t>
            </w:r>
            <w:r w:rsidR="005664D9" w:rsidRPr="00281C78">
              <w:rPr>
                <w:vertAlign w:val="superscript"/>
              </w:rPr>
              <w:t>-5</w:t>
            </w:r>
          </w:p>
        </w:tc>
      </w:tr>
      <w:tr w:rsidR="00F3055B" w14:paraId="53317AD8" w14:textId="77777777" w:rsidTr="00EE2C3F">
        <w:tc>
          <w:tcPr>
            <w:tcW w:w="2965" w:type="dxa"/>
          </w:tcPr>
          <w:p w14:paraId="1E0F5BB6" w14:textId="553A7734" w:rsidR="00F3055B" w:rsidRDefault="00F3055B" w:rsidP="002E42E7">
            <w:r w:rsidRPr="00C54353">
              <w:t>U2OS_WTBSA_E030921-4</w:t>
            </w:r>
          </w:p>
        </w:tc>
        <w:tc>
          <w:tcPr>
            <w:tcW w:w="2790" w:type="dxa"/>
          </w:tcPr>
          <w:p w14:paraId="4E3E1016" w14:textId="48E44F30" w:rsidR="00F3055B" w:rsidRDefault="00F3055B" w:rsidP="002E42E7">
            <w:r w:rsidRPr="003824EA">
              <w:t>Merlin-6284</w:t>
            </w:r>
            <w:r>
              <w:t xml:space="preserve"> - no scale </w:t>
            </w:r>
            <w:r w:rsidR="005664D9">
              <w:t>jumps</w:t>
            </w:r>
          </w:p>
        </w:tc>
        <w:tc>
          <w:tcPr>
            <w:tcW w:w="3510" w:type="dxa"/>
          </w:tcPr>
          <w:p w14:paraId="3DFBF3F5" w14:textId="0A86E602" w:rsidR="00F3055B" w:rsidRDefault="00EE2C3F" w:rsidP="002E42E7">
            <w:r>
              <w:t>Unconstrained Affine or Regularized Affine with rigid shift as a target and λ= 10</w:t>
            </w:r>
            <w:r w:rsidRPr="00281C78">
              <w:rPr>
                <w:vertAlign w:val="superscript"/>
              </w:rPr>
              <w:t>-</w:t>
            </w:r>
            <w:r>
              <w:rPr>
                <w:vertAlign w:val="superscript"/>
              </w:rPr>
              <w:t>7</w:t>
            </w:r>
            <w:r>
              <w:t xml:space="preserve"> ÷ 10</w:t>
            </w:r>
            <w:r w:rsidRPr="00281C78">
              <w:rPr>
                <w:vertAlign w:val="superscript"/>
              </w:rPr>
              <w:t>-5</w:t>
            </w:r>
          </w:p>
        </w:tc>
      </w:tr>
      <w:tr w:rsidR="00F3055B" w14:paraId="63702FCD" w14:textId="77777777" w:rsidTr="00EE2C3F">
        <w:tc>
          <w:tcPr>
            <w:tcW w:w="2965" w:type="dxa"/>
          </w:tcPr>
          <w:p w14:paraId="2C429BB1" w14:textId="0723ADF4" w:rsidR="00F3055B" w:rsidRDefault="00F3055B" w:rsidP="00F3055B">
            <w:r>
              <w:t>LID556</w:t>
            </w:r>
          </w:p>
        </w:tc>
        <w:tc>
          <w:tcPr>
            <w:tcW w:w="2790" w:type="dxa"/>
          </w:tcPr>
          <w:p w14:paraId="125BAC5F" w14:textId="3B27D733" w:rsidR="00F3055B" w:rsidRDefault="002E7BE2" w:rsidP="00F3055B">
            <w:r>
              <w:t xml:space="preserve">8nm, </w:t>
            </w:r>
            <w:r w:rsidR="00F3055B">
              <w:t xml:space="preserve">J3 – no scale </w:t>
            </w:r>
            <w:r w:rsidR="005664D9">
              <w:t>jumps</w:t>
            </w:r>
            <w:r w:rsidR="00F3055B">
              <w:t>, but</w:t>
            </w:r>
            <w:r w:rsidR="005664D9">
              <w:t xml:space="preserve"> periods of very thin cells</w:t>
            </w:r>
          </w:p>
        </w:tc>
        <w:tc>
          <w:tcPr>
            <w:tcW w:w="3510" w:type="dxa"/>
          </w:tcPr>
          <w:p w14:paraId="61F06E89" w14:textId="723D23AD" w:rsidR="00F3055B" w:rsidRDefault="00281C78" w:rsidP="00F3055B">
            <w:r>
              <w:t>Regularized Affine with rigid shift as a target and λ=10</w:t>
            </w:r>
            <w:r w:rsidRPr="00281C78">
              <w:rPr>
                <w:vertAlign w:val="superscript"/>
              </w:rPr>
              <w:t>-5</w:t>
            </w:r>
          </w:p>
        </w:tc>
      </w:tr>
    </w:tbl>
    <w:p w14:paraId="41569EC2" w14:textId="30CCFCA5" w:rsidR="00F3055B" w:rsidRDefault="00F3055B" w:rsidP="002E42E7"/>
    <w:p w14:paraId="09AC2B72" w14:textId="4AC559F5" w:rsidR="005664D9" w:rsidRDefault="00EF10B6" w:rsidP="00F3055B">
      <w:pPr>
        <w:pStyle w:val="BodyText"/>
      </w:pPr>
      <w:bookmarkStart w:id="30" w:name="_Hlk89088811"/>
      <w:r>
        <w:t>Choice of the optimal transformation model</w:t>
      </w:r>
      <w:r w:rsidR="005105D6">
        <w:t xml:space="preserve"> and conditions</w:t>
      </w:r>
      <w:r>
        <w:t xml:space="preserve"> depends on the data quality, sample geometry, and imaging conditions</w:t>
      </w:r>
      <w:r w:rsidR="005664D9">
        <w:t xml:space="preserve">. </w:t>
      </w:r>
    </w:p>
    <w:p w14:paraId="591822CC" w14:textId="2B30AD99" w:rsidR="005664D9" w:rsidRDefault="005664D9" w:rsidP="00F3055B">
      <w:pPr>
        <w:pStyle w:val="BodyText"/>
      </w:pPr>
      <w:r>
        <w:t xml:space="preserve">If the acquired data </w:t>
      </w:r>
      <w:r w:rsidR="00EF10B6">
        <w:t>is known to</w:t>
      </w:r>
      <w:r>
        <w:t xml:space="preserve"> have </w:t>
      </w:r>
      <w:r w:rsidR="00EF10B6">
        <w:t>n</w:t>
      </w:r>
      <w:r>
        <w:t xml:space="preserve">o </w:t>
      </w:r>
      <w:r w:rsidR="00EF10B6">
        <w:t>significant</w:t>
      </w:r>
      <w:r>
        <w:t xml:space="preserve"> scale jumps, </w:t>
      </w:r>
      <w:r w:rsidR="00CC1959">
        <w:t>Rigid</w:t>
      </w:r>
      <w:r>
        <w:t xml:space="preserve"> Shift </w:t>
      </w:r>
      <w:r w:rsidR="001E339B">
        <w:t>O</w:t>
      </w:r>
      <w:r>
        <w:t>nly model work</w:t>
      </w:r>
      <w:r w:rsidR="0066375D">
        <w:t>s</w:t>
      </w:r>
      <w:r>
        <w:t xml:space="preserve"> </w:t>
      </w:r>
      <w:r w:rsidR="00EF10B6">
        <w:t>well</w:t>
      </w:r>
      <w:r>
        <w:t>.</w:t>
      </w:r>
    </w:p>
    <w:p w14:paraId="4F77D945" w14:textId="47CBA0ED" w:rsidR="00CD2DAD" w:rsidRDefault="005664D9" w:rsidP="00F3055B">
      <w:pPr>
        <w:pStyle w:val="BodyText"/>
      </w:pPr>
      <w:r>
        <w:t>If the acquired data has some scale jumps</w:t>
      </w:r>
      <w:r w:rsidR="00EF10B6">
        <w:t xml:space="preserve"> (some data sets acquired on J10 setup)</w:t>
      </w:r>
      <w:r>
        <w:t xml:space="preserve">, this needs to be </w:t>
      </w:r>
      <w:r w:rsidR="005105D6">
        <w:t>addressed</w:t>
      </w:r>
      <w:r w:rsidR="0066375D">
        <w:t>,</w:t>
      </w:r>
      <w:r>
        <w:t xml:space="preserve"> Affine </w:t>
      </w:r>
      <w:r w:rsidR="005105D6">
        <w:t>T</w:t>
      </w:r>
      <w:r>
        <w:t xml:space="preserve">ransformation </w:t>
      </w:r>
      <w:r w:rsidR="005105D6">
        <w:t>does</w:t>
      </w:r>
      <w:r>
        <w:t xml:space="preserve"> this</w:t>
      </w:r>
      <w:r w:rsidR="00CD2DAD">
        <w:t>.</w:t>
      </w:r>
      <w:r w:rsidR="00CD2DAD" w:rsidRPr="00CD2DAD">
        <w:t xml:space="preserve"> </w:t>
      </w:r>
      <w:r w:rsidR="00CD2DAD">
        <w:t xml:space="preserve">Using Full </w:t>
      </w:r>
      <w:r w:rsidR="0066375D">
        <w:t xml:space="preserve">(unconstrained) </w:t>
      </w:r>
      <w:r w:rsidR="00CD2DAD">
        <w:t xml:space="preserve">Affine </w:t>
      </w:r>
      <w:r w:rsidR="0066375D">
        <w:t>T</w:t>
      </w:r>
      <w:r w:rsidR="00CD2DAD">
        <w:t xml:space="preserve">ransformation produces better registration even in the case where the scale jumps were not severe (see </w:t>
      </w:r>
      <w:r w:rsidR="00CF20D8">
        <w:fldChar w:fldCharType="begin"/>
      </w:r>
      <w:r w:rsidR="00CF20D8">
        <w:instrText xml:space="preserve"> REF _Ref89700052 \h </w:instrText>
      </w:r>
      <w:r w:rsidR="00CF20D8">
        <w:fldChar w:fldCharType="separate"/>
      </w:r>
      <w:r w:rsidR="00263631">
        <w:t xml:space="preserve">Figure </w:t>
      </w:r>
      <w:r w:rsidR="00263631">
        <w:rPr>
          <w:noProof/>
        </w:rPr>
        <w:t>9</w:t>
      </w:r>
      <w:r w:rsidR="00CF20D8">
        <w:fldChar w:fldCharType="end"/>
      </w:r>
      <w:r w:rsidR="00CF20D8">
        <w:t xml:space="preserve">, </w:t>
      </w:r>
      <w:r w:rsidR="00CF20D8">
        <w:fldChar w:fldCharType="begin"/>
      </w:r>
      <w:r w:rsidR="00CF20D8">
        <w:instrText xml:space="preserve"> REF _Ref89700419 \h </w:instrText>
      </w:r>
      <w:r w:rsidR="00CF20D8">
        <w:fldChar w:fldCharType="separate"/>
      </w:r>
      <w:r w:rsidR="00263631">
        <w:t xml:space="preserve">Table </w:t>
      </w:r>
      <w:r w:rsidR="00263631">
        <w:rPr>
          <w:noProof/>
        </w:rPr>
        <w:t>3</w:t>
      </w:r>
      <w:r w:rsidR="00CF20D8">
        <w:fldChar w:fldCharType="end"/>
      </w:r>
      <w:r w:rsidR="005105D6">
        <w:t>) but</w:t>
      </w:r>
      <w:r w:rsidR="00CD2DAD">
        <w:t xml:space="preserve"> is particularly advantageous where there are big scale jumps (as can be observed on some J10 data – see</w:t>
      </w:r>
      <w:r w:rsidR="00CF20D8">
        <w:t xml:space="preserve"> </w:t>
      </w:r>
      <w:r w:rsidR="00CF20D8">
        <w:fldChar w:fldCharType="begin"/>
      </w:r>
      <w:r w:rsidR="00CF20D8">
        <w:instrText xml:space="preserve"> REF _Ref89699984 \h </w:instrText>
      </w:r>
      <w:r w:rsidR="00CF20D8">
        <w:fldChar w:fldCharType="separate"/>
      </w:r>
      <w:r w:rsidR="00263631">
        <w:t xml:space="preserve">Figure </w:t>
      </w:r>
      <w:r w:rsidR="00263631">
        <w:rPr>
          <w:noProof/>
        </w:rPr>
        <w:t>8</w:t>
      </w:r>
      <w:r w:rsidR="00CF20D8">
        <w:fldChar w:fldCharType="end"/>
      </w:r>
      <w:r w:rsidR="00CF20D8">
        <w:t xml:space="preserve">, </w:t>
      </w:r>
      <w:r w:rsidR="00CF20D8">
        <w:fldChar w:fldCharType="begin"/>
      </w:r>
      <w:r w:rsidR="00CF20D8">
        <w:instrText xml:space="preserve"> REF _Ref89700401 \h </w:instrText>
      </w:r>
      <w:r w:rsidR="00CF20D8">
        <w:fldChar w:fldCharType="separate"/>
      </w:r>
      <w:r w:rsidR="00263631">
        <w:t xml:space="preserve">Table </w:t>
      </w:r>
      <w:r w:rsidR="00263631">
        <w:rPr>
          <w:noProof/>
        </w:rPr>
        <w:t>2</w:t>
      </w:r>
      <w:r w:rsidR="00CF20D8">
        <w:fldChar w:fldCharType="end"/>
      </w:r>
      <w:r w:rsidR="00CD2DAD">
        <w:t xml:space="preserve">). There is a noticeable improvement (particularly in the NCC spread) when switching from Shift-only rigid transformation to Scale+Shift transformation, and </w:t>
      </w:r>
      <w:r w:rsidR="00CD2DAD">
        <w:lastRenderedPageBreak/>
        <w:t>then further improvement when switching from Scale+Shift transformation to Full Affine transformation.</w:t>
      </w:r>
    </w:p>
    <w:p w14:paraId="4D3EC494" w14:textId="576DB6C7" w:rsidR="005105D6" w:rsidRDefault="00CD2DAD" w:rsidP="00F3055B">
      <w:pPr>
        <w:pStyle w:val="BodyText"/>
      </w:pPr>
      <w:r>
        <w:t>H</w:t>
      </w:r>
      <w:r w:rsidR="005664D9">
        <w:t xml:space="preserve">owever, unconstrained Affine </w:t>
      </w:r>
      <w:r w:rsidR="00956A12">
        <w:t>Transformation</w:t>
      </w:r>
      <w:r w:rsidR="005664D9">
        <w:t xml:space="preserve"> model may be prone to </w:t>
      </w:r>
      <w:r w:rsidR="00956A12">
        <w:t xml:space="preserve">“overfitting”, especially in the cases of high aspect ratios and when the data has little content in y-direction (for example, when the cells are very flat/thin). </w:t>
      </w:r>
      <w:r>
        <w:t xml:space="preserve">When the </w:t>
      </w:r>
      <w:r w:rsidR="005105D6">
        <w:t>areas (</w:t>
      </w:r>
      <w:r>
        <w:t xml:space="preserve">cells) that can have many Key Points are thin, the Affine Transformation may produce very noisy results (NSAD, NCC, and MI have high spreads). See the results for the data set LID556 in </w:t>
      </w:r>
      <w:r>
        <w:fldChar w:fldCharType="begin"/>
      </w:r>
      <w:r>
        <w:instrText xml:space="preserve"> REF _Ref88836161 \h </w:instrText>
      </w:r>
      <w:r>
        <w:fldChar w:fldCharType="separate"/>
      </w:r>
      <w:r w:rsidR="00263631">
        <w:t xml:space="preserve">Figure </w:t>
      </w:r>
      <w:r w:rsidR="00263631">
        <w:rPr>
          <w:noProof/>
        </w:rPr>
        <w:t>7</w:t>
      </w:r>
      <w:r>
        <w:fldChar w:fldCharType="end"/>
      </w:r>
      <w:r w:rsidR="003F43C8">
        <w:t xml:space="preserve"> and </w:t>
      </w:r>
      <w:r w:rsidR="003F43C8">
        <w:fldChar w:fldCharType="begin"/>
      </w:r>
      <w:r w:rsidR="003F43C8">
        <w:instrText xml:space="preserve"> REF _Ref89699803 \h </w:instrText>
      </w:r>
      <w:r w:rsidR="003F43C8">
        <w:fldChar w:fldCharType="separate"/>
      </w:r>
      <w:r w:rsidR="00263631">
        <w:t xml:space="preserve">Table </w:t>
      </w:r>
      <w:r w:rsidR="00263631">
        <w:rPr>
          <w:noProof/>
        </w:rPr>
        <w:t>1</w:t>
      </w:r>
      <w:r w:rsidR="003F43C8">
        <w:fldChar w:fldCharType="end"/>
      </w:r>
      <w:r>
        <w:t>. Rigid Shift Only transformation produces best values of NSAD, NCC, and MI, but the spreads are high.</w:t>
      </w:r>
    </w:p>
    <w:p w14:paraId="4305094D" w14:textId="330F7CC2" w:rsidR="00F3055B" w:rsidRDefault="005105D6" w:rsidP="00F3055B">
      <w:pPr>
        <w:pStyle w:val="BodyText"/>
      </w:pPr>
      <w:r>
        <w:t xml:space="preserve">Regularized Affine transformation mitigates this problem. </w:t>
      </w:r>
      <w:r w:rsidR="00CD2DAD">
        <w:t>The lowest values of spreads of NCC, and MI that can be obtained with Regularized Affine Transformation (with rig</w:t>
      </w:r>
      <w:r w:rsidR="001E339B">
        <w:t>i</w:t>
      </w:r>
      <w:r w:rsidR="00CD2DAD">
        <w:t>d shift transformation as a target and the regularization parameter λ=10</w:t>
      </w:r>
      <w:r w:rsidR="00CD2DAD" w:rsidRPr="00281C78">
        <w:rPr>
          <w:vertAlign w:val="superscript"/>
        </w:rPr>
        <w:t>-5</w:t>
      </w:r>
      <w:r w:rsidR="00CD2DAD">
        <w:t xml:space="preserve">) see </w:t>
      </w:r>
      <w:r w:rsidR="00CD2DAD">
        <w:fldChar w:fldCharType="begin"/>
      </w:r>
      <w:r w:rsidR="00CD2DAD">
        <w:instrText xml:space="preserve"> REF _Ref88836161 \h </w:instrText>
      </w:r>
      <w:r w:rsidR="00CD2DAD">
        <w:fldChar w:fldCharType="separate"/>
      </w:r>
      <w:r w:rsidR="00263631">
        <w:t xml:space="preserve">Figure </w:t>
      </w:r>
      <w:r w:rsidR="00263631">
        <w:rPr>
          <w:noProof/>
        </w:rPr>
        <w:t>7</w:t>
      </w:r>
      <w:r w:rsidR="00CD2DAD">
        <w:fldChar w:fldCharType="end"/>
      </w:r>
      <w:r w:rsidR="00CD2DAD">
        <w:t xml:space="preserve"> </w:t>
      </w:r>
      <w:r w:rsidR="003F43C8">
        <w:t xml:space="preserve">and </w:t>
      </w:r>
      <w:r w:rsidR="003F43C8">
        <w:fldChar w:fldCharType="begin"/>
      </w:r>
      <w:r w:rsidR="003F43C8">
        <w:instrText xml:space="preserve"> REF _Ref89699803 \h </w:instrText>
      </w:r>
      <w:r w:rsidR="003F43C8">
        <w:fldChar w:fldCharType="separate"/>
      </w:r>
      <w:r w:rsidR="00263631">
        <w:t xml:space="preserve">Table </w:t>
      </w:r>
      <w:r w:rsidR="00263631">
        <w:rPr>
          <w:noProof/>
        </w:rPr>
        <w:t>1</w:t>
      </w:r>
      <w:r w:rsidR="003F43C8">
        <w:fldChar w:fldCharType="end"/>
      </w:r>
      <w:r w:rsidR="00CD2DAD">
        <w:t>. Interestingly, rigid shift only transformation has high MI spread and low NCC spread, while full affine has lower MI spread and higher NCC spread</w:t>
      </w:r>
      <w:r w:rsidR="003F43C8">
        <w:t>.</w:t>
      </w:r>
      <w:r w:rsidR="00CD2DAD">
        <w:t xml:space="preserve"> Regularized Affine Transformation with rig</w:t>
      </w:r>
      <w:r w:rsidR="001E339B">
        <w:t>i</w:t>
      </w:r>
      <w:r w:rsidR="00CD2DAD">
        <w:t>d shift transformation as a target and the regularization parameter λ=10</w:t>
      </w:r>
      <w:r w:rsidR="00CD2DAD" w:rsidRPr="00281C78">
        <w:rPr>
          <w:vertAlign w:val="superscript"/>
        </w:rPr>
        <w:t>-5</w:t>
      </w:r>
      <w:r w:rsidR="00CD2DAD">
        <w:t xml:space="preserve"> has both NCC and MI spread</w:t>
      </w:r>
      <w:r w:rsidR="00806E09">
        <w:t>s</w:t>
      </w:r>
      <w:r w:rsidR="00CD2DAD">
        <w:t xml:space="preserve"> close to lowest range for this data set</w:t>
      </w:r>
      <w:r>
        <w:t>.</w:t>
      </w:r>
    </w:p>
    <w:p w14:paraId="3532E06B" w14:textId="5E2FDE62" w:rsidR="00EC29C5" w:rsidRDefault="00EC29C5" w:rsidP="00F3055B">
      <w:pPr>
        <w:pStyle w:val="BodyText"/>
      </w:pPr>
      <w:r>
        <w:t>In the case when the data had a reasonable aspect ratio and distribution of features, unconstrained Affine Transformation model performs well, but Regularized Affine Transformation with Rigid Shift as a target and λ=10</w:t>
      </w:r>
      <w:r w:rsidRPr="00281C78">
        <w:rPr>
          <w:vertAlign w:val="superscript"/>
        </w:rPr>
        <w:t>-5</w:t>
      </w:r>
      <w:r>
        <w:t xml:space="preserve"> produces nearly identical result</w:t>
      </w:r>
      <w:r w:rsidR="0066375D">
        <w:t xml:space="preserve"> (see for example </w:t>
      </w:r>
      <w:r w:rsidR="0066375D">
        <w:fldChar w:fldCharType="begin"/>
      </w:r>
      <w:r w:rsidR="0066375D">
        <w:instrText xml:space="preserve"> REF _Ref89701123 \h </w:instrText>
      </w:r>
      <w:r w:rsidR="0066375D">
        <w:fldChar w:fldCharType="separate"/>
      </w:r>
      <w:r w:rsidR="00263631">
        <w:t xml:space="preserve">Figure </w:t>
      </w:r>
      <w:r w:rsidR="00263631">
        <w:rPr>
          <w:noProof/>
        </w:rPr>
        <w:t>10</w:t>
      </w:r>
      <w:r w:rsidR="0066375D">
        <w:fldChar w:fldCharType="end"/>
      </w:r>
      <w:r w:rsidR="0066375D">
        <w:t xml:space="preserve"> and </w:t>
      </w:r>
      <w:r w:rsidR="0066375D">
        <w:fldChar w:fldCharType="begin"/>
      </w:r>
      <w:r w:rsidR="0066375D">
        <w:instrText xml:space="preserve"> REF _Ref89762334 \h </w:instrText>
      </w:r>
      <w:r w:rsidR="0066375D">
        <w:fldChar w:fldCharType="separate"/>
      </w:r>
      <w:r w:rsidR="00263631">
        <w:t xml:space="preserve">Table </w:t>
      </w:r>
      <w:r w:rsidR="00263631">
        <w:rPr>
          <w:noProof/>
        </w:rPr>
        <w:t>4</w:t>
      </w:r>
      <w:r w:rsidR="0066375D">
        <w:fldChar w:fldCharType="end"/>
      </w:r>
      <w:r w:rsidR="0066375D">
        <w:t>).</w:t>
      </w:r>
    </w:p>
    <w:p w14:paraId="0DFFADB5" w14:textId="0868A37F" w:rsidR="00CD2DAD" w:rsidRDefault="00CD2DAD" w:rsidP="00F3055B">
      <w:pPr>
        <w:pStyle w:val="BodyText"/>
      </w:pPr>
      <w:r>
        <w:t>Based on the data that we used for testing, it seems that the Regularized Affine Transformation with Rigid Shift as a target and λ=10</w:t>
      </w:r>
      <w:r w:rsidRPr="00281C78">
        <w:rPr>
          <w:vertAlign w:val="superscript"/>
        </w:rPr>
        <w:t>-5</w:t>
      </w:r>
      <w:r>
        <w:t xml:space="preserve"> is an optimal “universal” model, that would work reliably with a wide range of samples.</w:t>
      </w:r>
    </w:p>
    <w:bookmarkEnd w:id="30"/>
    <w:p w14:paraId="3154E3B4" w14:textId="77777777" w:rsidR="00CD2DAD" w:rsidRPr="00F3055B" w:rsidRDefault="00CD2DAD" w:rsidP="00F3055B">
      <w:pPr>
        <w:pStyle w:val="BodyText"/>
      </w:pPr>
    </w:p>
    <w:p w14:paraId="1E162A0A" w14:textId="792C98BD" w:rsidR="002E42E7" w:rsidRDefault="002E42E7" w:rsidP="002E42E7">
      <w:pPr>
        <w:pStyle w:val="BodyText"/>
        <w:numPr>
          <w:ilvl w:val="0"/>
          <w:numId w:val="4"/>
        </w:numPr>
      </w:pPr>
      <w:r>
        <w:t xml:space="preserve">Normalized Cross-Correlation (NCC) seems to be more reliable metric </w:t>
      </w:r>
      <w:r w:rsidR="002E7BE2">
        <w:t>than Normalized Sum</w:t>
      </w:r>
      <w:r w:rsidR="00553166">
        <w:t xml:space="preserve"> of Absolute Differences (NSAD)</w:t>
      </w:r>
      <w:r w:rsidR="002E7BE2">
        <w:t xml:space="preserve"> </w:t>
      </w:r>
      <w:r>
        <w:t xml:space="preserve">– </w:t>
      </w:r>
      <w:r w:rsidR="00553166">
        <w:t>NCC</w:t>
      </w:r>
      <w:r>
        <w:t xml:space="preserve"> does not vary with scaling so could be useful in comparing different data sets. Both the median value of NCC and it spread (STD) are important – ideally you want to have as high median value as possible and as little spread as possible.</w:t>
      </w:r>
    </w:p>
    <w:p w14:paraId="3EEC7715" w14:textId="2D78AEEA" w:rsidR="00553166" w:rsidRDefault="00553166" w:rsidP="002E42E7">
      <w:pPr>
        <w:pStyle w:val="BodyText"/>
        <w:numPr>
          <w:ilvl w:val="0"/>
          <w:numId w:val="4"/>
        </w:numPr>
      </w:pPr>
      <w:r>
        <w:t>The average value of Mutual Information (MI) is not as clear to understand. The spread of MI seems to correlate with spread on NCC and spread of NSAD</w:t>
      </w:r>
      <w:r w:rsidR="00E65210">
        <w:t>, but it is not a monotonous trend.</w:t>
      </w:r>
    </w:p>
    <w:p w14:paraId="1F7FA2A8" w14:textId="52D641E6" w:rsidR="002E42E7" w:rsidRDefault="002E42E7" w:rsidP="002E42E7">
      <w:pPr>
        <w:pStyle w:val="BodyText"/>
        <w:numPr>
          <w:ilvl w:val="0"/>
          <w:numId w:val="4"/>
        </w:numPr>
      </w:pPr>
      <w:r>
        <w:t xml:space="preserve">It seems that the Python/Open CV workflow produces somewhat better registration than the FiJi workflow. We do not yet understand why (see comparisons in </w:t>
      </w:r>
      <w:r w:rsidR="0066375D">
        <w:fldChar w:fldCharType="begin"/>
      </w:r>
      <w:r w:rsidR="0066375D">
        <w:instrText xml:space="preserve"> REF _Ref89762453 \h </w:instrText>
      </w:r>
      <w:r w:rsidR="0066375D">
        <w:fldChar w:fldCharType="separate"/>
      </w:r>
      <w:r w:rsidR="00263631">
        <w:t xml:space="preserve">Figure </w:t>
      </w:r>
      <w:r w:rsidR="00263631">
        <w:rPr>
          <w:noProof/>
        </w:rPr>
        <w:t>12</w:t>
      </w:r>
      <w:r w:rsidR="0066375D">
        <w:fldChar w:fldCharType="end"/>
      </w:r>
      <w:r w:rsidR="001A36BB">
        <w:t>and</w:t>
      </w:r>
      <w:r w:rsidR="0066375D">
        <w:t xml:space="preserve"> </w:t>
      </w:r>
      <w:r w:rsidR="0066375D">
        <w:fldChar w:fldCharType="begin"/>
      </w:r>
      <w:r w:rsidR="0066375D">
        <w:instrText xml:space="preserve"> REF _Ref89762579 \h </w:instrText>
      </w:r>
      <w:r w:rsidR="0066375D">
        <w:fldChar w:fldCharType="separate"/>
      </w:r>
      <w:r w:rsidR="00263631">
        <w:t xml:space="preserve">Figure </w:t>
      </w:r>
      <w:r w:rsidR="00263631">
        <w:rPr>
          <w:noProof/>
        </w:rPr>
        <w:t>14</w:t>
      </w:r>
      <w:r w:rsidR="0066375D">
        <w:fldChar w:fldCharType="end"/>
      </w:r>
      <w:r>
        <w:t>).</w:t>
      </w:r>
    </w:p>
    <w:p w14:paraId="0525DBB0" w14:textId="5229EF25" w:rsidR="009830B0" w:rsidRDefault="009830B0" w:rsidP="002E42E7">
      <w:pPr>
        <w:pStyle w:val="BodyText"/>
        <w:numPr>
          <w:ilvl w:val="0"/>
          <w:numId w:val="4"/>
        </w:numPr>
      </w:pPr>
      <w:r>
        <w:t xml:space="preserve">It seems that the bi-linear interpolation during transformations within Python/Open CV workflow produces significantly better registration than bi-cubic interpolation (see comparisons in </w:t>
      </w:r>
      <w:r w:rsidR="0066375D">
        <w:fldChar w:fldCharType="begin"/>
      </w:r>
      <w:r w:rsidR="0066375D">
        <w:instrText xml:space="preserve"> REF _Ref89762523 \h </w:instrText>
      </w:r>
      <w:r w:rsidR="0066375D">
        <w:fldChar w:fldCharType="separate"/>
      </w:r>
      <w:r w:rsidR="00263631">
        <w:t xml:space="preserve">Figure </w:t>
      </w:r>
      <w:r w:rsidR="00263631">
        <w:rPr>
          <w:noProof/>
        </w:rPr>
        <w:t>13</w:t>
      </w:r>
      <w:r w:rsidR="0066375D">
        <w:fldChar w:fldCharType="end"/>
      </w:r>
      <w:r w:rsidR="0066375D">
        <w:t xml:space="preserve"> </w:t>
      </w:r>
      <w:r>
        <w:t>and</w:t>
      </w:r>
      <w:r w:rsidR="0066375D">
        <w:t xml:space="preserve"> </w:t>
      </w:r>
      <w:r w:rsidR="0066375D">
        <w:fldChar w:fldCharType="begin"/>
      </w:r>
      <w:r w:rsidR="0066375D">
        <w:instrText xml:space="preserve"> REF _Ref89762686 \h </w:instrText>
      </w:r>
      <w:r w:rsidR="0066375D">
        <w:fldChar w:fldCharType="separate"/>
      </w:r>
      <w:r w:rsidR="00263631">
        <w:t xml:space="preserve">Figure </w:t>
      </w:r>
      <w:r w:rsidR="00263631">
        <w:rPr>
          <w:noProof/>
        </w:rPr>
        <w:t>15</w:t>
      </w:r>
      <w:r w:rsidR="0066375D">
        <w:fldChar w:fldCharType="end"/>
      </w:r>
      <w:r>
        <w:t>). We do not yet understand why.</w:t>
      </w:r>
    </w:p>
    <w:p w14:paraId="0CA99A9E" w14:textId="52DCFEEC" w:rsidR="00450620" w:rsidRDefault="00450620" w:rsidP="002E42E7">
      <w:pPr>
        <w:pStyle w:val="BodyText"/>
        <w:numPr>
          <w:ilvl w:val="0"/>
          <w:numId w:val="4"/>
        </w:numPr>
      </w:pPr>
      <w:r>
        <w:t xml:space="preserve">Subtracting a trend to keep the scales constant and shear to minimum can be done using various fit method. Simplest linear fit produces (very) slightly better result (judging by Image Delta and NCC metric) than either quadratic fir or Savitsky-Golay Smoothing (see the data in </w:t>
      </w:r>
      <w:r>
        <w:fldChar w:fldCharType="begin"/>
      </w:r>
      <w:r>
        <w:instrText xml:space="preserve"> REF _Ref85805662 \h </w:instrText>
      </w:r>
      <w:r>
        <w:fldChar w:fldCharType="separate"/>
      </w:r>
      <w:r w:rsidR="00263631">
        <w:t xml:space="preserve">Table </w:t>
      </w:r>
      <w:r w:rsidR="00263631">
        <w:rPr>
          <w:noProof/>
        </w:rPr>
        <w:t>7</w:t>
      </w:r>
      <w:r>
        <w:fldChar w:fldCharType="end"/>
      </w:r>
      <w:r>
        <w:t xml:space="preserve"> and </w:t>
      </w:r>
      <w:r>
        <w:fldChar w:fldCharType="begin"/>
      </w:r>
      <w:r>
        <w:instrText xml:space="preserve"> REF _Ref85805665 \h </w:instrText>
      </w:r>
      <w:r>
        <w:fldChar w:fldCharType="separate"/>
      </w:r>
      <w:r w:rsidR="00263631">
        <w:t xml:space="preserve">Table </w:t>
      </w:r>
      <w:r w:rsidR="00263631">
        <w:rPr>
          <w:noProof/>
        </w:rPr>
        <w:t>8</w:t>
      </w:r>
      <w:r>
        <w:fldChar w:fldCharType="end"/>
      </w:r>
      <w:r>
        <w:t>). However</w:t>
      </w:r>
      <w:r w:rsidR="000046D1">
        <w:t>,</w:t>
      </w:r>
      <w:r>
        <w:t xml:space="preserve"> this is probably worth further explorations – may be the cell distortions are smaller under latter conditions even if at a small expense of NCC metric.</w:t>
      </w:r>
    </w:p>
    <w:p w14:paraId="6B7C27BE" w14:textId="77777777" w:rsidR="002E42E7" w:rsidRDefault="002E42E7" w:rsidP="002E42E7">
      <w:pPr>
        <w:pStyle w:val="BodyText"/>
        <w:ind w:left="1008" w:firstLine="0"/>
      </w:pPr>
    </w:p>
    <w:p w14:paraId="1256F35E" w14:textId="77777777" w:rsidR="002E42E7" w:rsidRPr="002E42E7" w:rsidRDefault="002E42E7" w:rsidP="002E42E7">
      <w:pPr>
        <w:pStyle w:val="BodyText"/>
      </w:pPr>
    </w:p>
    <w:p w14:paraId="300FABA6" w14:textId="3D3EC559" w:rsidR="00C634F0" w:rsidRDefault="008A7AF3" w:rsidP="008A7AF3">
      <w:pPr>
        <w:keepNext/>
        <w:spacing w:line="259" w:lineRule="auto"/>
      </w:pPr>
      <w:r>
        <w:rPr>
          <w:noProof/>
        </w:rPr>
        <w:lastRenderedPageBreak/>
        <w:drawing>
          <wp:inline distT="0" distB="0" distL="0" distR="0" wp14:anchorId="41FCEE45" wp14:editId="27B09B33">
            <wp:extent cx="5934075" cy="69246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6924675"/>
                    </a:xfrm>
                    <a:prstGeom prst="rect">
                      <a:avLst/>
                    </a:prstGeom>
                    <a:noFill/>
                    <a:ln>
                      <a:noFill/>
                    </a:ln>
                  </pic:spPr>
                </pic:pic>
              </a:graphicData>
            </a:graphic>
          </wp:inline>
        </w:drawing>
      </w:r>
    </w:p>
    <w:p w14:paraId="47EB4A3D" w14:textId="1E0F2463" w:rsidR="00106513" w:rsidRDefault="00C634F0" w:rsidP="00765D04">
      <w:pPr>
        <w:pStyle w:val="Caption"/>
      </w:pPr>
      <w:bookmarkStart w:id="31" w:name="_Ref88836161"/>
      <w:r>
        <w:t xml:space="preserve">Figure </w:t>
      </w:r>
      <w:r w:rsidR="007F001B">
        <w:fldChar w:fldCharType="begin"/>
      </w:r>
      <w:r w:rsidR="007F001B">
        <w:instrText xml:space="preserve"> SEQ Figure \* ARABIC </w:instrText>
      </w:r>
      <w:r w:rsidR="007F001B">
        <w:fldChar w:fldCharType="separate"/>
      </w:r>
      <w:r w:rsidR="00263631">
        <w:rPr>
          <w:noProof/>
        </w:rPr>
        <w:t>7</w:t>
      </w:r>
      <w:r w:rsidR="007F001B">
        <w:rPr>
          <w:noProof/>
        </w:rPr>
        <w:fldChar w:fldCharType="end"/>
      </w:r>
      <w:bookmarkEnd w:id="31"/>
      <w:r>
        <w:t>. Comparison of results for LID556. Rigid Shift Only transformation produces best values of NSAD, NCC, and MI, but the spreads are high. The best values of NSAD, NCC, and MI that can be obtained with Regularized Affine Transformation (with rig</w:t>
      </w:r>
      <w:r w:rsidR="001E339B">
        <w:t>i</w:t>
      </w:r>
      <w:r>
        <w:t>d shift transformation as a target and the regularization parameter λ=10</w:t>
      </w:r>
      <w:r w:rsidRPr="00281C78">
        <w:rPr>
          <w:vertAlign w:val="superscript"/>
        </w:rPr>
        <w:t>-5</w:t>
      </w:r>
      <w:r>
        <w:t>) are close to those of Shift Only, but have much lower spread, corresponding to higher consistency.</w:t>
      </w:r>
    </w:p>
    <w:p w14:paraId="4DE5C3D3" w14:textId="3CEC3354" w:rsidR="007E1569" w:rsidRPr="007E1569" w:rsidRDefault="007E1569" w:rsidP="007E1569"/>
    <w:p w14:paraId="18BE2B61" w14:textId="77777777" w:rsidR="00806E09" w:rsidRPr="00806E09" w:rsidRDefault="00806E09" w:rsidP="00806E09">
      <w:pPr>
        <w:pStyle w:val="BodyText"/>
        <w:ind w:firstLine="0"/>
      </w:pPr>
    </w:p>
    <w:p w14:paraId="305564F1" w14:textId="77777777" w:rsidR="00806E09" w:rsidRDefault="00806E09" w:rsidP="00806E09">
      <w:pPr>
        <w:pStyle w:val="BodyText"/>
        <w:ind w:firstLine="0"/>
      </w:pPr>
      <w:r>
        <w:rPr>
          <w:noProof/>
        </w:rPr>
        <w:lastRenderedPageBreak/>
        <w:drawing>
          <wp:inline distT="0" distB="0" distL="0" distR="0" wp14:anchorId="42760DCA" wp14:editId="45FBC929">
            <wp:extent cx="5934075" cy="6924675"/>
            <wp:effectExtent l="0" t="0" r="9525" b="9525"/>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6924675"/>
                    </a:xfrm>
                    <a:prstGeom prst="rect">
                      <a:avLst/>
                    </a:prstGeom>
                    <a:noFill/>
                    <a:ln>
                      <a:noFill/>
                    </a:ln>
                  </pic:spPr>
                </pic:pic>
              </a:graphicData>
            </a:graphic>
          </wp:inline>
        </w:drawing>
      </w:r>
    </w:p>
    <w:p w14:paraId="5807E8AD" w14:textId="4C734ED7" w:rsidR="00806E09" w:rsidRDefault="00806E09" w:rsidP="00806E09">
      <w:pPr>
        <w:pStyle w:val="Caption"/>
      </w:pPr>
      <w:bookmarkStart w:id="32" w:name="_Ref89699984"/>
      <w:r>
        <w:t xml:space="preserve">Figure </w:t>
      </w:r>
      <w:fldSimple w:instr=" SEQ Figure \* ARABIC ">
        <w:r w:rsidR="00263631">
          <w:rPr>
            <w:noProof/>
          </w:rPr>
          <w:t>8</w:t>
        </w:r>
      </w:fldSimple>
      <w:bookmarkEnd w:id="32"/>
      <w:r>
        <w:t xml:space="preserve">. Comparison of results for </w:t>
      </w:r>
      <w:r w:rsidRPr="00C54353">
        <w:t>U2OS_WTBSA_E030921-4</w:t>
      </w:r>
      <w:r>
        <w:t xml:space="preserve"> (J10 data with scale jumps). Rigid Shift Only transformation produces the registration with very high spreads of NSAD, NCC, and MI, and the average values that are not as good as for Affine Transformation. The best values of NSAD, NCC, and MI that can be obtained with full Affine Transformation or Regularized Affine Transformation (with rigid shift transformation as a target and the regularization parameter λ=10</w:t>
      </w:r>
      <w:r w:rsidRPr="00281C78">
        <w:rPr>
          <w:vertAlign w:val="superscript"/>
        </w:rPr>
        <w:t>-</w:t>
      </w:r>
      <w:r>
        <w:rPr>
          <w:vertAlign w:val="superscript"/>
        </w:rPr>
        <w:t>7</w:t>
      </w:r>
      <w:r>
        <w:t xml:space="preserve"> ÷ 10</w:t>
      </w:r>
      <w:r w:rsidRPr="00281C78">
        <w:rPr>
          <w:vertAlign w:val="superscript"/>
        </w:rPr>
        <w:t>-5</w:t>
      </w:r>
      <w:r>
        <w:t>).</w:t>
      </w:r>
    </w:p>
    <w:p w14:paraId="2E403930" w14:textId="77777777" w:rsidR="00806E09" w:rsidRDefault="00806E09" w:rsidP="00806E09">
      <w:pPr>
        <w:keepNext/>
        <w:spacing w:line="259" w:lineRule="auto"/>
      </w:pPr>
      <w:r>
        <w:rPr>
          <w:noProof/>
        </w:rPr>
        <w:lastRenderedPageBreak/>
        <w:drawing>
          <wp:inline distT="0" distB="0" distL="0" distR="0" wp14:anchorId="27A68D77" wp14:editId="3B8DD50A">
            <wp:extent cx="5935980" cy="6926580"/>
            <wp:effectExtent l="0" t="0" r="7620" b="762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6926580"/>
                    </a:xfrm>
                    <a:prstGeom prst="rect">
                      <a:avLst/>
                    </a:prstGeom>
                    <a:noFill/>
                    <a:ln>
                      <a:noFill/>
                    </a:ln>
                  </pic:spPr>
                </pic:pic>
              </a:graphicData>
            </a:graphic>
          </wp:inline>
        </w:drawing>
      </w:r>
    </w:p>
    <w:p w14:paraId="70DE9FD4" w14:textId="3C0F199B" w:rsidR="00806E09" w:rsidRDefault="00806E09" w:rsidP="00806E09">
      <w:pPr>
        <w:pStyle w:val="Caption"/>
      </w:pPr>
      <w:bookmarkStart w:id="33" w:name="_Ref89700052"/>
      <w:bookmarkStart w:id="34" w:name="_Ref89700430"/>
      <w:r>
        <w:t xml:space="preserve">Figure </w:t>
      </w:r>
      <w:fldSimple w:instr=" SEQ Figure \* ARABIC ">
        <w:r w:rsidR="00263631">
          <w:rPr>
            <w:noProof/>
          </w:rPr>
          <w:t>9</w:t>
        </w:r>
      </w:fldSimple>
      <w:bookmarkEnd w:id="33"/>
      <w:r>
        <w:t xml:space="preserve">. Comparison of results for </w:t>
      </w:r>
      <w:r w:rsidRPr="00C54353">
        <w:t>U2OS_WTBSA_E030921-4</w:t>
      </w:r>
      <w:r>
        <w:t xml:space="preserve"> (no scale jumps). Rigid Shift Only transformation produces the registration with higher spreads of NSAD, NCC, and MI than Affine Transformation. The best values of NSAD, NCC, and MI that can be obtained with full Affine Transformation or Regularized Affine Transformation (with rigid shift transformation as a target and the regularization parameter λ=10</w:t>
      </w:r>
      <w:r w:rsidRPr="00281C78">
        <w:rPr>
          <w:vertAlign w:val="superscript"/>
        </w:rPr>
        <w:t>-</w:t>
      </w:r>
      <w:r>
        <w:rPr>
          <w:vertAlign w:val="superscript"/>
        </w:rPr>
        <w:t>7</w:t>
      </w:r>
      <w:r>
        <w:t xml:space="preserve"> ÷ 10</w:t>
      </w:r>
      <w:r w:rsidRPr="00281C78">
        <w:rPr>
          <w:vertAlign w:val="superscript"/>
        </w:rPr>
        <w:t>-5</w:t>
      </w:r>
      <w:r>
        <w:t>).</w:t>
      </w:r>
      <w:bookmarkEnd w:id="34"/>
    </w:p>
    <w:p w14:paraId="68137219" w14:textId="70A10BEB" w:rsidR="0066375D" w:rsidRDefault="0066375D" w:rsidP="0066375D"/>
    <w:p w14:paraId="2FD94191" w14:textId="77777777" w:rsidR="0066375D" w:rsidRDefault="0066375D" w:rsidP="0066375D">
      <w:pPr>
        <w:pStyle w:val="BodyText"/>
        <w:keepNext/>
        <w:ind w:firstLine="0"/>
      </w:pPr>
      <w:r>
        <w:rPr>
          <w:noProof/>
        </w:rPr>
        <w:lastRenderedPageBreak/>
        <w:drawing>
          <wp:inline distT="0" distB="0" distL="0" distR="0" wp14:anchorId="0B090B5B" wp14:editId="75056890">
            <wp:extent cx="5935980" cy="5692140"/>
            <wp:effectExtent l="0" t="0" r="7620" b="381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5692140"/>
                    </a:xfrm>
                    <a:prstGeom prst="rect">
                      <a:avLst/>
                    </a:prstGeom>
                    <a:noFill/>
                    <a:ln>
                      <a:noFill/>
                    </a:ln>
                  </pic:spPr>
                </pic:pic>
              </a:graphicData>
            </a:graphic>
          </wp:inline>
        </w:drawing>
      </w:r>
    </w:p>
    <w:p w14:paraId="3CB51C3C" w14:textId="3BCF480F" w:rsidR="0066375D" w:rsidRDefault="0066375D" w:rsidP="0066375D">
      <w:pPr>
        <w:pStyle w:val="Caption"/>
        <w:jc w:val="both"/>
      </w:pPr>
      <w:bookmarkStart w:id="35" w:name="_Ref89701123"/>
      <w:r>
        <w:t xml:space="preserve">Figure </w:t>
      </w:r>
      <w:r w:rsidR="007F001B">
        <w:fldChar w:fldCharType="begin"/>
      </w:r>
      <w:r w:rsidR="007F001B">
        <w:instrText xml:space="preserve"> SEQ Figure \* ARABIC </w:instrText>
      </w:r>
      <w:r w:rsidR="007F001B">
        <w:fldChar w:fldCharType="separate"/>
      </w:r>
      <w:r w:rsidR="00263631">
        <w:rPr>
          <w:noProof/>
        </w:rPr>
        <w:t>10</w:t>
      </w:r>
      <w:r w:rsidR="007F001B">
        <w:rPr>
          <w:noProof/>
        </w:rPr>
        <w:fldChar w:fldCharType="end"/>
      </w:r>
      <w:bookmarkEnd w:id="35"/>
      <w:r>
        <w:t>. Comparison of results for the data set Shirish WT1. The best results are obtained with either Full (unconstrained) Affine Transformation model, or with Regularized Affine Transformation (with rigid shift transformation as a target and the regularization parameter λ=10</w:t>
      </w:r>
      <w:r w:rsidRPr="00281C78">
        <w:rPr>
          <w:vertAlign w:val="superscript"/>
        </w:rPr>
        <w:t>-5</w:t>
      </w:r>
      <w:r>
        <w:t>).</w:t>
      </w:r>
    </w:p>
    <w:p w14:paraId="6D532FFA" w14:textId="77777777" w:rsidR="0066375D" w:rsidRPr="0066375D" w:rsidRDefault="0066375D" w:rsidP="0066375D">
      <w:pPr>
        <w:pStyle w:val="BodyText"/>
        <w:ind w:firstLine="0"/>
      </w:pPr>
    </w:p>
    <w:p w14:paraId="27A995B5" w14:textId="3638B65D" w:rsidR="00467742" w:rsidRDefault="00467742" w:rsidP="00467742">
      <w:pPr>
        <w:pStyle w:val="BodyText"/>
        <w:keepNext/>
        <w:ind w:firstLine="0"/>
      </w:pPr>
      <w:r>
        <w:rPr>
          <w:noProof/>
        </w:rPr>
        <w:lastRenderedPageBreak/>
        <w:drawing>
          <wp:inline distT="0" distB="0" distL="0" distR="0" wp14:anchorId="73BA2E01" wp14:editId="27E924E2">
            <wp:extent cx="5935980" cy="5692140"/>
            <wp:effectExtent l="0" t="0" r="762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5980" cy="5692140"/>
                    </a:xfrm>
                    <a:prstGeom prst="rect">
                      <a:avLst/>
                    </a:prstGeom>
                    <a:noFill/>
                    <a:ln>
                      <a:noFill/>
                    </a:ln>
                  </pic:spPr>
                </pic:pic>
              </a:graphicData>
            </a:graphic>
          </wp:inline>
        </w:drawing>
      </w:r>
    </w:p>
    <w:p w14:paraId="2FE0F6B4" w14:textId="45762913" w:rsidR="00467742" w:rsidRDefault="00467742" w:rsidP="00467742">
      <w:pPr>
        <w:pStyle w:val="Caption"/>
        <w:jc w:val="both"/>
      </w:pPr>
      <w:bookmarkStart w:id="36" w:name="_Ref90364928"/>
      <w:r>
        <w:t xml:space="preserve">Figure </w:t>
      </w:r>
      <w:fldSimple w:instr=" SEQ Figure \* ARABIC ">
        <w:r w:rsidR="00263631">
          <w:rPr>
            <w:noProof/>
          </w:rPr>
          <w:t>11</w:t>
        </w:r>
      </w:fldSimple>
      <w:bookmarkEnd w:id="36"/>
      <w:r>
        <w:t>. Comparison of results for the data set Shirish R9_1. The best results are obtained with either Full (unconstrained) Affine Transformation model, or with Regularized Affine Transformation (with rigid shift transformation as a target and the regularization parameter λ=10</w:t>
      </w:r>
      <w:r w:rsidRPr="00281C78">
        <w:rPr>
          <w:vertAlign w:val="superscript"/>
        </w:rPr>
        <w:t>-5</w:t>
      </w:r>
      <w:r>
        <w:t>).</w:t>
      </w:r>
    </w:p>
    <w:p w14:paraId="0BF5D2B4" w14:textId="77777777" w:rsidR="0066375D" w:rsidRPr="0066375D" w:rsidRDefault="0066375D" w:rsidP="00467742">
      <w:pPr>
        <w:pStyle w:val="BodyText"/>
        <w:ind w:firstLine="0"/>
      </w:pPr>
    </w:p>
    <w:p w14:paraId="1956AF17" w14:textId="77777777" w:rsidR="00765D04" w:rsidRDefault="00765D04" w:rsidP="00765D04"/>
    <w:p w14:paraId="3C7FB01A" w14:textId="08FC3245" w:rsidR="003F43C8" w:rsidRDefault="003F43C8" w:rsidP="003F43C8">
      <w:pPr>
        <w:pStyle w:val="Caption"/>
        <w:keepNext/>
        <w:jc w:val="both"/>
      </w:pPr>
      <w:bookmarkStart w:id="37" w:name="_Ref89699803"/>
      <w:r>
        <w:lastRenderedPageBreak/>
        <w:t xml:space="preserve">Table </w:t>
      </w:r>
      <w:r w:rsidR="007F001B">
        <w:fldChar w:fldCharType="begin"/>
      </w:r>
      <w:r w:rsidR="007F001B">
        <w:instrText xml:space="preserve"> SEQ Table \* ARABIC </w:instrText>
      </w:r>
      <w:r w:rsidR="007F001B">
        <w:fldChar w:fldCharType="separate"/>
      </w:r>
      <w:r w:rsidR="00263631">
        <w:rPr>
          <w:noProof/>
        </w:rPr>
        <w:t>1</w:t>
      </w:r>
      <w:r w:rsidR="007F001B">
        <w:rPr>
          <w:noProof/>
        </w:rPr>
        <w:fldChar w:fldCharType="end"/>
      </w:r>
      <w:bookmarkEnd w:id="37"/>
      <w:r>
        <w:t xml:space="preserve">. Comparison of </w:t>
      </w:r>
      <w:r w:rsidR="00467742">
        <w:t>results</w:t>
      </w:r>
      <w:r>
        <w:t xml:space="preserve"> for different models in </w:t>
      </w:r>
      <w:r>
        <w:fldChar w:fldCharType="begin"/>
      </w:r>
      <w:r>
        <w:instrText xml:space="preserve"> REF _Ref88836161 \h </w:instrText>
      </w:r>
      <w:r>
        <w:fldChar w:fldCharType="separate"/>
      </w:r>
      <w:r w:rsidR="00263631">
        <w:t xml:space="preserve">Figure </w:t>
      </w:r>
      <w:r w:rsidR="00263631">
        <w:rPr>
          <w:noProof/>
        </w:rPr>
        <w:t>7</w:t>
      </w:r>
      <w:r>
        <w:fldChar w:fldCharType="end"/>
      </w:r>
      <w:r>
        <w:t xml:space="preserve"> (LID556).</w:t>
      </w:r>
    </w:p>
    <w:p w14:paraId="34FA5892" w14:textId="725D2868" w:rsidR="00765D04" w:rsidRDefault="00263631" w:rsidP="00263631">
      <w:pPr>
        <w:pStyle w:val="BodyText"/>
        <w:keepNext/>
        <w:spacing w:after="240"/>
        <w:ind w:firstLine="0"/>
      </w:pPr>
      <w:r>
        <w:rPr>
          <w:noProof/>
        </w:rPr>
        <w:drawing>
          <wp:inline distT="0" distB="0" distL="0" distR="0" wp14:anchorId="1C87ED95" wp14:editId="5DC9C57F">
            <wp:extent cx="5943600" cy="14935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8411"/>
                    <a:stretch/>
                  </pic:blipFill>
                  <pic:spPr bwMode="auto">
                    <a:xfrm>
                      <a:off x="0" y="0"/>
                      <a:ext cx="5943600" cy="1493520"/>
                    </a:xfrm>
                    <a:prstGeom prst="rect">
                      <a:avLst/>
                    </a:prstGeom>
                    <a:noFill/>
                    <a:ln>
                      <a:noFill/>
                    </a:ln>
                    <a:extLst>
                      <a:ext uri="{53640926-AAD7-44D8-BBD7-CCE9431645EC}">
                        <a14:shadowObscured xmlns:a14="http://schemas.microsoft.com/office/drawing/2010/main"/>
                      </a:ext>
                    </a:extLst>
                  </pic:spPr>
                </pic:pic>
              </a:graphicData>
            </a:graphic>
          </wp:inline>
        </w:drawing>
      </w:r>
    </w:p>
    <w:p w14:paraId="3FABC83C" w14:textId="4A3921FA" w:rsidR="00806E09" w:rsidRDefault="00806E09" w:rsidP="00806E09">
      <w:pPr>
        <w:pStyle w:val="Caption"/>
        <w:keepNext/>
        <w:jc w:val="both"/>
      </w:pPr>
      <w:bookmarkStart w:id="38" w:name="_Ref89700401"/>
      <w:r>
        <w:t xml:space="preserve">Table </w:t>
      </w:r>
      <w:r w:rsidR="007F001B">
        <w:fldChar w:fldCharType="begin"/>
      </w:r>
      <w:r w:rsidR="007F001B">
        <w:instrText xml:space="preserve"> SEQ Table \* ARABIC </w:instrText>
      </w:r>
      <w:r w:rsidR="007F001B">
        <w:fldChar w:fldCharType="separate"/>
      </w:r>
      <w:r w:rsidR="00263631">
        <w:rPr>
          <w:noProof/>
        </w:rPr>
        <w:t>2</w:t>
      </w:r>
      <w:r w:rsidR="007F001B">
        <w:rPr>
          <w:noProof/>
        </w:rPr>
        <w:fldChar w:fldCharType="end"/>
      </w:r>
      <w:bookmarkEnd w:id="38"/>
      <w:r>
        <w:t xml:space="preserve">. Comparison of </w:t>
      </w:r>
      <w:r w:rsidR="00467742">
        <w:t>results</w:t>
      </w:r>
      <w:r>
        <w:t xml:space="preserve"> for different models in </w:t>
      </w:r>
      <w:r>
        <w:fldChar w:fldCharType="begin"/>
      </w:r>
      <w:r>
        <w:instrText xml:space="preserve"> REF _Ref89699984 \h </w:instrText>
      </w:r>
      <w:r>
        <w:fldChar w:fldCharType="separate"/>
      </w:r>
      <w:r w:rsidR="00263631">
        <w:t xml:space="preserve">Figure </w:t>
      </w:r>
      <w:r w:rsidR="00263631">
        <w:rPr>
          <w:noProof/>
        </w:rPr>
        <w:t>8</w:t>
      </w:r>
      <w:r>
        <w:fldChar w:fldCharType="end"/>
      </w:r>
      <w:r>
        <w:t xml:space="preserve"> (</w:t>
      </w:r>
      <w:r w:rsidRPr="00C54353">
        <w:t>U2OS_WTBSA_E030921-4</w:t>
      </w:r>
      <w:r>
        <w:t xml:space="preserve"> - J10</w:t>
      </w:r>
      <w:r w:rsidR="009133CA">
        <w:t>,</w:t>
      </w:r>
      <w:r>
        <w:t xml:space="preserve"> scale jumps).</w:t>
      </w:r>
    </w:p>
    <w:p w14:paraId="7C2A36F8" w14:textId="09B72822" w:rsidR="0066375D" w:rsidRDefault="00263631" w:rsidP="00263631">
      <w:pPr>
        <w:pStyle w:val="BodyText"/>
        <w:keepNext/>
        <w:spacing w:after="240"/>
        <w:ind w:firstLine="0"/>
      </w:pPr>
      <w:r>
        <w:rPr>
          <w:noProof/>
        </w:rPr>
        <w:drawing>
          <wp:inline distT="0" distB="0" distL="0" distR="0" wp14:anchorId="20540F6B" wp14:editId="37B49978">
            <wp:extent cx="5943600" cy="14859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8879"/>
                    <a:stretch/>
                  </pic:blipFill>
                  <pic:spPr bwMode="auto">
                    <a:xfrm>
                      <a:off x="0" y="0"/>
                      <a:ext cx="5943600" cy="1485900"/>
                    </a:xfrm>
                    <a:prstGeom prst="rect">
                      <a:avLst/>
                    </a:prstGeom>
                    <a:noFill/>
                    <a:ln>
                      <a:noFill/>
                    </a:ln>
                    <a:extLst>
                      <a:ext uri="{53640926-AAD7-44D8-BBD7-CCE9431645EC}">
                        <a14:shadowObscured xmlns:a14="http://schemas.microsoft.com/office/drawing/2010/main"/>
                      </a:ext>
                    </a:extLst>
                  </pic:spPr>
                </pic:pic>
              </a:graphicData>
            </a:graphic>
          </wp:inline>
        </w:drawing>
      </w:r>
    </w:p>
    <w:p w14:paraId="49D76064" w14:textId="4A14AA27" w:rsidR="00806E09" w:rsidRDefault="00806E09" w:rsidP="00806E09">
      <w:pPr>
        <w:pStyle w:val="Caption"/>
        <w:keepNext/>
        <w:jc w:val="both"/>
      </w:pPr>
      <w:bookmarkStart w:id="39" w:name="_Ref89700419"/>
      <w:r>
        <w:t xml:space="preserve">Table </w:t>
      </w:r>
      <w:r w:rsidR="007F001B">
        <w:fldChar w:fldCharType="begin"/>
      </w:r>
      <w:r w:rsidR="007F001B">
        <w:instrText xml:space="preserve"> SEQ Table \* ARABIC </w:instrText>
      </w:r>
      <w:r w:rsidR="007F001B">
        <w:fldChar w:fldCharType="separate"/>
      </w:r>
      <w:r w:rsidR="00263631">
        <w:rPr>
          <w:noProof/>
        </w:rPr>
        <w:t>3</w:t>
      </w:r>
      <w:r w:rsidR="007F001B">
        <w:rPr>
          <w:noProof/>
        </w:rPr>
        <w:fldChar w:fldCharType="end"/>
      </w:r>
      <w:bookmarkEnd w:id="39"/>
      <w:r>
        <w:t xml:space="preserve">. Comparison of </w:t>
      </w:r>
      <w:r w:rsidR="009133CA">
        <w:t>results</w:t>
      </w:r>
      <w:r>
        <w:t xml:space="preserve"> for different models in </w:t>
      </w:r>
      <w:r>
        <w:fldChar w:fldCharType="begin"/>
      </w:r>
      <w:r>
        <w:instrText xml:space="preserve"> REF _Ref89700052 \h </w:instrText>
      </w:r>
      <w:r>
        <w:fldChar w:fldCharType="separate"/>
      </w:r>
      <w:r w:rsidR="00263631">
        <w:t xml:space="preserve">Figure </w:t>
      </w:r>
      <w:r w:rsidR="00263631">
        <w:rPr>
          <w:noProof/>
        </w:rPr>
        <w:t>9</w:t>
      </w:r>
      <w:r>
        <w:fldChar w:fldCharType="end"/>
      </w:r>
      <w:r>
        <w:t xml:space="preserve"> (</w:t>
      </w:r>
      <w:r w:rsidRPr="00C54353">
        <w:t>U2OS_WTBSA_E030921-4</w:t>
      </w:r>
      <w:r>
        <w:t xml:space="preserve"> - no scale jumps).</w:t>
      </w:r>
    </w:p>
    <w:p w14:paraId="35AC392F" w14:textId="558B1678" w:rsidR="0066375D" w:rsidRDefault="00263631" w:rsidP="00263631">
      <w:pPr>
        <w:pStyle w:val="BodyText"/>
        <w:keepNext/>
        <w:spacing w:after="240"/>
        <w:ind w:firstLine="0"/>
      </w:pPr>
      <w:r>
        <w:rPr>
          <w:noProof/>
        </w:rPr>
        <w:drawing>
          <wp:inline distT="0" distB="0" distL="0" distR="0" wp14:anchorId="4F5AD133" wp14:editId="5D636976">
            <wp:extent cx="5943600" cy="14935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8411"/>
                    <a:stretch/>
                  </pic:blipFill>
                  <pic:spPr bwMode="auto">
                    <a:xfrm>
                      <a:off x="0" y="0"/>
                      <a:ext cx="5943600" cy="1493520"/>
                    </a:xfrm>
                    <a:prstGeom prst="rect">
                      <a:avLst/>
                    </a:prstGeom>
                    <a:noFill/>
                    <a:ln>
                      <a:noFill/>
                    </a:ln>
                    <a:extLst>
                      <a:ext uri="{53640926-AAD7-44D8-BBD7-CCE9431645EC}">
                        <a14:shadowObscured xmlns:a14="http://schemas.microsoft.com/office/drawing/2010/main"/>
                      </a:ext>
                    </a:extLst>
                  </pic:spPr>
                </pic:pic>
              </a:graphicData>
            </a:graphic>
          </wp:inline>
        </w:drawing>
      </w:r>
    </w:p>
    <w:p w14:paraId="61E71B0E" w14:textId="6001AF2E" w:rsidR="00AE6A04" w:rsidRDefault="00AE6A04" w:rsidP="00AE6A04">
      <w:pPr>
        <w:pStyle w:val="Caption"/>
        <w:keepNext/>
        <w:jc w:val="both"/>
      </w:pPr>
      <w:bookmarkStart w:id="40" w:name="_Ref89762334"/>
      <w:r>
        <w:t xml:space="preserve">Table </w:t>
      </w:r>
      <w:r w:rsidR="007F001B">
        <w:fldChar w:fldCharType="begin"/>
      </w:r>
      <w:r w:rsidR="007F001B">
        <w:instrText xml:space="preserve"> SEQ Table \* ARABIC </w:instrText>
      </w:r>
      <w:r w:rsidR="007F001B">
        <w:fldChar w:fldCharType="separate"/>
      </w:r>
      <w:r w:rsidR="00263631">
        <w:rPr>
          <w:noProof/>
        </w:rPr>
        <w:t>4</w:t>
      </w:r>
      <w:r w:rsidR="007F001B">
        <w:rPr>
          <w:noProof/>
        </w:rPr>
        <w:fldChar w:fldCharType="end"/>
      </w:r>
      <w:bookmarkEnd w:id="40"/>
      <w:r>
        <w:t xml:space="preserve">. Comparison of </w:t>
      </w:r>
      <w:r w:rsidR="009133CA">
        <w:t>results</w:t>
      </w:r>
      <w:r>
        <w:t xml:space="preserve"> for different models in </w:t>
      </w:r>
      <w:r>
        <w:fldChar w:fldCharType="begin"/>
      </w:r>
      <w:r>
        <w:instrText xml:space="preserve"> REF _Ref89701123 \h </w:instrText>
      </w:r>
      <w:r>
        <w:fldChar w:fldCharType="separate"/>
      </w:r>
      <w:r w:rsidR="00263631">
        <w:t xml:space="preserve">Figure </w:t>
      </w:r>
      <w:r w:rsidR="00263631">
        <w:rPr>
          <w:noProof/>
        </w:rPr>
        <w:t>10</w:t>
      </w:r>
      <w:r>
        <w:fldChar w:fldCharType="end"/>
      </w:r>
      <w:r w:rsidR="0066375D">
        <w:t xml:space="preserve"> (Shirish W1)</w:t>
      </w:r>
      <w:r>
        <w:t>.</w:t>
      </w:r>
    </w:p>
    <w:p w14:paraId="09533E17" w14:textId="5FA0A591" w:rsidR="0066375D" w:rsidRDefault="00263631" w:rsidP="00263631">
      <w:pPr>
        <w:pStyle w:val="BodyText"/>
        <w:spacing w:after="240"/>
        <w:ind w:firstLine="0"/>
      </w:pPr>
      <w:r>
        <w:rPr>
          <w:noProof/>
        </w:rPr>
        <w:drawing>
          <wp:inline distT="0" distB="0" distL="0" distR="0" wp14:anchorId="03765DCD" wp14:editId="6670F623">
            <wp:extent cx="5943600" cy="105918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0897"/>
                    <a:stretch/>
                  </pic:blipFill>
                  <pic:spPr bwMode="auto">
                    <a:xfrm>
                      <a:off x="0" y="0"/>
                      <a:ext cx="5943600" cy="1059180"/>
                    </a:xfrm>
                    <a:prstGeom prst="rect">
                      <a:avLst/>
                    </a:prstGeom>
                    <a:noFill/>
                    <a:ln>
                      <a:noFill/>
                    </a:ln>
                    <a:extLst>
                      <a:ext uri="{53640926-AAD7-44D8-BBD7-CCE9431645EC}">
                        <a14:shadowObscured xmlns:a14="http://schemas.microsoft.com/office/drawing/2010/main"/>
                      </a:ext>
                    </a:extLst>
                  </pic:spPr>
                </pic:pic>
              </a:graphicData>
            </a:graphic>
          </wp:inline>
        </w:drawing>
      </w:r>
    </w:p>
    <w:p w14:paraId="5981B39F" w14:textId="0B16C5B1" w:rsidR="00467742" w:rsidRDefault="00467742" w:rsidP="00467742">
      <w:pPr>
        <w:pStyle w:val="Caption"/>
        <w:keepNext/>
        <w:jc w:val="both"/>
      </w:pPr>
      <w:r>
        <w:t xml:space="preserve">Table </w:t>
      </w:r>
      <w:fldSimple w:instr=" SEQ Table \* ARABIC ">
        <w:r w:rsidR="00263631">
          <w:rPr>
            <w:noProof/>
          </w:rPr>
          <w:t>5</w:t>
        </w:r>
      </w:fldSimple>
      <w:r>
        <w:t xml:space="preserve">. Comparison of </w:t>
      </w:r>
      <w:r w:rsidR="009133CA">
        <w:t>results</w:t>
      </w:r>
      <w:r>
        <w:t xml:space="preserve"> for different models in </w:t>
      </w:r>
      <w:r>
        <w:fldChar w:fldCharType="begin"/>
      </w:r>
      <w:r>
        <w:instrText xml:space="preserve"> REF _Ref90364928 \h </w:instrText>
      </w:r>
      <w:r>
        <w:fldChar w:fldCharType="separate"/>
      </w:r>
      <w:r w:rsidR="00263631">
        <w:t xml:space="preserve">Figure </w:t>
      </w:r>
      <w:r w:rsidR="00263631">
        <w:rPr>
          <w:noProof/>
        </w:rPr>
        <w:t>11</w:t>
      </w:r>
      <w:r>
        <w:fldChar w:fldCharType="end"/>
      </w:r>
      <w:r>
        <w:t xml:space="preserve"> (Shirish R9_1).</w:t>
      </w:r>
    </w:p>
    <w:p w14:paraId="765B05C8" w14:textId="04AEC50C" w:rsidR="00467742" w:rsidRPr="00FA2602" w:rsidRDefault="00F13F73" w:rsidP="00263631">
      <w:pPr>
        <w:pStyle w:val="BodyText"/>
        <w:spacing w:after="240"/>
        <w:ind w:firstLine="0"/>
        <w:sectPr w:rsidR="00467742" w:rsidRPr="00FA2602">
          <w:footerReference w:type="default" r:id="rId28"/>
          <w:pgSz w:w="12240" w:h="15840"/>
          <w:pgMar w:top="1440" w:right="1440" w:bottom="1440" w:left="1440" w:header="720" w:footer="720" w:gutter="0"/>
          <w:cols w:space="720"/>
          <w:docGrid w:linePitch="360"/>
        </w:sectPr>
      </w:pPr>
      <w:r>
        <w:rPr>
          <w:noProof/>
        </w:rPr>
        <w:drawing>
          <wp:inline distT="0" distB="0" distL="0" distR="0" wp14:anchorId="23A2C5B3" wp14:editId="044275D3">
            <wp:extent cx="5943600" cy="12039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9714"/>
                    <a:stretch/>
                  </pic:blipFill>
                  <pic:spPr bwMode="auto">
                    <a:xfrm>
                      <a:off x="0" y="0"/>
                      <a:ext cx="5943600" cy="1203960"/>
                    </a:xfrm>
                    <a:prstGeom prst="rect">
                      <a:avLst/>
                    </a:prstGeom>
                    <a:noFill/>
                    <a:ln>
                      <a:noFill/>
                    </a:ln>
                    <a:extLst>
                      <a:ext uri="{53640926-AAD7-44D8-BBD7-CCE9431645EC}">
                        <a14:shadowObscured xmlns:a14="http://schemas.microsoft.com/office/drawing/2010/main"/>
                      </a:ext>
                    </a:extLst>
                  </pic:spPr>
                </pic:pic>
              </a:graphicData>
            </a:graphic>
          </wp:inline>
        </w:drawing>
      </w:r>
    </w:p>
    <w:p w14:paraId="0470179F" w14:textId="77777777" w:rsidR="0066375D" w:rsidRDefault="006F7E9F" w:rsidP="0066375D">
      <w:pPr>
        <w:keepNext/>
      </w:pPr>
      <w:r>
        <w:rPr>
          <w:noProof/>
        </w:rPr>
        <w:lastRenderedPageBreak/>
        <w:drawing>
          <wp:inline distT="0" distB="0" distL="0" distR="0" wp14:anchorId="77E0ABFC" wp14:editId="3EEF2165">
            <wp:extent cx="9144000" cy="6400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144000" cy="6400800"/>
                    </a:xfrm>
                    <a:prstGeom prst="rect">
                      <a:avLst/>
                    </a:prstGeom>
                    <a:noFill/>
                    <a:ln>
                      <a:noFill/>
                    </a:ln>
                  </pic:spPr>
                </pic:pic>
              </a:graphicData>
            </a:graphic>
          </wp:inline>
        </w:drawing>
      </w:r>
    </w:p>
    <w:p w14:paraId="7FEA2B34" w14:textId="5C753838" w:rsidR="006F7E9F" w:rsidRPr="006F7E9F" w:rsidRDefault="0066375D" w:rsidP="0066375D">
      <w:pPr>
        <w:pStyle w:val="Caption"/>
      </w:pPr>
      <w:bookmarkStart w:id="41" w:name="_Ref89762453"/>
      <w:r>
        <w:t xml:space="preserve">Figure </w:t>
      </w:r>
      <w:fldSimple w:instr=" SEQ Figure \* ARABIC ">
        <w:r w:rsidR="00263631">
          <w:rPr>
            <w:noProof/>
          </w:rPr>
          <w:t>12</w:t>
        </w:r>
      </w:fldSimple>
      <w:bookmarkEnd w:id="41"/>
      <w:r>
        <w:t xml:space="preserve">. Data set </w:t>
      </w:r>
      <w:r w:rsidRPr="00C54353">
        <w:t>U2OS_WTBSA_E030921-4</w:t>
      </w:r>
      <w:r>
        <w:t xml:space="preserve"> (</w:t>
      </w:r>
      <w:r w:rsidRPr="003824EA">
        <w:t>Gemini450</w:t>
      </w:r>
      <w:r>
        <w:t xml:space="preserve"> - J10 data - with scale changes). </w:t>
      </w:r>
      <w:r w:rsidRPr="001460FB">
        <w:t xml:space="preserve">All </w:t>
      </w:r>
      <w:r>
        <w:t>results</w:t>
      </w:r>
      <w:r w:rsidRPr="001460FB">
        <w:t xml:space="preserve"> in th</w:t>
      </w:r>
      <w:r>
        <w:t>is</w:t>
      </w:r>
      <w:r w:rsidRPr="001460FB">
        <w:t xml:space="preserve"> table are performed with </w:t>
      </w:r>
      <w:r w:rsidRPr="00C0053C">
        <w:rPr>
          <w:color w:val="FF0000"/>
        </w:rPr>
        <w:t xml:space="preserve">bi-cubic </w:t>
      </w:r>
      <w:r w:rsidRPr="001460FB">
        <w:t>interpolation</w:t>
      </w:r>
      <w:r>
        <w:t>.</w:t>
      </w:r>
    </w:p>
    <w:p w14:paraId="5392797D" w14:textId="77777777" w:rsidR="0066375D" w:rsidRDefault="006F7E9F" w:rsidP="0066375D">
      <w:pPr>
        <w:pStyle w:val="Caption"/>
        <w:keepNext/>
      </w:pPr>
      <w:bookmarkStart w:id="42" w:name="_Ref84951771"/>
      <w:r>
        <w:rPr>
          <w:noProof/>
        </w:rPr>
        <w:lastRenderedPageBreak/>
        <w:drawing>
          <wp:inline distT="0" distB="0" distL="0" distR="0" wp14:anchorId="1CD9E4F2" wp14:editId="4FDD72EF">
            <wp:extent cx="9144000"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144000" cy="6400800"/>
                    </a:xfrm>
                    <a:prstGeom prst="rect">
                      <a:avLst/>
                    </a:prstGeom>
                    <a:noFill/>
                    <a:ln>
                      <a:noFill/>
                    </a:ln>
                  </pic:spPr>
                </pic:pic>
              </a:graphicData>
            </a:graphic>
          </wp:inline>
        </w:drawing>
      </w:r>
    </w:p>
    <w:p w14:paraId="4A6B6E6D" w14:textId="4329F0FE" w:rsidR="006F7E9F" w:rsidRDefault="0066375D" w:rsidP="0066375D">
      <w:pPr>
        <w:pStyle w:val="Caption"/>
      </w:pPr>
      <w:bookmarkStart w:id="43" w:name="_Ref89762523"/>
      <w:r>
        <w:t xml:space="preserve">Figure </w:t>
      </w:r>
      <w:fldSimple w:instr=" SEQ Figure \* ARABIC ">
        <w:r w:rsidR="00263631">
          <w:rPr>
            <w:noProof/>
          </w:rPr>
          <w:t>13</w:t>
        </w:r>
      </w:fldSimple>
      <w:bookmarkEnd w:id="43"/>
      <w:r>
        <w:t xml:space="preserve">. Data set </w:t>
      </w:r>
      <w:r w:rsidRPr="00C54353">
        <w:t>U2OS_WTBSA_E030921-4</w:t>
      </w:r>
      <w:r>
        <w:t xml:space="preserve"> (</w:t>
      </w:r>
      <w:r w:rsidRPr="003824EA">
        <w:t>Gemini450</w:t>
      </w:r>
      <w:r>
        <w:t xml:space="preserve"> - J10 data - with scale changes). All results here are for </w:t>
      </w:r>
      <w:r w:rsidRPr="00670BEF">
        <w:rPr>
          <w:color w:val="70AD47" w:themeColor="accent6"/>
        </w:rPr>
        <w:t xml:space="preserve">Open CV </w:t>
      </w:r>
      <w:r>
        <w:t>(Python) workflow.</w:t>
      </w:r>
    </w:p>
    <w:p w14:paraId="1690A642" w14:textId="77777777" w:rsidR="0066375D" w:rsidRDefault="001A36BB" w:rsidP="0066375D">
      <w:pPr>
        <w:keepNext/>
      </w:pPr>
      <w:r>
        <w:rPr>
          <w:noProof/>
        </w:rPr>
        <w:lastRenderedPageBreak/>
        <w:drawing>
          <wp:inline distT="0" distB="0" distL="0" distR="0" wp14:anchorId="79D2E71E" wp14:editId="35009367">
            <wp:extent cx="9144000" cy="64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144000" cy="6400800"/>
                    </a:xfrm>
                    <a:prstGeom prst="rect">
                      <a:avLst/>
                    </a:prstGeom>
                    <a:noFill/>
                    <a:ln>
                      <a:noFill/>
                    </a:ln>
                  </pic:spPr>
                </pic:pic>
              </a:graphicData>
            </a:graphic>
          </wp:inline>
        </w:drawing>
      </w:r>
    </w:p>
    <w:p w14:paraId="3E2CBE02" w14:textId="4A59C39A" w:rsidR="001A36BB" w:rsidRDefault="0066375D" w:rsidP="0066375D">
      <w:pPr>
        <w:pStyle w:val="Caption"/>
      </w:pPr>
      <w:bookmarkStart w:id="44" w:name="_Ref89762579"/>
      <w:r>
        <w:t xml:space="preserve">Figure </w:t>
      </w:r>
      <w:fldSimple w:instr=" SEQ Figure \* ARABIC ">
        <w:r w:rsidR="00263631">
          <w:rPr>
            <w:noProof/>
          </w:rPr>
          <w:t>14</w:t>
        </w:r>
      </w:fldSimple>
      <w:bookmarkEnd w:id="44"/>
      <w:r>
        <w:t xml:space="preserve">. Data set </w:t>
      </w:r>
      <w:r w:rsidRPr="00C54353">
        <w:t>U2OS_WTBSA_E030921-4</w:t>
      </w:r>
      <w:r>
        <w:t xml:space="preserve"> (</w:t>
      </w:r>
      <w:r w:rsidRPr="003824EA">
        <w:t>Merlin-6284</w:t>
      </w:r>
      <w:r>
        <w:t xml:space="preserve"> - no abrupt scale changes). </w:t>
      </w:r>
      <w:r w:rsidRPr="001460FB">
        <w:t xml:space="preserve">All </w:t>
      </w:r>
      <w:r>
        <w:t>results</w:t>
      </w:r>
      <w:r w:rsidRPr="001460FB">
        <w:t xml:space="preserve"> in th</w:t>
      </w:r>
      <w:r>
        <w:t>is</w:t>
      </w:r>
      <w:r w:rsidRPr="001460FB">
        <w:t xml:space="preserve"> table are performed with </w:t>
      </w:r>
      <w:r w:rsidRPr="00C0053C">
        <w:rPr>
          <w:color w:val="FF0000"/>
        </w:rPr>
        <w:t xml:space="preserve">bi-cubic </w:t>
      </w:r>
      <w:r w:rsidRPr="001460FB">
        <w:t>interpolation</w:t>
      </w:r>
      <w:r>
        <w:t>.</w:t>
      </w:r>
      <w:bookmarkEnd w:id="42"/>
    </w:p>
    <w:p w14:paraId="334B60D8" w14:textId="77777777" w:rsidR="0066375D" w:rsidRDefault="001A36BB" w:rsidP="0066375D">
      <w:pPr>
        <w:keepNext/>
        <w:spacing w:after="160" w:line="259" w:lineRule="auto"/>
      </w:pPr>
      <w:r>
        <w:rPr>
          <w:noProof/>
        </w:rPr>
        <w:lastRenderedPageBreak/>
        <w:drawing>
          <wp:inline distT="0" distB="0" distL="0" distR="0" wp14:anchorId="2C79F940" wp14:editId="5757DE99">
            <wp:extent cx="9144000" cy="62941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666"/>
                    <a:stretch/>
                  </pic:blipFill>
                  <pic:spPr bwMode="auto">
                    <a:xfrm>
                      <a:off x="0" y="0"/>
                      <a:ext cx="9144000" cy="6294120"/>
                    </a:xfrm>
                    <a:prstGeom prst="rect">
                      <a:avLst/>
                    </a:prstGeom>
                    <a:noFill/>
                    <a:ln>
                      <a:noFill/>
                    </a:ln>
                    <a:extLst>
                      <a:ext uri="{53640926-AAD7-44D8-BBD7-CCE9431645EC}">
                        <a14:shadowObscured xmlns:a14="http://schemas.microsoft.com/office/drawing/2010/main"/>
                      </a:ext>
                    </a:extLst>
                  </pic:spPr>
                </pic:pic>
              </a:graphicData>
            </a:graphic>
          </wp:inline>
        </w:drawing>
      </w:r>
    </w:p>
    <w:p w14:paraId="694F6623" w14:textId="0A022C5A" w:rsidR="00106513" w:rsidRDefault="0066375D" w:rsidP="0066375D">
      <w:pPr>
        <w:pStyle w:val="Caption"/>
      </w:pPr>
      <w:bookmarkStart w:id="45" w:name="_Ref89762686"/>
      <w:r>
        <w:t xml:space="preserve">Figure </w:t>
      </w:r>
      <w:fldSimple w:instr=" SEQ Figure \* ARABIC ">
        <w:r w:rsidR="00263631">
          <w:rPr>
            <w:noProof/>
          </w:rPr>
          <w:t>15</w:t>
        </w:r>
      </w:fldSimple>
      <w:bookmarkEnd w:id="45"/>
      <w:r>
        <w:t xml:space="preserve">. Data set </w:t>
      </w:r>
      <w:r w:rsidRPr="00C54353">
        <w:t>U2OS_WTBSA_E030921-4</w:t>
      </w:r>
      <w:r>
        <w:t xml:space="preserve"> (</w:t>
      </w:r>
      <w:r w:rsidRPr="003824EA">
        <w:t>Merlin-6284</w:t>
      </w:r>
      <w:r>
        <w:t xml:space="preserve"> - no abrupt scale changes). All results here are for </w:t>
      </w:r>
      <w:r w:rsidRPr="00670BEF">
        <w:rPr>
          <w:color w:val="70AD47" w:themeColor="accent6"/>
        </w:rPr>
        <w:t xml:space="preserve">Open CV </w:t>
      </w:r>
      <w:r>
        <w:t>(Python) workflow.</w:t>
      </w:r>
    </w:p>
    <w:p w14:paraId="0CDBFB39" w14:textId="39E90138" w:rsidR="00DC4E55" w:rsidRDefault="00DC4E55" w:rsidP="00DC4E55">
      <w:pPr>
        <w:pStyle w:val="BodyText"/>
        <w:keepNext/>
      </w:pPr>
      <w:r>
        <w:rPr>
          <w:noProof/>
        </w:rPr>
        <w:lastRenderedPageBreak/>
        <w:drawing>
          <wp:inline distT="0" distB="0" distL="0" distR="0" wp14:anchorId="2665245D" wp14:editId="259B7CF4">
            <wp:extent cx="7589520" cy="25034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624503" cy="2515004"/>
                    </a:xfrm>
                    <a:prstGeom prst="rect">
                      <a:avLst/>
                    </a:prstGeom>
                    <a:noFill/>
                    <a:ln>
                      <a:noFill/>
                    </a:ln>
                  </pic:spPr>
                </pic:pic>
              </a:graphicData>
            </a:graphic>
          </wp:inline>
        </w:drawing>
      </w:r>
    </w:p>
    <w:p w14:paraId="19475DE2" w14:textId="7EE15BC5" w:rsidR="00DC4E55" w:rsidRDefault="00DC4E55" w:rsidP="00DC4E55">
      <w:pPr>
        <w:pStyle w:val="Caption"/>
        <w:jc w:val="both"/>
      </w:pPr>
      <w:r>
        <w:t xml:space="preserve">Figure </w:t>
      </w:r>
      <w:fldSimple w:instr=" SEQ Figure \* ARABIC ">
        <w:r w:rsidR="00263631">
          <w:rPr>
            <w:noProof/>
          </w:rPr>
          <w:t>16</w:t>
        </w:r>
      </w:fldSimple>
      <w:r>
        <w:t xml:space="preserve">. Data set </w:t>
      </w:r>
      <w:r w:rsidRPr="00E851BE">
        <w:t>Shirish_R9_1</w:t>
      </w:r>
      <w:r>
        <w:t>, imaged on J10 with 4nm voxels, with scale changes.</w:t>
      </w:r>
    </w:p>
    <w:p w14:paraId="141DEB99" w14:textId="5AE40753" w:rsidR="00DC4E55" w:rsidRPr="007E28BF" w:rsidRDefault="00DC4E55" w:rsidP="00DC4E55">
      <w:pPr>
        <w:rPr>
          <w:sz w:val="12"/>
          <w:szCs w:val="12"/>
        </w:rPr>
      </w:pPr>
    </w:p>
    <w:p w14:paraId="75E1FF11" w14:textId="437C278D" w:rsidR="00DC4E55" w:rsidRDefault="00DC4E55" w:rsidP="00DC4E55">
      <w:pPr>
        <w:pStyle w:val="Caption"/>
        <w:keepNext/>
        <w:jc w:val="both"/>
      </w:pPr>
      <w:r>
        <w:t xml:space="preserve">Table </w:t>
      </w:r>
      <w:fldSimple w:instr=" SEQ Table \* ARABIC ">
        <w:r w:rsidR="00263631">
          <w:rPr>
            <w:noProof/>
          </w:rPr>
          <w:t>6</w:t>
        </w:r>
      </w:fldSimple>
      <w:r>
        <w:t xml:space="preserve">. Data set </w:t>
      </w:r>
      <w:r w:rsidR="004C6C68" w:rsidRPr="00E851BE">
        <w:t>Shirish_R9_1</w:t>
      </w:r>
      <w:r w:rsidR="004C6C68">
        <w:t xml:space="preserve"> </w:t>
      </w:r>
      <w:r>
        <w:t>(</w:t>
      </w:r>
      <w:r w:rsidRPr="003824EA">
        <w:t>Gemini450</w:t>
      </w:r>
      <w:r>
        <w:t xml:space="preserve"> - J10 data, 4nm voxels, with scale changes).</w:t>
      </w:r>
    </w:p>
    <w:p w14:paraId="239D9DDE" w14:textId="2146D96A" w:rsidR="00DC4E55" w:rsidRDefault="00632539" w:rsidP="0023488A">
      <w:pPr>
        <w:pStyle w:val="BodyText"/>
        <w:ind w:firstLine="0"/>
      </w:pPr>
      <w:r>
        <w:rPr>
          <w:noProof/>
        </w:rPr>
        <w:drawing>
          <wp:inline distT="0" distB="0" distL="0" distR="0" wp14:anchorId="4CC004C7" wp14:editId="7E6AA082">
            <wp:extent cx="9144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144000" cy="3657600"/>
                    </a:xfrm>
                    <a:prstGeom prst="rect">
                      <a:avLst/>
                    </a:prstGeom>
                    <a:noFill/>
                    <a:ln>
                      <a:noFill/>
                    </a:ln>
                  </pic:spPr>
                </pic:pic>
              </a:graphicData>
            </a:graphic>
          </wp:inline>
        </w:drawing>
      </w:r>
    </w:p>
    <w:p w14:paraId="7EFEDA8D" w14:textId="19FEA067" w:rsidR="0023488A" w:rsidRDefault="0023488A" w:rsidP="0023488A">
      <w:pPr>
        <w:pStyle w:val="Caption"/>
        <w:keepNext/>
        <w:jc w:val="both"/>
      </w:pPr>
      <w:bookmarkStart w:id="46" w:name="_Ref85805662"/>
      <w:r>
        <w:lastRenderedPageBreak/>
        <w:t xml:space="preserve">Table </w:t>
      </w:r>
      <w:r w:rsidR="007F001B">
        <w:fldChar w:fldCharType="begin"/>
      </w:r>
      <w:r w:rsidR="007F001B">
        <w:instrText xml:space="preserve"> SEQ Table \* ARABIC </w:instrText>
      </w:r>
      <w:r w:rsidR="007F001B">
        <w:fldChar w:fldCharType="separate"/>
      </w:r>
      <w:r w:rsidR="00263631">
        <w:rPr>
          <w:noProof/>
        </w:rPr>
        <w:t>7</w:t>
      </w:r>
      <w:r w:rsidR="007F001B">
        <w:rPr>
          <w:noProof/>
        </w:rPr>
        <w:fldChar w:fldCharType="end"/>
      </w:r>
      <w:bookmarkEnd w:id="46"/>
      <w:r>
        <w:t xml:space="preserve">. </w:t>
      </w:r>
      <w:r w:rsidRPr="00C54353">
        <w:t>U2OS_WTBSA_E030921-4</w:t>
      </w:r>
      <w:r>
        <w:t xml:space="preserve"> (</w:t>
      </w:r>
      <w:r w:rsidRPr="003824EA">
        <w:t>Gemini450</w:t>
      </w:r>
      <w:r>
        <w:t xml:space="preserve"> - J10 data - with scale changes). Comparison of different methods for keeping the scale constant and shear minimized.</w:t>
      </w:r>
    </w:p>
    <w:p w14:paraId="6DD68769" w14:textId="306BD366" w:rsidR="00450620" w:rsidRDefault="0023488A" w:rsidP="0023488A">
      <w:r>
        <w:t xml:space="preserve">Linear Trend Subtraction </w:t>
      </w:r>
    </w:p>
    <w:p w14:paraId="3399C121" w14:textId="700C2632" w:rsidR="00450620" w:rsidRPr="00450620" w:rsidRDefault="00450620" w:rsidP="00450620">
      <w:pPr>
        <w:pStyle w:val="BodyText"/>
        <w:ind w:firstLine="0"/>
      </w:pPr>
      <w:r>
        <w:rPr>
          <w:noProof/>
        </w:rPr>
        <w:drawing>
          <wp:inline distT="0" distB="0" distL="0" distR="0" wp14:anchorId="40BAD77C" wp14:editId="29DBCB1F">
            <wp:extent cx="9136380" cy="6149340"/>
            <wp:effectExtent l="0" t="0" r="762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136380" cy="6149340"/>
                    </a:xfrm>
                    <a:prstGeom prst="rect">
                      <a:avLst/>
                    </a:prstGeom>
                    <a:noFill/>
                    <a:ln>
                      <a:noFill/>
                    </a:ln>
                  </pic:spPr>
                </pic:pic>
              </a:graphicData>
            </a:graphic>
          </wp:inline>
        </w:drawing>
      </w:r>
    </w:p>
    <w:p w14:paraId="32C19EE2" w14:textId="77777777" w:rsidR="00450620" w:rsidRDefault="0023488A" w:rsidP="0023488A">
      <w:r>
        <w:lastRenderedPageBreak/>
        <w:t>Quadratic Trend Subtraction</w:t>
      </w:r>
    </w:p>
    <w:p w14:paraId="4C034955" w14:textId="77777777" w:rsidR="00450620" w:rsidRDefault="00450620" w:rsidP="0023488A">
      <w:r>
        <w:rPr>
          <w:noProof/>
        </w:rPr>
        <w:drawing>
          <wp:inline distT="0" distB="0" distL="0" distR="0" wp14:anchorId="256C6E57" wp14:editId="7F72D01E">
            <wp:extent cx="9128760" cy="61798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128760" cy="6179820"/>
                    </a:xfrm>
                    <a:prstGeom prst="rect">
                      <a:avLst/>
                    </a:prstGeom>
                    <a:noFill/>
                    <a:ln>
                      <a:noFill/>
                    </a:ln>
                  </pic:spPr>
                </pic:pic>
              </a:graphicData>
            </a:graphic>
          </wp:inline>
        </w:drawing>
      </w:r>
      <w:r w:rsidR="0023488A">
        <w:t xml:space="preserve">                       </w:t>
      </w:r>
    </w:p>
    <w:p w14:paraId="51C1188F" w14:textId="77777777" w:rsidR="00450620" w:rsidRDefault="00450620" w:rsidP="0023488A"/>
    <w:p w14:paraId="788ED957" w14:textId="2BB9EEFE" w:rsidR="0023488A" w:rsidRDefault="00A74843" w:rsidP="0023488A">
      <w:r>
        <w:lastRenderedPageBreak/>
        <w:t>Savitski-Golay</w:t>
      </w:r>
      <w:r w:rsidR="0023488A">
        <w:t xml:space="preserve"> Trend Subtraction</w:t>
      </w:r>
      <w:r w:rsidR="00450620">
        <w:t xml:space="preserve"> (window 701, order 3)</w:t>
      </w:r>
    </w:p>
    <w:p w14:paraId="35824E49" w14:textId="2F1A49F6" w:rsidR="00450620" w:rsidRPr="00450620" w:rsidRDefault="00450620" w:rsidP="00450620">
      <w:pPr>
        <w:pStyle w:val="BodyText"/>
        <w:ind w:firstLine="0"/>
      </w:pPr>
      <w:r>
        <w:rPr>
          <w:noProof/>
        </w:rPr>
        <w:drawing>
          <wp:inline distT="0" distB="0" distL="0" distR="0" wp14:anchorId="551E33B3" wp14:editId="183B1ED3">
            <wp:extent cx="9136380" cy="6202680"/>
            <wp:effectExtent l="0" t="0" r="762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136380" cy="6202680"/>
                    </a:xfrm>
                    <a:prstGeom prst="rect">
                      <a:avLst/>
                    </a:prstGeom>
                    <a:noFill/>
                    <a:ln>
                      <a:noFill/>
                    </a:ln>
                  </pic:spPr>
                </pic:pic>
              </a:graphicData>
            </a:graphic>
          </wp:inline>
        </w:drawing>
      </w:r>
    </w:p>
    <w:p w14:paraId="3DB42723" w14:textId="13408F1F" w:rsidR="0023488A" w:rsidRDefault="0023488A" w:rsidP="003011D5">
      <w:pPr>
        <w:pStyle w:val="BodyText"/>
        <w:ind w:firstLine="0"/>
      </w:pPr>
      <w:r>
        <w:t xml:space="preserve">    </w:t>
      </w:r>
      <w:r w:rsidR="00C30859">
        <w:t xml:space="preserve">     </w:t>
      </w:r>
      <w:r>
        <w:t xml:space="preserve">  </w:t>
      </w:r>
      <w:r w:rsidR="00C30859">
        <w:t xml:space="preserve">   </w:t>
      </w:r>
    </w:p>
    <w:p w14:paraId="06105EA7" w14:textId="4FCD90A6" w:rsidR="0023488A" w:rsidRDefault="000046D1" w:rsidP="003011D5">
      <w:pPr>
        <w:pStyle w:val="BodyText"/>
        <w:ind w:firstLine="0"/>
        <w:rPr>
          <w:noProof/>
        </w:rPr>
      </w:pPr>
      <w:r>
        <w:rPr>
          <w:noProof/>
        </w:rPr>
        <w:lastRenderedPageBreak/>
        <w:drawing>
          <wp:inline distT="0" distB="0" distL="0" distR="0" wp14:anchorId="1E63C50A" wp14:editId="0B0B6926">
            <wp:extent cx="9144000" cy="571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144000" cy="5715000"/>
                    </a:xfrm>
                    <a:prstGeom prst="rect">
                      <a:avLst/>
                    </a:prstGeom>
                    <a:noFill/>
                    <a:ln>
                      <a:noFill/>
                    </a:ln>
                  </pic:spPr>
                </pic:pic>
              </a:graphicData>
            </a:graphic>
          </wp:inline>
        </w:drawing>
      </w:r>
    </w:p>
    <w:p w14:paraId="1D27A416" w14:textId="171255A0" w:rsidR="0023488A" w:rsidRDefault="0023488A" w:rsidP="003011D5">
      <w:pPr>
        <w:pStyle w:val="BodyText"/>
        <w:ind w:firstLine="0"/>
        <w:rPr>
          <w:noProof/>
        </w:rPr>
      </w:pPr>
    </w:p>
    <w:p w14:paraId="356B9C50" w14:textId="7C5883F2" w:rsidR="00450620" w:rsidRDefault="00450620" w:rsidP="003011D5">
      <w:pPr>
        <w:pStyle w:val="BodyText"/>
        <w:ind w:firstLine="0"/>
        <w:rPr>
          <w:noProof/>
        </w:rPr>
      </w:pPr>
    </w:p>
    <w:p w14:paraId="6ACAE7C7" w14:textId="052AA9B8" w:rsidR="00450620" w:rsidRDefault="00450620" w:rsidP="003011D5">
      <w:pPr>
        <w:pStyle w:val="BodyText"/>
        <w:ind w:firstLine="0"/>
        <w:rPr>
          <w:noProof/>
        </w:rPr>
      </w:pPr>
    </w:p>
    <w:p w14:paraId="50BDA506" w14:textId="1670C554" w:rsidR="00450620" w:rsidRDefault="00450620" w:rsidP="003011D5">
      <w:pPr>
        <w:pStyle w:val="BodyText"/>
        <w:ind w:firstLine="0"/>
        <w:rPr>
          <w:noProof/>
        </w:rPr>
      </w:pPr>
    </w:p>
    <w:p w14:paraId="6AC562A0" w14:textId="77777777" w:rsidR="00450620" w:rsidRDefault="00450620" w:rsidP="003011D5">
      <w:pPr>
        <w:pStyle w:val="BodyText"/>
        <w:ind w:firstLine="0"/>
        <w:rPr>
          <w:noProof/>
        </w:rPr>
      </w:pPr>
    </w:p>
    <w:p w14:paraId="2355B70C" w14:textId="629BA5C1" w:rsidR="0023488A" w:rsidRDefault="0023488A" w:rsidP="0023488A">
      <w:pPr>
        <w:pStyle w:val="Caption"/>
        <w:keepNext/>
        <w:jc w:val="both"/>
      </w:pPr>
      <w:bookmarkStart w:id="47" w:name="_Ref85805665"/>
      <w:r>
        <w:lastRenderedPageBreak/>
        <w:t xml:space="preserve">Table </w:t>
      </w:r>
      <w:fldSimple w:instr=" SEQ Table \* ARABIC ">
        <w:r w:rsidR="00263631">
          <w:rPr>
            <w:noProof/>
          </w:rPr>
          <w:t>8</w:t>
        </w:r>
      </w:fldSimple>
      <w:bookmarkEnd w:id="47"/>
      <w:r>
        <w:t xml:space="preserve">. </w:t>
      </w:r>
      <w:r w:rsidR="004C6C68">
        <w:t xml:space="preserve">Data set </w:t>
      </w:r>
      <w:r w:rsidR="004C6C68" w:rsidRPr="00E851BE">
        <w:t>Shirish_R9_1</w:t>
      </w:r>
      <w:r w:rsidR="004C6C68">
        <w:t xml:space="preserve"> (</w:t>
      </w:r>
      <w:r w:rsidR="004C6C68" w:rsidRPr="003824EA">
        <w:t>Gemini450</w:t>
      </w:r>
      <w:r w:rsidR="004C6C68">
        <w:t xml:space="preserve"> - J10 data,  4nm voxes, w. scale changes).</w:t>
      </w:r>
      <w:r>
        <w:t xml:space="preserve"> Comparison of different methods for keeping the scale constant and shear minimized.</w:t>
      </w:r>
    </w:p>
    <w:p w14:paraId="0430F1BA" w14:textId="77777777" w:rsidR="00450620" w:rsidRDefault="0023488A" w:rsidP="0023488A">
      <w:r>
        <w:t>Linear Trend Subtraction</w:t>
      </w:r>
    </w:p>
    <w:p w14:paraId="37E4B49A" w14:textId="5BF156A7" w:rsidR="000046D1" w:rsidRPr="000046D1" w:rsidRDefault="00450620" w:rsidP="000046D1">
      <w:r>
        <w:rPr>
          <w:noProof/>
        </w:rPr>
        <w:drawing>
          <wp:inline distT="0" distB="0" distL="0" distR="0" wp14:anchorId="3A496000" wp14:editId="664E0014">
            <wp:extent cx="9136380" cy="6202680"/>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136380" cy="6202680"/>
                    </a:xfrm>
                    <a:prstGeom prst="rect">
                      <a:avLst/>
                    </a:prstGeom>
                    <a:noFill/>
                    <a:ln>
                      <a:noFill/>
                    </a:ln>
                  </pic:spPr>
                </pic:pic>
              </a:graphicData>
            </a:graphic>
          </wp:inline>
        </w:drawing>
      </w:r>
    </w:p>
    <w:p w14:paraId="39888C99" w14:textId="54963549" w:rsidR="00450620" w:rsidRDefault="0023488A" w:rsidP="0023488A">
      <w:r>
        <w:lastRenderedPageBreak/>
        <w:t>Quadratic Trend Subtraction</w:t>
      </w:r>
    </w:p>
    <w:p w14:paraId="21870B96" w14:textId="0CC21821" w:rsidR="000046D1" w:rsidRDefault="000046D1" w:rsidP="000046D1">
      <w:pPr>
        <w:pStyle w:val="BodyText"/>
        <w:ind w:firstLine="0"/>
      </w:pPr>
      <w:r>
        <w:rPr>
          <w:noProof/>
        </w:rPr>
        <w:drawing>
          <wp:inline distT="0" distB="0" distL="0" distR="0" wp14:anchorId="22891EFE" wp14:editId="28335C04">
            <wp:extent cx="9144000" cy="61874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144000" cy="6187440"/>
                    </a:xfrm>
                    <a:prstGeom prst="rect">
                      <a:avLst/>
                    </a:prstGeom>
                    <a:noFill/>
                    <a:ln>
                      <a:noFill/>
                    </a:ln>
                  </pic:spPr>
                </pic:pic>
              </a:graphicData>
            </a:graphic>
          </wp:inline>
        </w:drawing>
      </w:r>
    </w:p>
    <w:p w14:paraId="0D246303" w14:textId="77777777" w:rsidR="000046D1" w:rsidRPr="000046D1" w:rsidRDefault="000046D1" w:rsidP="000046D1">
      <w:pPr>
        <w:pStyle w:val="BodyText"/>
        <w:ind w:firstLine="0"/>
      </w:pPr>
    </w:p>
    <w:p w14:paraId="2A5BFECF" w14:textId="299997F1" w:rsidR="0023488A" w:rsidRPr="0023488A" w:rsidRDefault="00A74843" w:rsidP="0023488A">
      <w:r>
        <w:lastRenderedPageBreak/>
        <w:t>Savitski-Golay</w:t>
      </w:r>
      <w:r w:rsidR="0023488A">
        <w:t xml:space="preserve"> Trend Subtraction</w:t>
      </w:r>
      <w:r w:rsidR="00450620">
        <w:t xml:space="preserve"> (window 701, order 3)</w:t>
      </w:r>
    </w:p>
    <w:p w14:paraId="264B0E90" w14:textId="60DFACFA" w:rsidR="0023488A" w:rsidRDefault="00450620" w:rsidP="0023488A">
      <w:pPr>
        <w:pStyle w:val="BodyText"/>
        <w:ind w:firstLine="0"/>
      </w:pPr>
      <w:r>
        <w:rPr>
          <w:noProof/>
        </w:rPr>
        <w:drawing>
          <wp:inline distT="0" distB="0" distL="0" distR="0" wp14:anchorId="773ABA9A" wp14:editId="513B0946">
            <wp:extent cx="9128760" cy="61417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128760" cy="6141720"/>
                    </a:xfrm>
                    <a:prstGeom prst="rect">
                      <a:avLst/>
                    </a:prstGeom>
                    <a:noFill/>
                    <a:ln>
                      <a:noFill/>
                    </a:ln>
                  </pic:spPr>
                </pic:pic>
              </a:graphicData>
            </a:graphic>
          </wp:inline>
        </w:drawing>
      </w:r>
    </w:p>
    <w:p w14:paraId="287A691B" w14:textId="52B3D086" w:rsidR="0023488A" w:rsidRDefault="000046D1" w:rsidP="0023488A">
      <w:pPr>
        <w:pStyle w:val="BodyText"/>
        <w:ind w:firstLine="0"/>
        <w:rPr>
          <w:noProof/>
        </w:rPr>
      </w:pPr>
      <w:r>
        <w:rPr>
          <w:noProof/>
        </w:rPr>
        <w:lastRenderedPageBreak/>
        <w:drawing>
          <wp:inline distT="0" distB="0" distL="0" distR="0" wp14:anchorId="7F18F0A7" wp14:editId="65E664BF">
            <wp:extent cx="9144000" cy="5715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144000" cy="5715000"/>
                    </a:xfrm>
                    <a:prstGeom prst="rect">
                      <a:avLst/>
                    </a:prstGeom>
                    <a:noFill/>
                    <a:ln>
                      <a:noFill/>
                    </a:ln>
                  </pic:spPr>
                </pic:pic>
              </a:graphicData>
            </a:graphic>
          </wp:inline>
        </w:drawing>
      </w:r>
    </w:p>
    <w:p w14:paraId="13F19D90" w14:textId="77777777" w:rsidR="0023488A" w:rsidRDefault="0023488A" w:rsidP="003011D5">
      <w:pPr>
        <w:pStyle w:val="BodyText"/>
        <w:ind w:firstLine="0"/>
        <w:rPr>
          <w:noProof/>
        </w:rPr>
      </w:pPr>
    </w:p>
    <w:p w14:paraId="4164139F" w14:textId="438FD180" w:rsidR="003011D5" w:rsidRPr="00DC4E55" w:rsidRDefault="003011D5" w:rsidP="003011D5">
      <w:pPr>
        <w:pStyle w:val="BodyText"/>
        <w:ind w:firstLine="0"/>
        <w:rPr>
          <w:noProof/>
        </w:rPr>
        <w:sectPr w:rsidR="003011D5" w:rsidRPr="00DC4E55" w:rsidSect="00106513">
          <w:pgSz w:w="15840" w:h="12240" w:orient="landscape" w:code="1"/>
          <w:pgMar w:top="720" w:right="720" w:bottom="720" w:left="720" w:header="720" w:footer="720" w:gutter="0"/>
          <w:cols w:space="720"/>
          <w:docGrid w:linePitch="360"/>
        </w:sectPr>
      </w:pPr>
    </w:p>
    <w:p w14:paraId="27B59705" w14:textId="02F57499" w:rsidR="009D2D35" w:rsidRPr="0002383C" w:rsidRDefault="009D2D35" w:rsidP="00106513">
      <w:pPr>
        <w:pStyle w:val="Heading1"/>
      </w:pPr>
      <w:bookmarkStart w:id="48" w:name="_Ref77259354"/>
      <w:bookmarkStart w:id="49" w:name="_Toc90365933"/>
      <w:r>
        <w:lastRenderedPageBreak/>
        <w:t xml:space="preserve">Appendix </w:t>
      </w:r>
      <w:r w:rsidR="00106513">
        <w:t>2</w:t>
      </w:r>
      <w:r>
        <w:t>. FIB-SEM data frame readout and processing</w:t>
      </w:r>
      <w:bookmarkEnd w:id="48"/>
      <w:bookmarkEnd w:id="49"/>
    </w:p>
    <w:p w14:paraId="7C6F5D6D" w14:textId="77777777" w:rsidR="009D2D35" w:rsidRPr="009A56E6" w:rsidRDefault="009D2D35" w:rsidP="009D2D35">
      <w:pPr>
        <w:pStyle w:val="BodyText"/>
      </w:pPr>
      <w:r w:rsidRPr="009A56E6">
        <w:t xml:space="preserve">The FIB-SEM data stored during the imaging into binary </w:t>
      </w:r>
      <w:r>
        <w:t>“</w:t>
      </w:r>
      <w:r w:rsidRPr="009A56E6">
        <w:t>.dat</w:t>
      </w:r>
      <w:r>
        <w:t>”</w:t>
      </w:r>
      <w:r w:rsidRPr="009A56E6">
        <w:t xml:space="preserve"> files that contain the header (first 1024 bytes) and the FIB-SEM signal, typically from two detectors.</w:t>
      </w:r>
    </w:p>
    <w:p w14:paraId="57600ACB" w14:textId="77777777" w:rsidR="009D2D35" w:rsidRPr="009A56E6" w:rsidRDefault="009D2D35" w:rsidP="009D2D35">
      <w:pPr>
        <w:pStyle w:val="BodyText"/>
      </w:pPr>
      <w:r w:rsidRPr="009A56E6">
        <w:t xml:space="preserve">The class </w:t>
      </w:r>
      <w:r w:rsidRPr="00C11221">
        <w:rPr>
          <w:b/>
          <w:bCs/>
        </w:rPr>
        <w:t>FIBSEM_frame</w:t>
      </w:r>
      <w:r w:rsidRPr="009A56E6">
        <w:t xml:space="preserve"> </w:t>
      </w:r>
      <w:r>
        <w:t>initializes an object by</w:t>
      </w:r>
      <w:r w:rsidRPr="009A56E6">
        <w:t xml:space="preserve"> reading </w:t>
      </w:r>
      <w:r>
        <w:t>a FIB-SEM</w:t>
      </w:r>
      <w:r w:rsidRPr="009A56E6">
        <w:t xml:space="preserve"> </w:t>
      </w:r>
      <w:r>
        <w:t>“</w:t>
      </w:r>
      <w:r w:rsidRPr="009A56E6">
        <w:t>.dat</w:t>
      </w:r>
      <w:r>
        <w:t>”</w:t>
      </w:r>
      <w:r w:rsidRPr="009A56E6">
        <w:t xml:space="preserve"> file and creating </w:t>
      </w:r>
      <w:r>
        <w:t>the</w:t>
      </w:r>
      <w:r w:rsidRPr="009A56E6">
        <w:t xml:space="preserve"> object with methods performing access to the header information and to the data:</w:t>
      </w:r>
    </w:p>
    <w:p w14:paraId="1A8AF2AD" w14:textId="77777777" w:rsidR="009D2D35" w:rsidRPr="009A56E6" w:rsidRDefault="009D2D35" w:rsidP="009D2D35">
      <w:pPr>
        <w:pStyle w:val="BodyText"/>
      </w:pPr>
    </w:p>
    <w:p w14:paraId="5F8CA406" w14:textId="77777777" w:rsidR="009D2D35" w:rsidRPr="009A56E6" w:rsidRDefault="009D2D35" w:rsidP="009D2D35">
      <w:pPr>
        <w:pStyle w:val="BodyText"/>
      </w:pPr>
      <w:r w:rsidRPr="00C11221">
        <w:rPr>
          <w:b/>
          <w:bCs/>
        </w:rPr>
        <w:t>__init__(filename.dat)</w:t>
      </w:r>
      <w:r w:rsidRPr="009A56E6">
        <w:t xml:space="preserve"> </w:t>
      </w:r>
      <w:r>
        <w:t>reads</w:t>
      </w:r>
      <w:r w:rsidRPr="009A56E6">
        <w:t xml:space="preserve"> the </w:t>
      </w:r>
      <w:r w:rsidRPr="00C11221">
        <w:rPr>
          <w:b/>
          <w:bCs/>
        </w:rPr>
        <w:t>filename.dat</w:t>
      </w:r>
      <w:r w:rsidRPr="009A56E6">
        <w:t xml:space="preserve"> file and </w:t>
      </w:r>
      <w:r>
        <w:t>unpacks the header and image information</w:t>
      </w:r>
      <w:r w:rsidRPr="009A56E6">
        <w:t>.</w:t>
      </w:r>
    </w:p>
    <w:p w14:paraId="317D5777" w14:textId="77777777" w:rsidR="009D2D35" w:rsidRPr="009A56E6" w:rsidRDefault="009D2D35" w:rsidP="009D2D35">
      <w:pPr>
        <w:pStyle w:val="BodyText"/>
        <w:rPr>
          <w:b/>
          <w:bCs/>
        </w:rPr>
      </w:pPr>
      <w:r w:rsidRPr="009A56E6">
        <w:rPr>
          <w:b/>
          <w:bCs/>
        </w:rPr>
        <w:t xml:space="preserve">Example: </w:t>
      </w:r>
    </w:p>
    <w:p w14:paraId="30914F8A" w14:textId="77777777" w:rsidR="009D2D35" w:rsidRPr="009A56E6" w:rsidRDefault="009D2D35" w:rsidP="009D2D35">
      <w:pPr>
        <w:pStyle w:val="BodyText"/>
        <w:rPr>
          <w:i/>
          <w:iCs/>
        </w:rPr>
      </w:pPr>
      <w:r w:rsidRPr="009A56E6">
        <w:rPr>
          <w:i/>
          <w:iCs/>
        </w:rPr>
        <w:t>file_name_v8 = 'Merlin-6257_20-02-16_172032_0-0-0.dat'</w:t>
      </w:r>
    </w:p>
    <w:p w14:paraId="51A53CC5" w14:textId="77777777" w:rsidR="009D2D35" w:rsidRPr="009A56E6" w:rsidRDefault="009D2D35" w:rsidP="009D2D35">
      <w:pPr>
        <w:pStyle w:val="BodyText"/>
        <w:rPr>
          <w:i/>
          <w:iCs/>
        </w:rPr>
      </w:pPr>
      <w:r w:rsidRPr="009A56E6">
        <w:rPr>
          <w:i/>
          <w:iCs/>
        </w:rPr>
        <w:t>data_dir_v8 = 'F:\FIB-SEM_SIFT\LID494_ROI5_RawData'</w:t>
      </w:r>
    </w:p>
    <w:p w14:paraId="4B193106" w14:textId="77777777" w:rsidR="009D2D35" w:rsidRPr="009A56E6" w:rsidRDefault="009D2D35" w:rsidP="009D2D35">
      <w:pPr>
        <w:pStyle w:val="BodyText"/>
        <w:rPr>
          <w:i/>
          <w:iCs/>
        </w:rPr>
      </w:pPr>
      <w:r w:rsidRPr="009A56E6">
        <w:rPr>
          <w:i/>
          <w:iCs/>
        </w:rPr>
        <w:t>fname_v8 = os.path.join(data_dir_v8,file_name_v8)</w:t>
      </w:r>
    </w:p>
    <w:p w14:paraId="207A9CC2" w14:textId="77777777" w:rsidR="009D2D35" w:rsidRPr="009A56E6" w:rsidRDefault="009D2D35" w:rsidP="009D2D35">
      <w:pPr>
        <w:pStyle w:val="BodyText"/>
        <w:rPr>
          <w:i/>
          <w:iCs/>
        </w:rPr>
      </w:pPr>
      <w:r w:rsidRPr="009A56E6">
        <w:rPr>
          <w:i/>
          <w:iCs/>
        </w:rPr>
        <w:t>frame_v8 = FIBSEM_frame(fname_v8)</w:t>
      </w:r>
    </w:p>
    <w:p w14:paraId="1ADC6F55" w14:textId="77777777" w:rsidR="009D2D35" w:rsidRDefault="009D2D35" w:rsidP="009D2D35">
      <w:pPr>
        <w:pStyle w:val="BodyText"/>
      </w:pPr>
      <w:r w:rsidRPr="009A56E6">
        <w:t xml:space="preserve">The last line creates the object </w:t>
      </w:r>
      <w:r w:rsidRPr="009A56E6">
        <w:rPr>
          <w:b/>
          <w:bCs/>
        </w:rPr>
        <w:t>frame_v</w:t>
      </w:r>
      <w:r>
        <w:rPr>
          <w:b/>
          <w:bCs/>
        </w:rPr>
        <w:t>8</w:t>
      </w:r>
      <w:r w:rsidRPr="009A56E6">
        <w:t xml:space="preserve"> and we can then use that object with following methods.</w:t>
      </w:r>
    </w:p>
    <w:p w14:paraId="15A7D3D7" w14:textId="77777777" w:rsidR="009D2D35" w:rsidRPr="009A56E6" w:rsidRDefault="009D2D35" w:rsidP="009D2D35">
      <w:pPr>
        <w:pStyle w:val="BodyText"/>
      </w:pPr>
    </w:p>
    <w:p w14:paraId="6276AF47" w14:textId="77777777" w:rsidR="009D2D35" w:rsidRDefault="009D2D35" w:rsidP="009D2D35">
      <w:pPr>
        <w:pStyle w:val="BodyText"/>
      </w:pPr>
      <w:r w:rsidRPr="009A56E6">
        <w:rPr>
          <w:b/>
          <w:bCs/>
        </w:rPr>
        <w:t>print_header()</w:t>
      </w:r>
      <w:r w:rsidRPr="009A56E6">
        <w:t xml:space="preserve"> prints the information encoded into the first 1024 bytes of the .dat file.</w:t>
      </w:r>
    </w:p>
    <w:p w14:paraId="7E2F1E44" w14:textId="77777777" w:rsidR="009D2D35" w:rsidRPr="009A56E6" w:rsidRDefault="009D2D35" w:rsidP="009D2D35">
      <w:pPr>
        <w:pStyle w:val="BodyText"/>
      </w:pPr>
    </w:p>
    <w:p w14:paraId="70A910FC" w14:textId="77777777" w:rsidR="009D2D35" w:rsidRPr="009A56E6" w:rsidRDefault="009D2D35" w:rsidP="009D2D35">
      <w:pPr>
        <w:pStyle w:val="BodyText"/>
      </w:pPr>
      <w:r w:rsidRPr="009A56E6">
        <w:rPr>
          <w:b/>
          <w:bCs/>
        </w:rPr>
        <w:t>display_images()</w:t>
      </w:r>
      <w:r w:rsidRPr="009A56E6">
        <w:t xml:space="preserve"> displays auto</w:t>
      </w:r>
      <w:r>
        <w:t>-</w:t>
      </w:r>
      <w:r w:rsidRPr="009A56E6">
        <w:t>scaled detector images within a python notebook without saving the figure into the file.</w:t>
      </w:r>
    </w:p>
    <w:p w14:paraId="20FD7E2C" w14:textId="77777777" w:rsidR="009D2D35" w:rsidRPr="009A56E6" w:rsidRDefault="009D2D35" w:rsidP="009D2D35">
      <w:pPr>
        <w:pStyle w:val="BodyText"/>
        <w:rPr>
          <w:b/>
          <w:bCs/>
        </w:rPr>
      </w:pPr>
      <w:r w:rsidRPr="009A56E6">
        <w:rPr>
          <w:b/>
          <w:bCs/>
        </w:rPr>
        <w:t xml:space="preserve">Example: </w:t>
      </w:r>
    </w:p>
    <w:p w14:paraId="37DE23BE" w14:textId="77777777" w:rsidR="009D2D35" w:rsidRPr="009A56E6" w:rsidRDefault="009D2D35" w:rsidP="009D2D35">
      <w:pPr>
        <w:pStyle w:val="BodyText"/>
      </w:pPr>
      <w:r w:rsidRPr="009A56E6">
        <w:t xml:space="preserve">After creating the object </w:t>
      </w:r>
      <w:r w:rsidRPr="009A56E6">
        <w:rPr>
          <w:b/>
          <w:bCs/>
        </w:rPr>
        <w:t>frame_v8</w:t>
      </w:r>
      <w:r w:rsidRPr="009A56E6">
        <w:t xml:space="preserve"> as was shown above, the following </w:t>
      </w:r>
      <w:r>
        <w:t>method</w:t>
      </w:r>
      <w:r w:rsidRPr="009A56E6">
        <w:t xml:space="preserve"> can be </w:t>
      </w:r>
      <w:r>
        <w:t>call</w:t>
      </w:r>
      <w:r w:rsidRPr="009A56E6">
        <w:t>ed:</w:t>
      </w:r>
    </w:p>
    <w:p w14:paraId="600E0DFB" w14:textId="77777777" w:rsidR="009D2D35" w:rsidRPr="009A56E6" w:rsidRDefault="009D2D35" w:rsidP="009D2D35">
      <w:pPr>
        <w:pStyle w:val="BodyText"/>
        <w:rPr>
          <w:i/>
          <w:iCs/>
        </w:rPr>
      </w:pPr>
      <w:r w:rsidRPr="009A56E6">
        <w:rPr>
          <w:i/>
          <w:iCs/>
        </w:rPr>
        <w:t>frame_v8.display_images()</w:t>
      </w:r>
    </w:p>
    <w:p w14:paraId="163B4DD9" w14:textId="77777777" w:rsidR="009D2D35" w:rsidRPr="009A56E6" w:rsidRDefault="009D2D35" w:rsidP="009D2D35">
      <w:pPr>
        <w:pStyle w:val="BodyText"/>
      </w:pPr>
      <w:r w:rsidRPr="009A56E6">
        <w:t>This will create this image in the notebook:</w:t>
      </w:r>
    </w:p>
    <w:p w14:paraId="7C263460" w14:textId="0D8E50D2" w:rsidR="009D2D35" w:rsidRDefault="009D2D35" w:rsidP="009D2D35">
      <w:pPr>
        <w:keepNext/>
        <w:textAlignment w:val="baseline"/>
      </w:pPr>
      <w:r>
        <w:rPr>
          <w:rFonts w:ascii="Calibri" w:hAnsi="Calibri" w:cs="Calibri"/>
          <w:i/>
          <w:iCs/>
          <w:noProof/>
          <w:color w:val="000000"/>
        </w:rPr>
        <w:drawing>
          <wp:inline distT="0" distB="0" distL="0" distR="0" wp14:anchorId="275D9292" wp14:editId="5C4EB3D1">
            <wp:extent cx="4583546" cy="2461260"/>
            <wp:effectExtent l="0" t="0" r="7620" b="0"/>
            <wp:docPr id="16" name="Picture 1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Background patter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92964" cy="2466317"/>
                    </a:xfrm>
                    <a:prstGeom prst="rect">
                      <a:avLst/>
                    </a:prstGeom>
                    <a:noFill/>
                    <a:ln>
                      <a:noFill/>
                    </a:ln>
                  </pic:spPr>
                </pic:pic>
              </a:graphicData>
            </a:graphic>
          </wp:inline>
        </w:drawing>
      </w:r>
    </w:p>
    <w:p w14:paraId="60B45011" w14:textId="44EE4E27" w:rsidR="009D2D35" w:rsidRPr="0002383C" w:rsidRDefault="009D2D35" w:rsidP="009D2D35">
      <w:pPr>
        <w:pStyle w:val="Caption"/>
        <w:rPr>
          <w:rFonts w:ascii="Calibri" w:hAnsi="Calibri" w:cs="Calibri"/>
          <w:i/>
          <w:iCs/>
          <w:color w:val="000000"/>
        </w:rPr>
      </w:pPr>
      <w:bookmarkStart w:id="50" w:name="_Ref77155731"/>
      <w:r>
        <w:t xml:space="preserve">Figure </w:t>
      </w:r>
      <w:r w:rsidR="007F001B">
        <w:fldChar w:fldCharType="begin"/>
      </w:r>
      <w:r w:rsidR="007F001B">
        <w:instrText xml:space="preserve"> SEQ Figure \* ARABIC </w:instrText>
      </w:r>
      <w:r w:rsidR="007F001B">
        <w:fldChar w:fldCharType="separate"/>
      </w:r>
      <w:r w:rsidR="00263631">
        <w:rPr>
          <w:noProof/>
        </w:rPr>
        <w:t>17</w:t>
      </w:r>
      <w:r w:rsidR="007F001B">
        <w:rPr>
          <w:noProof/>
        </w:rPr>
        <w:fldChar w:fldCharType="end"/>
      </w:r>
      <w:bookmarkEnd w:id="50"/>
      <w:r>
        <w:t>. Images created by “</w:t>
      </w:r>
      <w:r w:rsidRPr="00787CA8">
        <w:rPr>
          <w:rFonts w:ascii="Calibri" w:hAnsi="Calibri" w:cs="Calibri"/>
          <w:i/>
          <w:iCs/>
          <w:color w:val="000000"/>
        </w:rPr>
        <w:t>.display_images()</w:t>
      </w:r>
      <w:r>
        <w:t>” method</w:t>
      </w:r>
    </w:p>
    <w:p w14:paraId="00708C7F" w14:textId="77777777" w:rsidR="009D2D35" w:rsidRDefault="009D2D35" w:rsidP="009D2D35">
      <w:pPr>
        <w:pStyle w:val="BodyText"/>
      </w:pPr>
    </w:p>
    <w:p w14:paraId="78CAA253" w14:textId="77777777" w:rsidR="009D2D35" w:rsidRPr="009A56E6" w:rsidRDefault="009D2D35" w:rsidP="009D2D35">
      <w:pPr>
        <w:pStyle w:val="BodyText"/>
      </w:pPr>
      <w:r w:rsidRPr="009A56E6">
        <w:rPr>
          <w:b/>
          <w:bCs/>
        </w:rPr>
        <w:t>save_images_jpeg(display_images)</w:t>
      </w:r>
      <w:r w:rsidRPr="009A56E6">
        <w:t xml:space="preserve"> saves autoscaled detector images as a figure in JPG file, (replacing the “.dat” extension with ‘.jpeg’). If the parameter </w:t>
      </w:r>
      <w:r w:rsidRPr="009A56E6">
        <w:rPr>
          <w:b/>
          <w:bCs/>
        </w:rPr>
        <w:t>display_images</w:t>
      </w:r>
      <w:r w:rsidRPr="009A56E6">
        <w:t xml:space="preserve"> is set to </w:t>
      </w:r>
      <w:r w:rsidRPr="009A56E6">
        <w:rPr>
          <w:b/>
          <w:bCs/>
        </w:rPr>
        <w:t>False</w:t>
      </w:r>
      <w:r w:rsidRPr="009A56E6">
        <w:t xml:space="preserve"> (default), the images will not be displayed within the notebook.</w:t>
      </w:r>
    </w:p>
    <w:p w14:paraId="10C24138" w14:textId="77777777" w:rsidR="009D2D35" w:rsidRPr="009A56E6" w:rsidRDefault="009D2D35" w:rsidP="009D2D35">
      <w:pPr>
        <w:pStyle w:val="BodyText"/>
      </w:pPr>
    </w:p>
    <w:p w14:paraId="074CB220" w14:textId="77777777" w:rsidR="009D2D35" w:rsidRPr="009A56E6" w:rsidRDefault="009D2D35" w:rsidP="009D2D35">
      <w:pPr>
        <w:pStyle w:val="BodyText"/>
      </w:pPr>
      <w:r w:rsidRPr="009A56E6">
        <w:rPr>
          <w:b/>
          <w:bCs/>
        </w:rPr>
        <w:lastRenderedPageBreak/>
        <w:t>save_images()</w:t>
      </w:r>
      <w:r w:rsidRPr="009A56E6">
        <w:t xml:space="preserve"> saves the images captured by Detector A and Detector B individually as .tif files and adds the ending “_InLens.tif” to the Detector A .tif files and “_ESB.tif” to the Detector B .tif files.</w:t>
      </w:r>
    </w:p>
    <w:p w14:paraId="245A329E" w14:textId="77777777" w:rsidR="009D2D35" w:rsidRPr="009A56E6" w:rsidRDefault="009D2D35" w:rsidP="009D2D35">
      <w:pPr>
        <w:pStyle w:val="BodyText"/>
      </w:pPr>
    </w:p>
    <w:p w14:paraId="3354ABB2" w14:textId="3BD10B6F" w:rsidR="009D2D35" w:rsidRDefault="00BC513A" w:rsidP="009D2D35">
      <w:pPr>
        <w:pStyle w:val="BodyText"/>
      </w:pPr>
      <w:r w:rsidRPr="00BC513A">
        <w:rPr>
          <w:b/>
          <w:bCs/>
        </w:rPr>
        <w:t>get_image_min_max(image_name = 'ImageA', thr_min = 1.0e-4, thr_max = 1.0e-3, nbins=256, disp_res = False)</w:t>
      </w:r>
      <w:r w:rsidR="009D2D35" w:rsidRPr="009A56E6">
        <w:t xml:space="preserve"> calculates histogram of pixel intensities </w:t>
      </w:r>
      <w:r w:rsidR="007F001B">
        <w:t xml:space="preserve">of a specified image (options are </w:t>
      </w:r>
      <w:r w:rsidR="007F001B" w:rsidRPr="00BC513A">
        <w:rPr>
          <w:b/>
          <w:bCs/>
        </w:rPr>
        <w:t>'ImageA'</w:t>
      </w:r>
      <w:r w:rsidR="007F001B">
        <w:rPr>
          <w:b/>
          <w:bCs/>
        </w:rPr>
        <w:t xml:space="preserve">, </w:t>
      </w:r>
      <w:r w:rsidR="007F001B" w:rsidRPr="00BC513A">
        <w:rPr>
          <w:b/>
          <w:bCs/>
        </w:rPr>
        <w:t>'Image</w:t>
      </w:r>
      <w:r w:rsidR="007F001B">
        <w:rPr>
          <w:b/>
          <w:bCs/>
        </w:rPr>
        <w:t>B</w:t>
      </w:r>
      <w:r w:rsidR="007F001B" w:rsidRPr="00BC513A">
        <w:rPr>
          <w:b/>
          <w:bCs/>
        </w:rPr>
        <w:t>'</w:t>
      </w:r>
      <w:r w:rsidR="007F001B">
        <w:rPr>
          <w:b/>
          <w:bCs/>
        </w:rPr>
        <w:t xml:space="preserve">, </w:t>
      </w:r>
      <w:r w:rsidR="007F001B" w:rsidRPr="00BC513A">
        <w:rPr>
          <w:b/>
          <w:bCs/>
        </w:rPr>
        <w:t>'</w:t>
      </w:r>
      <w:r w:rsidR="007F001B">
        <w:rPr>
          <w:b/>
          <w:bCs/>
        </w:rPr>
        <w:t>Raw</w:t>
      </w:r>
      <w:r w:rsidR="007F001B" w:rsidRPr="00BC513A">
        <w:rPr>
          <w:b/>
          <w:bCs/>
        </w:rPr>
        <w:t>ImageA'</w:t>
      </w:r>
      <w:r w:rsidR="007F001B">
        <w:rPr>
          <w:b/>
          <w:bCs/>
        </w:rPr>
        <w:t xml:space="preserve">, </w:t>
      </w:r>
      <w:r w:rsidR="007F001B" w:rsidRPr="00BC513A">
        <w:rPr>
          <w:b/>
          <w:bCs/>
        </w:rPr>
        <w:t>'</w:t>
      </w:r>
      <w:r w:rsidR="007F001B">
        <w:rPr>
          <w:b/>
          <w:bCs/>
        </w:rPr>
        <w:t>Raw</w:t>
      </w:r>
      <w:r w:rsidR="007F001B" w:rsidRPr="00BC513A">
        <w:rPr>
          <w:b/>
          <w:bCs/>
        </w:rPr>
        <w:t>Image</w:t>
      </w:r>
      <w:r w:rsidR="007F001B">
        <w:rPr>
          <w:b/>
          <w:bCs/>
        </w:rPr>
        <w:t>B</w:t>
      </w:r>
      <w:r w:rsidR="007F001B" w:rsidRPr="00BC513A">
        <w:rPr>
          <w:b/>
          <w:bCs/>
        </w:rPr>
        <w:t>'</w:t>
      </w:r>
      <w:r w:rsidR="007F001B" w:rsidRPr="007F001B">
        <w:t xml:space="preserve">, </w:t>
      </w:r>
      <w:r w:rsidR="007F001B" w:rsidRPr="007F001B">
        <w:t xml:space="preserve"> default is</w:t>
      </w:r>
      <w:r w:rsidR="007F001B">
        <w:rPr>
          <w:b/>
          <w:bCs/>
        </w:rPr>
        <w:t xml:space="preserve"> </w:t>
      </w:r>
      <w:r w:rsidR="007F001B" w:rsidRPr="00BC513A">
        <w:rPr>
          <w:b/>
          <w:bCs/>
        </w:rPr>
        <w:t>'ImageA'</w:t>
      </w:r>
      <w:r w:rsidR="007F001B">
        <w:t xml:space="preserve">) </w:t>
      </w:r>
      <w:r w:rsidR="009D2D35" w:rsidRPr="009A56E6">
        <w:t xml:space="preserve">with number of bins determined by parameter </w:t>
      </w:r>
      <w:r w:rsidR="009D2D35" w:rsidRPr="009A56E6">
        <w:rPr>
          <w:b/>
          <w:bCs/>
        </w:rPr>
        <w:t>nbins</w:t>
      </w:r>
      <w:r w:rsidR="007F001B">
        <w:t xml:space="preserve"> (</w:t>
      </w:r>
      <w:r w:rsidR="009D2D35" w:rsidRPr="009A56E6">
        <w:t xml:space="preserve">default = </w:t>
      </w:r>
      <w:r>
        <w:t>256</w:t>
      </w:r>
      <w:r w:rsidR="009D2D35" w:rsidRPr="009A56E6">
        <w:t xml:space="preserve">) and normalizes it to get the probability distribution function (PDF), from which a cumulative distribution function (CDF) is calculated. Then given the </w:t>
      </w:r>
      <w:r w:rsidR="00CC0D32" w:rsidRPr="009A56E6">
        <w:rPr>
          <w:b/>
          <w:bCs/>
        </w:rPr>
        <w:t>thr</w:t>
      </w:r>
      <w:r w:rsidR="00CC0D32">
        <w:rPr>
          <w:b/>
          <w:bCs/>
        </w:rPr>
        <w:t>_min</w:t>
      </w:r>
      <w:r w:rsidR="00CC0D32" w:rsidRPr="009A56E6">
        <w:rPr>
          <w:b/>
          <w:bCs/>
        </w:rPr>
        <w:t>,</w:t>
      </w:r>
      <w:r w:rsidR="00CC0D32">
        <w:rPr>
          <w:b/>
          <w:bCs/>
        </w:rPr>
        <w:t xml:space="preserve"> </w:t>
      </w:r>
      <w:r w:rsidR="00CC0D32" w:rsidRPr="009A56E6">
        <w:rPr>
          <w:b/>
          <w:bCs/>
        </w:rPr>
        <w:t>thr</w:t>
      </w:r>
      <w:r w:rsidR="00CC0D32">
        <w:rPr>
          <w:b/>
          <w:bCs/>
        </w:rPr>
        <w:t>_max</w:t>
      </w:r>
      <w:r w:rsidR="00CC0D32" w:rsidRPr="009A56E6">
        <w:t xml:space="preserve"> </w:t>
      </w:r>
      <w:r w:rsidR="009D2D35" w:rsidRPr="009A56E6">
        <w:t>parameter</w:t>
      </w:r>
      <w:r w:rsidR="00CC0D32">
        <w:t>s</w:t>
      </w:r>
      <w:r w:rsidR="009D2D35" w:rsidRPr="009A56E6">
        <w:t>, the minimum and maximum values for the image are found by finding the intensities at which CDF=</w:t>
      </w:r>
      <w:r w:rsidRPr="00BC513A">
        <w:rPr>
          <w:b/>
          <w:bCs/>
        </w:rPr>
        <w:t xml:space="preserve"> </w:t>
      </w:r>
      <w:r w:rsidRPr="00BC513A">
        <w:rPr>
          <w:b/>
          <w:bCs/>
        </w:rPr>
        <w:t>thr_min</w:t>
      </w:r>
      <w:r w:rsidRPr="009A56E6">
        <w:t xml:space="preserve"> </w:t>
      </w:r>
      <w:r w:rsidR="009D2D35" w:rsidRPr="009A56E6">
        <w:t>and (1-</w:t>
      </w:r>
      <w:r w:rsidRPr="00BC513A">
        <w:rPr>
          <w:b/>
          <w:bCs/>
        </w:rPr>
        <w:t xml:space="preserve"> </w:t>
      </w:r>
      <w:r w:rsidRPr="00BC513A">
        <w:rPr>
          <w:b/>
          <w:bCs/>
        </w:rPr>
        <w:t>thr_max</w:t>
      </w:r>
      <w:r w:rsidR="009D2D35" w:rsidRPr="009A56E6">
        <w:t xml:space="preserve">), respectively. </w:t>
      </w:r>
      <w:r w:rsidR="009D2D35" w:rsidRPr="009A56E6">
        <w:fldChar w:fldCharType="begin"/>
      </w:r>
      <w:r w:rsidR="009D2D35" w:rsidRPr="009A56E6">
        <w:instrText xml:space="preserve"> REF _Ref77155909 \h  \* MERGEFORMAT </w:instrText>
      </w:r>
      <w:r w:rsidR="009D2D35" w:rsidRPr="009A56E6">
        <w:fldChar w:fldCharType="separate"/>
      </w:r>
      <w:r w:rsidR="00263631">
        <w:t>Figure 18</w:t>
      </w:r>
      <w:r w:rsidR="009D2D35" w:rsidRPr="009A56E6">
        <w:fldChar w:fldCharType="end"/>
      </w:r>
      <w:r w:rsidR="009D2D35" w:rsidRPr="009A56E6">
        <w:t xml:space="preserve"> illustrates the process for the data shown in </w:t>
      </w:r>
      <w:r w:rsidR="009D2D35" w:rsidRPr="009A56E6">
        <w:fldChar w:fldCharType="begin"/>
      </w:r>
      <w:r w:rsidR="009D2D35" w:rsidRPr="009A56E6">
        <w:instrText xml:space="preserve"> REF _Ref77155731 \h  \* MERGEFORMAT </w:instrText>
      </w:r>
      <w:r w:rsidR="009D2D35" w:rsidRPr="009A56E6">
        <w:fldChar w:fldCharType="separate"/>
      </w:r>
      <w:r w:rsidR="00263631">
        <w:t>Figure 17</w:t>
      </w:r>
      <w:r w:rsidR="009D2D35" w:rsidRPr="009A56E6">
        <w:fldChar w:fldCharType="end"/>
      </w:r>
      <w:r w:rsidR="009D2D35" w:rsidRPr="009A56E6">
        <w:t xml:space="preserve">, the parameters are </w:t>
      </w:r>
      <w:r w:rsidR="009D2D35" w:rsidRPr="009A56E6">
        <w:rPr>
          <w:b/>
          <w:bCs/>
        </w:rPr>
        <w:t>nbins</w:t>
      </w:r>
      <w:r w:rsidR="009D2D35" w:rsidRPr="009A56E6">
        <w:t xml:space="preserve">=256 and </w:t>
      </w:r>
      <w:r w:rsidRPr="00BC513A">
        <w:rPr>
          <w:b/>
          <w:bCs/>
        </w:rPr>
        <w:t>thr_min</w:t>
      </w:r>
      <w:r>
        <w:rPr>
          <w:b/>
          <w:bCs/>
        </w:rPr>
        <w:t xml:space="preserve">, </w:t>
      </w:r>
      <w:r w:rsidRPr="00BC513A">
        <w:rPr>
          <w:b/>
          <w:bCs/>
        </w:rPr>
        <w:t>thr_m</w:t>
      </w:r>
      <w:r>
        <w:rPr>
          <w:b/>
          <w:bCs/>
        </w:rPr>
        <w:t>ax</w:t>
      </w:r>
      <w:r w:rsidRPr="00BC513A">
        <w:rPr>
          <w:b/>
          <w:bCs/>
        </w:rPr>
        <w:t xml:space="preserve"> </w:t>
      </w:r>
      <w:r w:rsidR="009D2D35" w:rsidRPr="009A56E6">
        <w:t>= 0.02 (left) and 0.001 (right).</w:t>
      </w:r>
    </w:p>
    <w:p w14:paraId="524B8C67" w14:textId="77777777" w:rsidR="009D2D35" w:rsidRDefault="009D2D35" w:rsidP="009D2D35">
      <w:pPr>
        <w:pStyle w:val="BodyText"/>
      </w:pPr>
    </w:p>
    <w:p w14:paraId="375622DC" w14:textId="1C53E27F" w:rsidR="009D2D35" w:rsidRDefault="009D2D35" w:rsidP="009D2D35">
      <w:pPr>
        <w:keepNext/>
        <w:textAlignment w:val="baseline"/>
      </w:pPr>
      <w:r>
        <w:rPr>
          <w:rFonts w:ascii="Calibri" w:hAnsi="Calibri" w:cs="Calibri"/>
          <w:noProof/>
          <w:color w:val="000000"/>
        </w:rPr>
        <w:drawing>
          <wp:inline distT="0" distB="0" distL="0" distR="0" wp14:anchorId="4BCCA45C" wp14:editId="593D362B">
            <wp:extent cx="2619375" cy="3438525"/>
            <wp:effectExtent l="0" t="0" r="9525" b="9525"/>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19375" cy="3438525"/>
                    </a:xfrm>
                    <a:prstGeom prst="rect">
                      <a:avLst/>
                    </a:prstGeom>
                    <a:noFill/>
                    <a:ln>
                      <a:noFill/>
                    </a:ln>
                  </pic:spPr>
                </pic:pic>
              </a:graphicData>
            </a:graphic>
          </wp:inline>
        </w:drawing>
      </w:r>
      <w:r>
        <w:rPr>
          <w:rFonts w:ascii="Calibri" w:hAnsi="Calibri" w:cs="Calibri"/>
          <w:color w:val="000000"/>
        </w:rPr>
        <w:t xml:space="preserve">  </w:t>
      </w:r>
      <w:r>
        <w:rPr>
          <w:rFonts w:ascii="Calibri" w:hAnsi="Calibri" w:cs="Calibri"/>
          <w:noProof/>
          <w:color w:val="000000"/>
        </w:rPr>
        <w:drawing>
          <wp:inline distT="0" distB="0" distL="0" distR="0" wp14:anchorId="04CA358B" wp14:editId="4E843EBE">
            <wp:extent cx="2619375" cy="3438525"/>
            <wp:effectExtent l="0" t="0" r="9525" b="9525"/>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19375" cy="3438525"/>
                    </a:xfrm>
                    <a:prstGeom prst="rect">
                      <a:avLst/>
                    </a:prstGeom>
                    <a:noFill/>
                    <a:ln>
                      <a:noFill/>
                    </a:ln>
                  </pic:spPr>
                </pic:pic>
              </a:graphicData>
            </a:graphic>
          </wp:inline>
        </w:drawing>
      </w:r>
    </w:p>
    <w:p w14:paraId="7E842AC9" w14:textId="176F2AE3" w:rsidR="009D2D35" w:rsidRDefault="009D2D35" w:rsidP="009D2D35">
      <w:pPr>
        <w:pStyle w:val="Caption"/>
        <w:rPr>
          <w:rFonts w:ascii="Calibri" w:hAnsi="Calibri" w:cs="Calibri"/>
          <w:color w:val="000000"/>
        </w:rPr>
      </w:pPr>
      <w:bookmarkStart w:id="51" w:name="_Ref77155909"/>
      <w:r>
        <w:t xml:space="preserve">Figure </w:t>
      </w:r>
      <w:r w:rsidR="007F001B">
        <w:fldChar w:fldCharType="begin"/>
      </w:r>
      <w:r w:rsidR="007F001B">
        <w:instrText xml:space="preserve"> SEQ Figure \* ARABIC </w:instrText>
      </w:r>
      <w:r w:rsidR="007F001B">
        <w:fldChar w:fldCharType="separate"/>
      </w:r>
      <w:r w:rsidR="00263631">
        <w:rPr>
          <w:noProof/>
        </w:rPr>
        <w:t>18</w:t>
      </w:r>
      <w:r w:rsidR="007F001B">
        <w:rPr>
          <w:noProof/>
        </w:rPr>
        <w:fldChar w:fldCharType="end"/>
      </w:r>
      <w:bookmarkEnd w:id="51"/>
      <w:r>
        <w:t>. Data Min and Max determined by the method “</w:t>
      </w:r>
      <w:r w:rsidR="00BC513A" w:rsidRPr="00BC513A">
        <w:t>get_image_min_max</w:t>
      </w:r>
      <w:r>
        <w:t xml:space="preserve">”, the results for the frame shown in </w:t>
      </w:r>
      <w:r>
        <w:fldChar w:fldCharType="begin"/>
      </w:r>
      <w:r>
        <w:instrText xml:space="preserve"> REF _Ref77155731 \h </w:instrText>
      </w:r>
      <w:r>
        <w:fldChar w:fldCharType="separate"/>
      </w:r>
      <w:r w:rsidR="00263631">
        <w:t xml:space="preserve">Figure </w:t>
      </w:r>
      <w:r w:rsidR="00263631">
        <w:rPr>
          <w:noProof/>
        </w:rPr>
        <w:t>17</w:t>
      </w:r>
      <w:r>
        <w:fldChar w:fldCharType="end"/>
      </w:r>
      <w:r>
        <w:t xml:space="preserve"> with nbins=256 and threshold = 0.02 (left) and 0.001 (right).</w:t>
      </w:r>
    </w:p>
    <w:p w14:paraId="2F6A4B32" w14:textId="77777777" w:rsidR="009D2D35" w:rsidRDefault="009D2D35" w:rsidP="009D2D35">
      <w:pPr>
        <w:pStyle w:val="BodyText"/>
      </w:pPr>
    </w:p>
    <w:p w14:paraId="1BD37F7A" w14:textId="2C721278" w:rsidR="009D2D35" w:rsidRPr="0005297F" w:rsidRDefault="009D2D35" w:rsidP="009D2D35">
      <w:pPr>
        <w:pStyle w:val="BodyText"/>
      </w:pPr>
      <w:r>
        <w:rPr>
          <w:b/>
          <w:bCs/>
        </w:rPr>
        <w:t>Raw</w:t>
      </w:r>
      <w:r w:rsidRPr="0005297F">
        <w:rPr>
          <w:b/>
          <w:bCs/>
        </w:rPr>
        <w:t>ImageA_8bit</w:t>
      </w:r>
      <w:r w:rsidR="00CC0D32">
        <w:rPr>
          <w:b/>
          <w:bCs/>
        </w:rPr>
        <w:t>_thresholds</w:t>
      </w:r>
      <w:r w:rsidRPr="0005297F">
        <w:rPr>
          <w:b/>
          <w:bCs/>
        </w:rPr>
        <w:t>(</w:t>
      </w:r>
      <w:r w:rsidR="00CC0D32" w:rsidRPr="009A56E6">
        <w:rPr>
          <w:b/>
          <w:bCs/>
        </w:rPr>
        <w:t>thr</w:t>
      </w:r>
      <w:r w:rsidR="00CC0D32">
        <w:rPr>
          <w:b/>
          <w:bCs/>
        </w:rPr>
        <w:t>_min</w:t>
      </w:r>
      <w:r w:rsidR="00CC0D32" w:rsidRPr="009A56E6">
        <w:rPr>
          <w:b/>
          <w:bCs/>
        </w:rPr>
        <w:t>,</w:t>
      </w:r>
      <w:r w:rsidR="00CC0D32">
        <w:rPr>
          <w:b/>
          <w:bCs/>
        </w:rPr>
        <w:t xml:space="preserve"> </w:t>
      </w:r>
      <w:r w:rsidR="00CC0D32" w:rsidRPr="009A56E6">
        <w:rPr>
          <w:b/>
          <w:bCs/>
        </w:rPr>
        <w:t>thr</w:t>
      </w:r>
      <w:r w:rsidR="00CC0D32">
        <w:rPr>
          <w:b/>
          <w:bCs/>
        </w:rPr>
        <w:t xml:space="preserve">_max, </w:t>
      </w:r>
      <w:r w:rsidRPr="0005297F">
        <w:rPr>
          <w:b/>
          <w:bCs/>
        </w:rPr>
        <w:t>data_min, data_max</w:t>
      </w:r>
      <w:r w:rsidR="00BC513A">
        <w:rPr>
          <w:b/>
          <w:bCs/>
        </w:rPr>
        <w:t>, nbins</w:t>
      </w:r>
      <w:r w:rsidRPr="0005297F">
        <w:rPr>
          <w:b/>
          <w:bCs/>
        </w:rPr>
        <w:t>)</w:t>
      </w:r>
      <w:r w:rsidRPr="0005297F">
        <w:t xml:space="preserve"> and </w:t>
      </w:r>
      <w:r>
        <w:rPr>
          <w:b/>
          <w:bCs/>
        </w:rPr>
        <w:t>RawI</w:t>
      </w:r>
      <w:r w:rsidRPr="0005297F">
        <w:rPr>
          <w:b/>
          <w:bCs/>
        </w:rPr>
        <w:t>mageB_8bit</w:t>
      </w:r>
      <w:r w:rsidR="00CC0D32">
        <w:rPr>
          <w:b/>
          <w:bCs/>
        </w:rPr>
        <w:t>_thresholds</w:t>
      </w:r>
      <w:r w:rsidR="00CC0D32" w:rsidRPr="0005297F">
        <w:rPr>
          <w:b/>
          <w:bCs/>
        </w:rPr>
        <w:t xml:space="preserve"> </w:t>
      </w:r>
      <w:r w:rsidRPr="0005297F">
        <w:rPr>
          <w:b/>
          <w:bCs/>
        </w:rPr>
        <w:t>(</w:t>
      </w:r>
      <w:r w:rsidR="00CC0D32" w:rsidRPr="009A56E6">
        <w:rPr>
          <w:b/>
          <w:bCs/>
        </w:rPr>
        <w:t>thr</w:t>
      </w:r>
      <w:r w:rsidR="00CC0D32">
        <w:rPr>
          <w:b/>
          <w:bCs/>
        </w:rPr>
        <w:t>_min</w:t>
      </w:r>
      <w:r w:rsidR="00CC0D32" w:rsidRPr="009A56E6">
        <w:rPr>
          <w:b/>
          <w:bCs/>
        </w:rPr>
        <w:t>,</w:t>
      </w:r>
      <w:r w:rsidR="00CC0D32">
        <w:rPr>
          <w:b/>
          <w:bCs/>
        </w:rPr>
        <w:t xml:space="preserve"> </w:t>
      </w:r>
      <w:r w:rsidR="00CC0D32" w:rsidRPr="009A56E6">
        <w:rPr>
          <w:b/>
          <w:bCs/>
        </w:rPr>
        <w:t>thr</w:t>
      </w:r>
      <w:r w:rsidR="00CC0D32">
        <w:rPr>
          <w:b/>
          <w:bCs/>
        </w:rPr>
        <w:t>_max,</w:t>
      </w:r>
      <w:r w:rsidRPr="0005297F">
        <w:rPr>
          <w:b/>
          <w:bCs/>
        </w:rPr>
        <w:t xml:space="preserve"> data_min, data_max</w:t>
      </w:r>
      <w:r w:rsidR="00BC513A">
        <w:rPr>
          <w:b/>
          <w:bCs/>
        </w:rPr>
        <w:t>, nbins</w:t>
      </w:r>
      <w:r w:rsidRPr="0005297F">
        <w:rPr>
          <w:b/>
          <w:bCs/>
        </w:rPr>
        <w:t>)</w:t>
      </w:r>
      <w:r w:rsidRPr="0005297F">
        <w:t xml:space="preserve"> will first check if the image is already in 8-bit form, if not, it will convert the image to 8-bit form using the minimum (</w:t>
      </w:r>
      <w:r w:rsidRPr="0005297F">
        <w:rPr>
          <w:b/>
          <w:bCs/>
        </w:rPr>
        <w:t>data_min</w:t>
      </w:r>
      <w:r w:rsidRPr="0005297F">
        <w:t>) and maximum(</w:t>
      </w:r>
      <w:r w:rsidRPr="0005297F">
        <w:rPr>
          <w:b/>
          <w:bCs/>
        </w:rPr>
        <w:t>data_max</w:t>
      </w:r>
      <w:r w:rsidRPr="0005297F">
        <w:t xml:space="preserve">), if those are given, and the </w:t>
      </w:r>
      <w:r w:rsidRPr="0005297F">
        <w:rPr>
          <w:b/>
          <w:bCs/>
        </w:rPr>
        <w:t>threshold</w:t>
      </w:r>
      <w:r w:rsidR="00CC0D32">
        <w:rPr>
          <w:b/>
          <w:bCs/>
        </w:rPr>
        <w:t>s</w:t>
      </w:r>
      <w:r w:rsidRPr="0005297F">
        <w:t xml:space="preserve"> (using </w:t>
      </w:r>
      <w:r>
        <w:t xml:space="preserve">the </w:t>
      </w:r>
      <w:r w:rsidRPr="0005297F">
        <w:t xml:space="preserve">same </w:t>
      </w:r>
      <w:r>
        <w:t>procedure</w:t>
      </w:r>
      <w:r w:rsidRPr="0005297F">
        <w:t xml:space="preserve"> as </w:t>
      </w:r>
      <w:r>
        <w:t>explained above</w:t>
      </w:r>
      <w:r w:rsidRPr="0005297F">
        <w:t xml:space="preserve">), if the </w:t>
      </w:r>
      <w:r w:rsidRPr="0005297F">
        <w:rPr>
          <w:b/>
          <w:bCs/>
        </w:rPr>
        <w:t>data_min</w:t>
      </w:r>
      <w:r w:rsidRPr="0005297F">
        <w:t xml:space="preserve"> and </w:t>
      </w:r>
      <w:r w:rsidRPr="0005297F">
        <w:rPr>
          <w:b/>
          <w:bCs/>
        </w:rPr>
        <w:t>data_max</w:t>
      </w:r>
      <w:r w:rsidRPr="0005297F">
        <w:t xml:space="preserve"> are not provided</w:t>
      </w:r>
      <w:r>
        <w:t xml:space="preserve"> (or are equal – default values are set to -1 for each).</w:t>
      </w:r>
    </w:p>
    <w:p w14:paraId="1BCE3BA5" w14:textId="77777777" w:rsidR="009D2D35" w:rsidRPr="0005297F" w:rsidRDefault="009D2D35" w:rsidP="009D2D35">
      <w:pPr>
        <w:pStyle w:val="BodyText"/>
      </w:pPr>
    </w:p>
    <w:p w14:paraId="51D2F7FD" w14:textId="48DB7E14" w:rsidR="009D2D35" w:rsidRDefault="009D2D35" w:rsidP="009D2D35">
      <w:pPr>
        <w:pStyle w:val="BodyText"/>
      </w:pPr>
      <w:r w:rsidRPr="0005297F">
        <w:rPr>
          <w:b/>
          <w:bCs/>
        </w:rPr>
        <w:t xml:space="preserve">save_snapshot(self, display , dpi, nbins, </w:t>
      </w:r>
      <w:r w:rsidR="00BC513A" w:rsidRPr="009A56E6">
        <w:rPr>
          <w:b/>
          <w:bCs/>
        </w:rPr>
        <w:t>thr</w:t>
      </w:r>
      <w:r w:rsidR="00BC513A">
        <w:rPr>
          <w:b/>
          <w:bCs/>
        </w:rPr>
        <w:t>_min</w:t>
      </w:r>
      <w:r w:rsidR="00BC513A" w:rsidRPr="009A56E6">
        <w:rPr>
          <w:b/>
          <w:bCs/>
        </w:rPr>
        <w:t>,</w:t>
      </w:r>
      <w:r w:rsidR="00BC513A">
        <w:rPr>
          <w:b/>
          <w:bCs/>
        </w:rPr>
        <w:t xml:space="preserve"> </w:t>
      </w:r>
      <w:r w:rsidR="00BC513A" w:rsidRPr="009A56E6">
        <w:rPr>
          <w:b/>
          <w:bCs/>
        </w:rPr>
        <w:t>thr</w:t>
      </w:r>
      <w:r w:rsidR="00BC513A">
        <w:rPr>
          <w:b/>
          <w:bCs/>
        </w:rPr>
        <w:t>_max</w:t>
      </w:r>
      <w:r w:rsidRPr="0005297F">
        <w:rPr>
          <w:b/>
          <w:bCs/>
        </w:rPr>
        <w:t>)</w:t>
      </w:r>
      <w:r w:rsidRPr="0005297F">
        <w:t xml:space="preserve"> creates a snapshot of the frame as shown below, which includes the detector images and some information from the header.</w:t>
      </w:r>
    </w:p>
    <w:p w14:paraId="258096F4" w14:textId="77777777" w:rsidR="009D2D35" w:rsidRDefault="009D2D35" w:rsidP="009D2D35">
      <w:pPr>
        <w:textAlignment w:val="baseline"/>
        <w:rPr>
          <w:rFonts w:ascii="Calibri" w:hAnsi="Calibri" w:cs="Calibri"/>
          <w:color w:val="000000"/>
        </w:rPr>
      </w:pPr>
    </w:p>
    <w:p w14:paraId="512BD3A6" w14:textId="389621F2" w:rsidR="009D2D35" w:rsidRDefault="009D2D35" w:rsidP="009D2D35">
      <w:pPr>
        <w:keepNext/>
        <w:textAlignment w:val="baseline"/>
      </w:pPr>
      <w:r>
        <w:rPr>
          <w:rFonts w:ascii="Calibri" w:hAnsi="Calibri" w:cs="Calibri"/>
          <w:noProof/>
          <w:color w:val="000000"/>
        </w:rPr>
        <w:lastRenderedPageBreak/>
        <w:drawing>
          <wp:inline distT="0" distB="0" distL="0" distR="0" wp14:anchorId="5C74B9FC" wp14:editId="01C3335D">
            <wp:extent cx="5943600" cy="4201795"/>
            <wp:effectExtent l="0" t="0" r="0" b="8255"/>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201795"/>
                    </a:xfrm>
                    <a:prstGeom prst="rect">
                      <a:avLst/>
                    </a:prstGeom>
                    <a:noFill/>
                    <a:ln>
                      <a:noFill/>
                    </a:ln>
                  </pic:spPr>
                </pic:pic>
              </a:graphicData>
            </a:graphic>
          </wp:inline>
        </w:drawing>
      </w:r>
    </w:p>
    <w:p w14:paraId="19636C50" w14:textId="11DEB1A1" w:rsidR="009D2D35" w:rsidRDefault="009D2D35" w:rsidP="009D2D35">
      <w:pPr>
        <w:pStyle w:val="Caption"/>
      </w:pPr>
      <w:r>
        <w:t xml:space="preserve">Figure </w:t>
      </w:r>
      <w:r w:rsidR="007F001B">
        <w:fldChar w:fldCharType="begin"/>
      </w:r>
      <w:r w:rsidR="007F001B">
        <w:instrText xml:space="preserve"> SEQ Figure \* ARABIC </w:instrText>
      </w:r>
      <w:r w:rsidR="007F001B">
        <w:fldChar w:fldCharType="separate"/>
      </w:r>
      <w:r w:rsidR="00263631">
        <w:rPr>
          <w:noProof/>
        </w:rPr>
        <w:t>19</w:t>
      </w:r>
      <w:r w:rsidR="007F001B">
        <w:rPr>
          <w:noProof/>
        </w:rPr>
        <w:fldChar w:fldCharType="end"/>
      </w:r>
      <w:r>
        <w:t>. A snapshot created by “.</w:t>
      </w:r>
      <w:r w:rsidRPr="00C322C9">
        <w:rPr>
          <w:rFonts w:ascii="Calibri" w:hAnsi="Calibri" w:cs="Calibri"/>
          <w:color w:val="000000"/>
        </w:rPr>
        <w:t>save_snapshot</w:t>
      </w:r>
      <w:r>
        <w:rPr>
          <w:rFonts w:ascii="Calibri" w:hAnsi="Calibri" w:cs="Calibri"/>
          <w:color w:val="000000"/>
        </w:rPr>
        <w:t>()</w:t>
      </w:r>
      <w:r>
        <w:t>” method.</w:t>
      </w:r>
    </w:p>
    <w:p w14:paraId="163EE6D9" w14:textId="77777777" w:rsidR="009D2D35" w:rsidRDefault="009D2D35" w:rsidP="009D2D35">
      <w:pPr>
        <w:pStyle w:val="BodyText"/>
      </w:pPr>
    </w:p>
    <w:p w14:paraId="062AC5A3" w14:textId="77777777" w:rsidR="009D2D35" w:rsidRDefault="009D2D35" w:rsidP="009D2D35">
      <w:pPr>
        <w:pStyle w:val="Heading1"/>
      </w:pPr>
      <w:bookmarkStart w:id="52" w:name="_Toc90365934"/>
      <w:r>
        <w:t>Appendix 2. Details on the implementation steps in the process of FIB-SEM stack registration using SIFT</w:t>
      </w:r>
      <w:bookmarkEnd w:id="52"/>
    </w:p>
    <w:p w14:paraId="31ECB789" w14:textId="74B90E3F" w:rsidR="009D2D35" w:rsidRPr="00C11221" w:rsidRDefault="009D2D35" w:rsidP="009D2D35">
      <w:pPr>
        <w:pStyle w:val="BodyText"/>
      </w:pPr>
      <w:r>
        <w:t xml:space="preserve">FIB-SEM stack registration is performed using Scale-Invariant Feature Transform (SIFT) algorithm </w:t>
      </w:r>
      <w:r>
        <w:fldChar w:fldCharType="begin"/>
      </w:r>
      <w:r>
        <w:instrText xml:space="preserve"> ADDIN ZOTERO_ITEM CSL_CITATION {"citationID":"rsHvnzap","properties":{"formattedCitation":"({\\i{}1})","plainCitation":"(1)","noteIndex":0},"citationItems":[{"id":404,"uris":["http://zotero.org/users/local/c7QOCHth/items/G7ERMZP7"],"uri":["http://zotero.org/users/local/c7QOCHth/items/G7ERMZP7"],"itemData":{"id":404,"type":"article-journal","abstract":"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a substantial range of afﬁ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ﬁnally performing veriﬁcation through least-squares solution for consistent pose parameters. This approach to recognition can robustly identify objects among clutter and occlusion while achieving near real-time performance.","container-title":"International Journal of Computer Vision","DOI":"10.1023/B:VISI.0000029664.99615.94","ISSN":"0920-5691","issue":"2","journalAbbreviation":"International Journal of Computer Vision","language":"en","page":"91-110","source":"DOI.org (Crossref)","title":"Distinctive Image Features from Scale-Invariant Keypoints","volume":"60","author":[{"family":"Lowe","given":"David G."}],"issued":{"date-parts":[["2004",11]]}}}],"schema":"https://github.com/citation-style-language/schema/raw/master/csl-citation.json"} </w:instrText>
      </w:r>
      <w:r>
        <w:fldChar w:fldCharType="separate"/>
      </w:r>
      <w:r w:rsidRPr="00C11221">
        <w:t>(</w:t>
      </w:r>
      <w:r w:rsidRPr="00C11221">
        <w:rPr>
          <w:i/>
          <w:iCs/>
        </w:rPr>
        <w:t>1</w:t>
      </w:r>
      <w:r w:rsidRPr="00C11221">
        <w:t>)</w:t>
      </w:r>
      <w:r>
        <w:fldChar w:fldCharType="end"/>
      </w:r>
      <w:r>
        <w:t xml:space="preserve">. </w:t>
      </w:r>
      <w:r w:rsidRPr="00C11221">
        <w:t>There are many publicly available implementations of SIFT</w:t>
      </w:r>
      <w:r>
        <w:t xml:space="preserve">, this program uses the SIFT package that is a part of </w:t>
      </w:r>
      <w:r w:rsidRPr="00C11221">
        <w:t xml:space="preserve">OpenCV </w:t>
      </w:r>
      <w:r>
        <w:t xml:space="preserve">library </w:t>
      </w:r>
      <w:r>
        <w:fldChar w:fldCharType="begin"/>
      </w:r>
      <w:r w:rsidR="003105E6">
        <w:instrText xml:space="preserve"> ADDIN ZOTERO_ITEM CSL_CITATION {"citationID":"kvKBC4d2","properties":{"formattedCitation":"({\\i{}18})","plainCitation":"(18)","noteIndex":0},"citationItems":[{"id":433,"uris":["http://zotero.org/users/local/c7QOCHth/items/7MEPE2QT"],"uri":["http://zotero.org/users/local/c7QOCHth/items/7MEPE2QT"],"itemData":{"id":433,"type":"webpage","title":"OpenCV: Introduction to SIFT (Scale-Invariant Feature Transform)","URL":"https://docs.opencv.org/master/da/df5/tutorial_py_sift_intro.html","accessed":{"date-parts":[["2021",7,14]]}}}],"schema":"https://github.com/citation-style-language/schema/raw/master/csl-citation.json"} </w:instrText>
      </w:r>
      <w:r>
        <w:fldChar w:fldCharType="separate"/>
      </w:r>
      <w:r w:rsidR="003105E6" w:rsidRPr="003105E6">
        <w:t>(</w:t>
      </w:r>
      <w:r w:rsidR="003105E6" w:rsidRPr="003105E6">
        <w:rPr>
          <w:i/>
          <w:iCs/>
        </w:rPr>
        <w:t>18</w:t>
      </w:r>
      <w:r w:rsidR="003105E6" w:rsidRPr="003105E6">
        <w:t>)</w:t>
      </w:r>
      <w:r>
        <w:fldChar w:fldCharType="end"/>
      </w:r>
      <w:r>
        <w:t>. Some details of the implementation are given in the following Sections.</w:t>
      </w:r>
    </w:p>
    <w:p w14:paraId="6149DAE2" w14:textId="77777777" w:rsidR="009D2D35" w:rsidRDefault="009D2D35" w:rsidP="009D2D35">
      <w:pPr>
        <w:pStyle w:val="Heading2"/>
      </w:pPr>
      <w:bookmarkStart w:id="53" w:name="_Ref77338961"/>
      <w:bookmarkStart w:id="54" w:name="_Toc90365935"/>
      <w:r>
        <w:t>Extract Keypoints and descriptors for each frame.</w:t>
      </w:r>
      <w:bookmarkEnd w:id="53"/>
      <w:bookmarkEnd w:id="54"/>
    </w:p>
    <w:p w14:paraId="7CC26BDF" w14:textId="5D7DFB10" w:rsidR="009D2D35" w:rsidRDefault="009D2D35" w:rsidP="00321BAA">
      <w:pPr>
        <w:pStyle w:val="BodyText"/>
      </w:pPr>
      <w:r>
        <w:t xml:space="preserve">This step uses the function </w:t>
      </w:r>
      <w:r w:rsidRPr="00F17CAA">
        <w:rPr>
          <w:b/>
          <w:bCs/>
        </w:rPr>
        <w:t>sift.detectAndCompute(img, None)</w:t>
      </w:r>
      <w:r>
        <w:t xml:space="preserve"> in the OpenCV library (SIFT environment needs to be setup first by executing the line </w:t>
      </w:r>
      <w:r w:rsidRPr="00A03BF6">
        <w:rPr>
          <w:b/>
          <w:bCs/>
        </w:rPr>
        <w:t>sift=cv2.xfeatures2d.SIFT_create()</w:t>
      </w:r>
      <w:r>
        <w:t xml:space="preserve">). It returns the Keypoints and Descriptors. DASK package </w:t>
      </w:r>
      <w:r w:rsidRPr="00F17CAA">
        <w:fldChar w:fldCharType="begin"/>
      </w:r>
      <w:r w:rsidR="003105E6">
        <w:instrText xml:space="preserve"> ADDIN ZOTERO_ITEM CSL_CITATION {"citationID":"FUUNcpRz","properties":{"formattedCitation":"({\\i{}19})","plainCitation":"(19)","noteIndex":0},"citationItems":[{"id":435,"uris":["http://zotero.org/users/local/c7QOCHth/items/HVPWDVVK"],"uri":["http://zotero.org/users/local/c7QOCHth/items/HVPWDVVK"],"itemData":{"id":435,"type":"webpage","abstract":"Dask provides advanced parallelism for analytics, enabling performance at scale for the tools you love","language":"en","title":"Dask: Scalable analytics in Python","title-short":"Dask","URL":"https://dask.org/","accessed":{"date-parts":[["2021",7,14]]}}}],"schema":"https://github.com/citation-style-language/schema/raw/master/csl-citation.json"} </w:instrText>
      </w:r>
      <w:r w:rsidRPr="00F17CAA">
        <w:fldChar w:fldCharType="separate"/>
      </w:r>
      <w:r w:rsidR="003105E6" w:rsidRPr="003105E6">
        <w:t>(</w:t>
      </w:r>
      <w:r w:rsidR="003105E6" w:rsidRPr="003105E6">
        <w:rPr>
          <w:i/>
          <w:iCs/>
        </w:rPr>
        <w:t>19</w:t>
      </w:r>
      <w:r w:rsidR="003105E6" w:rsidRPr="003105E6">
        <w:t>)</w:t>
      </w:r>
      <w:r w:rsidRPr="00F17CAA">
        <w:fldChar w:fldCharType="end"/>
      </w:r>
      <w:r>
        <w:t xml:space="preserve"> is used to parallelize the process.</w:t>
      </w:r>
    </w:p>
    <w:p w14:paraId="49B135FC" w14:textId="00695047" w:rsidR="009D2D35" w:rsidRDefault="009D2D35" w:rsidP="009D2D35">
      <w:pPr>
        <w:pStyle w:val="Heading2"/>
      </w:pPr>
      <w:bookmarkStart w:id="55" w:name="_Toc90365936"/>
      <w:r w:rsidRPr="00F17CAA">
        <w:t>Packaging</w:t>
      </w:r>
      <w:r>
        <w:t xml:space="preserve"> / Unpackaging Key</w:t>
      </w:r>
      <w:r w:rsidR="00EA7BF2">
        <w:t xml:space="preserve"> P</w:t>
      </w:r>
      <w:r>
        <w:t>oints.</w:t>
      </w:r>
      <w:bookmarkEnd w:id="55"/>
    </w:p>
    <w:p w14:paraId="2E70D4A6" w14:textId="6705680E" w:rsidR="009D2D35" w:rsidRPr="0037302D" w:rsidRDefault="009D2D35" w:rsidP="009D2D35">
      <w:pPr>
        <w:pStyle w:val="BodyText"/>
      </w:pPr>
      <w:r>
        <w:t>We found that Key</w:t>
      </w:r>
      <w:r w:rsidR="00EA7BF2">
        <w:t xml:space="preserve"> </w:t>
      </w:r>
      <w:r>
        <w:t xml:space="preserve">Points and descriptors need to be save into separate files (one per frame) for subsequent steps. Keeping them in memory slows down processing. </w:t>
      </w:r>
      <w:r w:rsidRPr="00F17CAA">
        <w:t xml:space="preserve">We pickle </w:t>
      </w:r>
      <w:r w:rsidRPr="00F17CAA">
        <w:fldChar w:fldCharType="begin"/>
      </w:r>
      <w:r w:rsidR="003105E6">
        <w:instrText xml:space="preserve"> ADDIN ZOTERO_ITEM CSL_CITATION {"citationID":"6mmppMST","properties":{"formattedCitation":"({\\i{}20})","plainCitation":"(20)","noteIndex":0},"citationItems":[{"id":437,"uris":["http://zotero.org/users/local/c7QOCHth/items/43VYIG5A"],"uri":["http://zotero.org/users/local/c7QOCHth/items/43VYIG5A"],"itemData":{"id":437,"type":"webpage","title":"pickle — Python object serialization — Python 3.9.6 documentation","URL":"https://docs.python.org/3/library/pickle.html","accessed":{"date-parts":[["2021",7,14]]}}}],"schema":"https://github.com/citation-style-language/schema/raw/master/csl-citation.json"} </w:instrText>
      </w:r>
      <w:r w:rsidRPr="00F17CAA">
        <w:fldChar w:fldCharType="separate"/>
      </w:r>
      <w:r w:rsidR="003105E6" w:rsidRPr="003105E6">
        <w:t>(</w:t>
      </w:r>
      <w:r w:rsidR="003105E6" w:rsidRPr="003105E6">
        <w:rPr>
          <w:i/>
          <w:iCs/>
        </w:rPr>
        <w:t>20</w:t>
      </w:r>
      <w:r w:rsidR="003105E6" w:rsidRPr="003105E6">
        <w:t>)</w:t>
      </w:r>
      <w:r w:rsidRPr="00F17CAA">
        <w:fldChar w:fldCharType="end"/>
      </w:r>
      <w:r w:rsidRPr="00F17CAA">
        <w:t xml:space="preserve"> - a procedure that is used for packing the data objects into binary entities. OpenCV </w:t>
      </w:r>
      <w:r>
        <w:t>Key</w:t>
      </w:r>
      <w:r w:rsidR="00EA7BF2">
        <w:t xml:space="preserve"> P</w:t>
      </w:r>
      <w:r>
        <w:t>oint</w:t>
      </w:r>
      <w:r w:rsidRPr="00F17CAA">
        <w:t xml:space="preserve">s cannot be serialized using pickle </w:t>
      </w:r>
      <w:r w:rsidRPr="00F17CAA">
        <w:fldChar w:fldCharType="begin"/>
      </w:r>
      <w:r w:rsidR="003105E6">
        <w:instrText xml:space="preserve"> ADDIN ZOTERO_ITEM CSL_CITATION {"citationID":"D7KW3Uwg","properties":{"formattedCitation":"({\\i{}21}, {\\i{}22})","plainCitation":"(21, 22)","noteIndex":0},"citationItems":[{"id":439,"uris":["http://zotero.org/users/local/c7QOCHth/items/2TG4QQP3"],"uri":["http://zotero.org/users/local/c7QOCHth/items/2TG4QQP3"],"itemData":{"id":439,"type":"webpage","container-title":"Stack Overflow","title":"python multiprocess problem with OpenCV returning key points","URL":"https://stackoverflow.com/questions/54244851/python-multiprocess-problem-with-opencv-returning-key-points","accessed":{"date-parts":[["2021",7,14]]}}},{"id":441,"uris":["http://zotero.org/users/local/c7QOCHth/items/3Y2M38LM"],"uri":["http://zotero.org/users/local/c7QOCHth/items/3Y2M38LM"],"itemData":{"id":441,"type":"webpage","abstract":"I can&amp;#39;t serialize custom objects from OpenCV (I haven&amp;#39;t tested other libraries). The example Human type works fine, but one from OpenCV doesn&amp;#39;t. The custom serialization/deserialization...","container-title":"GitHub","language":"en","title":"OpenCV types can't be serialized · Issue #4210 · dask/distributed","URL":"https://github.com/dask/distributed/issues/4210","accessed":{"date-parts":[["2021",7,14]]}}}],"schema":"https://github.com/citation-style-language/schema/raw/master/csl-citation.json"} </w:instrText>
      </w:r>
      <w:r w:rsidRPr="00F17CAA">
        <w:fldChar w:fldCharType="separate"/>
      </w:r>
      <w:r w:rsidR="003105E6" w:rsidRPr="003105E6">
        <w:t>(</w:t>
      </w:r>
      <w:r w:rsidR="003105E6" w:rsidRPr="003105E6">
        <w:rPr>
          <w:i/>
          <w:iCs/>
        </w:rPr>
        <w:t>21</w:t>
      </w:r>
      <w:r w:rsidR="003105E6" w:rsidRPr="003105E6">
        <w:t xml:space="preserve">, </w:t>
      </w:r>
      <w:r w:rsidR="003105E6" w:rsidRPr="003105E6">
        <w:rPr>
          <w:i/>
          <w:iCs/>
        </w:rPr>
        <w:t>22</w:t>
      </w:r>
      <w:r w:rsidR="003105E6" w:rsidRPr="003105E6">
        <w:t>)</w:t>
      </w:r>
      <w:r w:rsidRPr="00F17CAA">
        <w:fldChar w:fldCharType="end"/>
      </w:r>
      <w:r w:rsidRPr="00F17CAA">
        <w:t xml:space="preserve"> (apparently Key-Points have some attributes that cannot be "pickled"). But apparently these attributes are not critically important for key-point matching.</w:t>
      </w:r>
      <w:r>
        <w:t xml:space="preserve"> </w:t>
      </w:r>
      <w:r w:rsidR="00EA7BF2">
        <w:t>So,</w:t>
      </w:r>
      <w:r>
        <w:t xml:space="preserve"> </w:t>
      </w:r>
      <w:r>
        <w:lastRenderedPageBreak/>
        <w:t>we used simple procedures to convert Key</w:t>
      </w:r>
      <w:r w:rsidR="00EA7BF2">
        <w:t xml:space="preserve"> </w:t>
      </w:r>
      <w:r>
        <w:t>Point objects to lists prior to saving them into binary files and then convert them back from lists to Key</w:t>
      </w:r>
      <w:r w:rsidR="00EA7BF2">
        <w:t xml:space="preserve"> </w:t>
      </w:r>
      <w:r>
        <w:t>Point objects after subsequent read-back.</w:t>
      </w:r>
    </w:p>
    <w:p w14:paraId="399A9E73" w14:textId="5CBF858F" w:rsidR="009D2D35" w:rsidRDefault="009D2D35" w:rsidP="009D2D35">
      <w:pPr>
        <w:pStyle w:val="Heading2"/>
      </w:pPr>
      <w:bookmarkStart w:id="56" w:name="_Ref77260730"/>
      <w:bookmarkStart w:id="57" w:name="_Toc90365937"/>
      <w:r>
        <w:t xml:space="preserve">Find </w:t>
      </w:r>
      <w:r w:rsidR="00EA7BF2">
        <w:t>K</w:t>
      </w:r>
      <w:r>
        <w:t>ey</w:t>
      </w:r>
      <w:r w:rsidR="00EA7BF2">
        <w:t xml:space="preserve"> P</w:t>
      </w:r>
      <w:r>
        <w:t xml:space="preserve">oint matches and determining the </w:t>
      </w:r>
      <w:r w:rsidR="008A7AF3">
        <w:t xml:space="preserve">Transformation Matrices </w:t>
      </w:r>
      <w:r>
        <w:t>for each consecutive pair of FIB-SEM frames.</w:t>
      </w:r>
      <w:bookmarkEnd w:id="56"/>
      <w:bookmarkEnd w:id="57"/>
    </w:p>
    <w:p w14:paraId="7BBD79D1" w14:textId="4BD60C14" w:rsidR="009D2D35" w:rsidRDefault="009D2D35" w:rsidP="009D2D35">
      <w:pPr>
        <w:pStyle w:val="BodyText"/>
      </w:pPr>
      <w:r>
        <w:t>Two procedures for Key</w:t>
      </w:r>
      <w:r w:rsidR="00EA7BF2">
        <w:t xml:space="preserve"> P</w:t>
      </w:r>
      <w:r>
        <w:t xml:space="preserve">oint matching available in OpenCV and have been evaluated (and can be used) – Brute Force (BF) matcher and </w:t>
      </w:r>
      <w:r w:rsidRPr="0004331B">
        <w:t>Fast Library for Approximate Nearest Neighbors</w:t>
      </w:r>
      <w:r w:rsidR="0099095C">
        <w:t xml:space="preserve"> (FLANN)</w:t>
      </w:r>
      <w:r>
        <w:t xml:space="preserve"> matcher.</w:t>
      </w:r>
    </w:p>
    <w:p w14:paraId="2EF7312D" w14:textId="77777777" w:rsidR="009D2D35" w:rsidRDefault="009D2D35" w:rsidP="009D2D35">
      <w:pPr>
        <w:pStyle w:val="BodyText"/>
      </w:pPr>
      <w:r>
        <w:t>BF matcher takes the descriptor of one feature in the first image and matches it with all other features in second image using some distance calculation. The closest match in the second image is returned. BF matcher is implemented as follows:</w:t>
      </w:r>
    </w:p>
    <w:p w14:paraId="5C2654B3" w14:textId="77777777" w:rsidR="009D2D35" w:rsidRPr="0004331B" w:rsidRDefault="009D2D35" w:rsidP="009D2D35">
      <w:pPr>
        <w:pStyle w:val="BodyText"/>
        <w:rPr>
          <w:i/>
          <w:iCs/>
        </w:rPr>
      </w:pPr>
      <w:r w:rsidRPr="0004331B">
        <w:rPr>
          <w:i/>
          <w:iCs/>
        </w:rPr>
        <w:t>bf = cv2.BFMatcher()</w:t>
      </w:r>
    </w:p>
    <w:p w14:paraId="458C5090" w14:textId="77777777" w:rsidR="009D2D35" w:rsidRDefault="009D2D35" w:rsidP="009D2D35">
      <w:pPr>
        <w:pStyle w:val="BodyText"/>
      </w:pPr>
      <w:r w:rsidRPr="0004331B">
        <w:rPr>
          <w:i/>
          <w:iCs/>
        </w:rPr>
        <w:t>matches = bf.knnMatch(des1,des2,k=2)</w:t>
      </w:r>
    </w:p>
    <w:p w14:paraId="32FB6F9E" w14:textId="77777777" w:rsidR="009D2D35" w:rsidRDefault="009D2D35" w:rsidP="009D2D35">
      <w:pPr>
        <w:pStyle w:val="BodyText"/>
      </w:pPr>
    </w:p>
    <w:p w14:paraId="72F5C8ED" w14:textId="77777777" w:rsidR="009D2D35" w:rsidRDefault="009D2D35" w:rsidP="009D2D35">
      <w:pPr>
        <w:pStyle w:val="BodyText"/>
      </w:pPr>
      <w:r>
        <w:t>FLANN contains a collection of algorithms optimized for fast nearest neighbor search in large datasets and for high dimensional features. It works faster than BF matcher for large datasets.</w:t>
      </w:r>
    </w:p>
    <w:p w14:paraId="5A2A25B4" w14:textId="77777777" w:rsidR="009D2D35" w:rsidRDefault="009D2D35" w:rsidP="009D2D35">
      <w:pPr>
        <w:pStyle w:val="BodyText"/>
      </w:pPr>
      <w:r>
        <w:t>FLANN matcher is implemented as follows:</w:t>
      </w:r>
    </w:p>
    <w:p w14:paraId="1DF5631A" w14:textId="77777777" w:rsidR="009D2D35" w:rsidRPr="0004331B" w:rsidRDefault="009D2D35" w:rsidP="009D2D35">
      <w:pPr>
        <w:pStyle w:val="BodyText"/>
        <w:rPr>
          <w:i/>
          <w:iCs/>
        </w:rPr>
      </w:pPr>
      <w:r w:rsidRPr="0004331B">
        <w:rPr>
          <w:i/>
          <w:iCs/>
        </w:rPr>
        <w:t>FLANN_INDEX_KDTREE = 1</w:t>
      </w:r>
    </w:p>
    <w:p w14:paraId="69E7A7D2" w14:textId="77777777" w:rsidR="009D2D35" w:rsidRPr="0004331B" w:rsidRDefault="009D2D35" w:rsidP="009D2D35">
      <w:pPr>
        <w:pStyle w:val="BodyText"/>
        <w:rPr>
          <w:i/>
          <w:iCs/>
        </w:rPr>
      </w:pPr>
      <w:r w:rsidRPr="0004331B">
        <w:rPr>
          <w:i/>
          <w:iCs/>
        </w:rPr>
        <w:t xml:space="preserve">    index_params = dict(algorithm = FLANN_INDEX_KDTREE, trees = 5)</w:t>
      </w:r>
    </w:p>
    <w:p w14:paraId="771E1926" w14:textId="77777777" w:rsidR="009D2D35" w:rsidRPr="0004331B" w:rsidRDefault="009D2D35" w:rsidP="009D2D35">
      <w:pPr>
        <w:pStyle w:val="BodyText"/>
        <w:rPr>
          <w:i/>
          <w:iCs/>
        </w:rPr>
      </w:pPr>
      <w:r w:rsidRPr="0004331B">
        <w:rPr>
          <w:i/>
          <w:iCs/>
        </w:rPr>
        <w:t xml:space="preserve">    search_params = dict(checks = 50)</w:t>
      </w:r>
    </w:p>
    <w:p w14:paraId="58B7BC4B" w14:textId="77777777" w:rsidR="009D2D35" w:rsidRPr="0004331B" w:rsidRDefault="009D2D35" w:rsidP="009D2D35">
      <w:pPr>
        <w:pStyle w:val="BodyText"/>
        <w:rPr>
          <w:i/>
          <w:iCs/>
        </w:rPr>
      </w:pPr>
      <w:r w:rsidRPr="0004331B">
        <w:rPr>
          <w:i/>
          <w:iCs/>
        </w:rPr>
        <w:t xml:space="preserve">    flann = cv2.FlannBasedMatcher(index_params, search_params)</w:t>
      </w:r>
    </w:p>
    <w:p w14:paraId="1BBF5BE5" w14:textId="77777777" w:rsidR="009D2D35" w:rsidRPr="00D26027" w:rsidRDefault="009D2D35" w:rsidP="009D2D35">
      <w:pPr>
        <w:pStyle w:val="BodyText"/>
        <w:rPr>
          <w:i/>
          <w:iCs/>
        </w:rPr>
      </w:pPr>
      <w:r w:rsidRPr="0004331B">
        <w:rPr>
          <w:i/>
          <w:iCs/>
        </w:rPr>
        <w:t xml:space="preserve">    matches = flann.knnMatch(des1, des2, k=2)</w:t>
      </w:r>
    </w:p>
    <w:p w14:paraId="17352115" w14:textId="77777777" w:rsidR="009D2D35" w:rsidRDefault="009D2D35" w:rsidP="009D2D35">
      <w:pPr>
        <w:pStyle w:val="BodyText"/>
      </w:pPr>
    </w:p>
    <w:p w14:paraId="6C42E1A4" w14:textId="7693A7AF" w:rsidR="009D2D35" w:rsidRDefault="009D2D35" w:rsidP="009D2D35">
      <w:pPr>
        <w:pStyle w:val="BodyText"/>
      </w:pPr>
      <w:r>
        <w:t>Once the initial matching has been performed, Lowe Ratio Test</w:t>
      </w:r>
      <w:r>
        <w:fldChar w:fldCharType="begin"/>
      </w:r>
      <w:r w:rsidR="003105E6">
        <w:instrText xml:space="preserve"> ADDIN ZOTERO_ITEM CSL_CITATION {"citationID":"ARHr6hwN","properties":{"formattedCitation":"({\\i{}1}, {\\i{}23})","plainCitation":"(1, 23)","noteIndex":0},"citationItems":[{"id":404,"uris":["http://zotero.org/users/local/c7QOCHth/items/G7ERMZP7"],"uri":["http://zotero.org/users/local/c7QOCHth/items/G7ERMZP7"],"itemData":{"id":404,"type":"article-journal","abstract":"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a substantial range of afﬁ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ﬁnally performing veriﬁcation through least-squares solution for consistent pose parameters. This approach to recognition can robustly identify objects among clutter and occlusion while achieving near real-time performance.","container-title":"International Journal of Computer Vision","DOI":"10.1023/B:VISI.0000029664.99615.94","ISSN":"0920-5691","issue":"2","journalAbbreviation":"International Journal of Computer Vision","language":"en","page":"91-110","source":"DOI.org (Crossref)","title":"Distinctive Image Features from Scale-Invariant Keypoints","volume":"60","author":[{"family":"Lowe","given":"David G."}],"issued":{"date-parts":[["2004",11]]}}},{"id":443,"uris":["http://zotero.org/users/local/c7QOCHth/items/JLCDZKME"],"uri":["http://zotero.org/users/local/c7QOCHth/items/JLCDZKME"],"itemData":{"id":443,"type":"webpage","container-title":"Stack Overflow","title":"computer vision - How does the Lowe's ratio test work?","URL":"https://stackoverflow.com/questions/51197091/how-does-the-lowes-ratio-test-work","accessed":{"date-parts":[["2021",7,14]]}}}],"schema":"https://github.com/citation-style-language/schema/raw/master/csl-citation.json"} </w:instrText>
      </w:r>
      <w:r>
        <w:fldChar w:fldCharType="separate"/>
      </w:r>
      <w:r w:rsidR="003105E6" w:rsidRPr="003105E6">
        <w:t>(</w:t>
      </w:r>
      <w:r w:rsidR="003105E6" w:rsidRPr="003105E6">
        <w:rPr>
          <w:i/>
          <w:iCs/>
        </w:rPr>
        <w:t>1</w:t>
      </w:r>
      <w:r w:rsidR="003105E6" w:rsidRPr="003105E6">
        <w:t xml:space="preserve">, </w:t>
      </w:r>
      <w:r w:rsidR="003105E6" w:rsidRPr="003105E6">
        <w:rPr>
          <w:i/>
          <w:iCs/>
        </w:rPr>
        <w:t>23</w:t>
      </w:r>
      <w:r w:rsidR="003105E6" w:rsidRPr="003105E6">
        <w:t>)</w:t>
      </w:r>
      <w:r>
        <w:fldChar w:fldCharType="end"/>
      </w:r>
      <w:r>
        <w:t xml:space="preserve"> is applied to further narrow down the list of matches:</w:t>
      </w:r>
    </w:p>
    <w:p w14:paraId="5CD74790" w14:textId="77777777" w:rsidR="009D2D35" w:rsidRPr="0004331B" w:rsidRDefault="009D2D35" w:rsidP="009D2D35">
      <w:pPr>
        <w:pStyle w:val="BodyText"/>
        <w:rPr>
          <w:i/>
          <w:iCs/>
        </w:rPr>
      </w:pPr>
      <w:r w:rsidRPr="0004331B">
        <w:rPr>
          <w:i/>
          <w:iCs/>
        </w:rPr>
        <w:t>good = []</w:t>
      </w:r>
    </w:p>
    <w:p w14:paraId="49E14A3C" w14:textId="77777777" w:rsidR="009D2D35" w:rsidRPr="0004331B" w:rsidRDefault="009D2D35" w:rsidP="009D2D35">
      <w:pPr>
        <w:pStyle w:val="BodyText"/>
        <w:rPr>
          <w:i/>
          <w:iCs/>
        </w:rPr>
      </w:pPr>
      <w:r w:rsidRPr="0004331B">
        <w:rPr>
          <w:i/>
          <w:iCs/>
        </w:rPr>
        <w:t>for m, n in matches:</w:t>
      </w:r>
    </w:p>
    <w:p w14:paraId="62E9C15A" w14:textId="77777777" w:rsidR="009D2D35" w:rsidRPr="0004331B" w:rsidRDefault="009D2D35" w:rsidP="009D2D35">
      <w:pPr>
        <w:pStyle w:val="BodyText"/>
        <w:ind w:firstLine="720"/>
        <w:rPr>
          <w:i/>
          <w:iCs/>
        </w:rPr>
      </w:pPr>
      <w:r w:rsidRPr="0004331B">
        <w:rPr>
          <w:i/>
          <w:iCs/>
        </w:rPr>
        <w:t>if m.distance &lt; 0.7*n.distance:</w:t>
      </w:r>
    </w:p>
    <w:p w14:paraId="3CAB8691" w14:textId="77777777" w:rsidR="009D2D35" w:rsidRDefault="009D2D35" w:rsidP="009D2D35">
      <w:pPr>
        <w:pStyle w:val="BodyText"/>
        <w:rPr>
          <w:i/>
          <w:iCs/>
        </w:rPr>
      </w:pPr>
      <w:r w:rsidRPr="0004331B">
        <w:rPr>
          <w:i/>
          <w:iCs/>
        </w:rPr>
        <w:t xml:space="preserve">            good.append(m)</w:t>
      </w:r>
    </w:p>
    <w:p w14:paraId="1B563F98" w14:textId="77777777" w:rsidR="009D2D35" w:rsidRDefault="009D2D35" w:rsidP="009D2D35">
      <w:pPr>
        <w:pStyle w:val="BodyText"/>
      </w:pPr>
    </w:p>
    <w:p w14:paraId="56D278AB" w14:textId="7A32EDFD" w:rsidR="009D2D35" w:rsidRPr="00D26027" w:rsidRDefault="009D2D35" w:rsidP="009D2D35">
      <w:pPr>
        <w:pStyle w:val="BodyText"/>
      </w:pPr>
      <w:r w:rsidRPr="004306D5">
        <w:t xml:space="preserve">Each </w:t>
      </w:r>
      <w:r w:rsidR="00EA7BF2">
        <w:t>K</w:t>
      </w:r>
      <w:r w:rsidR="00EA7BF2" w:rsidRPr="004306D5">
        <w:t>ey</w:t>
      </w:r>
      <w:r w:rsidR="00EA7BF2">
        <w:t xml:space="preserve"> P</w:t>
      </w:r>
      <w:r w:rsidR="00EA7BF2" w:rsidRPr="004306D5">
        <w:t xml:space="preserve">oint </w:t>
      </w:r>
      <w:r w:rsidRPr="004306D5">
        <w:t xml:space="preserve">of the first image is matched with several </w:t>
      </w:r>
      <w:r w:rsidR="00EA7BF2">
        <w:t>K</w:t>
      </w:r>
      <w:r w:rsidRPr="004306D5">
        <w:t>ey</w:t>
      </w:r>
      <w:r w:rsidR="00EA7BF2">
        <w:t xml:space="preserve"> P</w:t>
      </w:r>
      <w:r w:rsidRPr="004306D5">
        <w:t xml:space="preserve">oints from the second image. We keep the </w:t>
      </w:r>
      <w:r>
        <w:t>two</w:t>
      </w:r>
      <w:r w:rsidRPr="004306D5">
        <w:t xml:space="preserve"> best matches for each </w:t>
      </w:r>
      <w:r w:rsidR="00EA7BF2">
        <w:t>K</w:t>
      </w:r>
      <w:r w:rsidR="00EA7BF2" w:rsidRPr="004306D5">
        <w:t>ey</w:t>
      </w:r>
      <w:r w:rsidR="00EA7BF2">
        <w:t xml:space="preserve"> P</w:t>
      </w:r>
      <w:r w:rsidR="00EA7BF2" w:rsidRPr="004306D5">
        <w:t xml:space="preserve">oint </w:t>
      </w:r>
      <w:r w:rsidRPr="004306D5">
        <w:t>(</w:t>
      </w:r>
      <w:r>
        <w:t>those</w:t>
      </w:r>
      <w:r w:rsidRPr="004306D5">
        <w:t xml:space="preserve"> with the smallest distance measurement). Lowe's test checks that the </w:t>
      </w:r>
      <w:r>
        <w:t xml:space="preserve">distances for these </w:t>
      </w:r>
      <w:r w:rsidRPr="004306D5">
        <w:t xml:space="preserve">two </w:t>
      </w:r>
      <w:r>
        <w:t>best matches</w:t>
      </w:r>
      <w:r w:rsidRPr="004306D5">
        <w:t xml:space="preserve"> are sufficiently different. If they are not, then the </w:t>
      </w:r>
      <w:r w:rsidR="00EA7BF2">
        <w:t>K</w:t>
      </w:r>
      <w:r w:rsidR="00EA7BF2" w:rsidRPr="004306D5">
        <w:t>ey</w:t>
      </w:r>
      <w:r w:rsidR="00EA7BF2">
        <w:t xml:space="preserve"> P</w:t>
      </w:r>
      <w:r w:rsidR="00EA7BF2" w:rsidRPr="004306D5">
        <w:t xml:space="preserve">oints </w:t>
      </w:r>
      <w:r w:rsidRPr="004306D5">
        <w:t xml:space="preserve">is </w:t>
      </w:r>
      <w:r>
        <w:t>removed from further consideration</w:t>
      </w:r>
      <w:r w:rsidRPr="004306D5">
        <w:t>.</w:t>
      </w:r>
    </w:p>
    <w:p w14:paraId="636C18C7" w14:textId="77777777" w:rsidR="009D2D35" w:rsidRDefault="009D2D35" w:rsidP="009D2D35">
      <w:pPr>
        <w:pStyle w:val="BodyText"/>
      </w:pPr>
      <w:r>
        <w:t>Few more steps for filtering out bad matches can be performed after this.</w:t>
      </w:r>
    </w:p>
    <w:p w14:paraId="6AEDE875" w14:textId="596F7D34" w:rsidR="00CC0D32" w:rsidRDefault="00CC0D32" w:rsidP="00CC0D32">
      <w:pPr>
        <w:pStyle w:val="BodyText"/>
      </w:pPr>
      <w:r>
        <w:t xml:space="preserve">A commonly used way of selecting only good </w:t>
      </w:r>
      <w:r w:rsidR="009D2D35">
        <w:t xml:space="preserve"> </w:t>
      </w:r>
      <w:r w:rsidR="00EA7BF2">
        <w:t>K</w:t>
      </w:r>
      <w:r w:rsidR="00EA7BF2" w:rsidRPr="004306D5">
        <w:t>ey</w:t>
      </w:r>
      <w:r w:rsidR="00EA7BF2">
        <w:t xml:space="preserve"> P</w:t>
      </w:r>
      <w:r w:rsidR="00EA7BF2" w:rsidRPr="004306D5">
        <w:t>oints</w:t>
      </w:r>
      <w:r w:rsidR="00EA7BF2">
        <w:t xml:space="preserve"> </w:t>
      </w:r>
      <w:r>
        <w:t>while</w:t>
      </w:r>
      <w:r w:rsidR="009D2D35">
        <w:t xml:space="preserve"> determin</w:t>
      </w:r>
      <w:r>
        <w:t>ing</w:t>
      </w:r>
      <w:r w:rsidR="009D2D35">
        <w:t xml:space="preserve"> the best transformation </w:t>
      </w:r>
      <w:r>
        <w:t>is to use</w:t>
      </w:r>
      <w:r w:rsidR="009D2D35">
        <w:t xml:space="preserve"> RANSAC algorithm</w:t>
      </w:r>
      <w:r>
        <w:t xml:space="preserve"> </w:t>
      </w:r>
      <w:r>
        <w:fldChar w:fldCharType="begin"/>
      </w:r>
      <w:r w:rsidR="003105E6">
        <w:instrText xml:space="preserve"> ADDIN ZOTERO_ITEM CSL_CITATION {"citationID":"G4ApExE2","properties":{"formattedCitation":"({\\i{}15})","plainCitation":"(15)","noteIndex":0},"citationItems":[{"id":479,"uris":["http://zotero.org/users/local/c7QOCHth/items/7VNBWZM6"],"uri":["http://zotero.org/users/local/c7QOCHth/items/7VNBWZM6"],"itemData":{"id":479,"type":"chapter","container-title":"Readings in Computer Vision","ISBN":"978-0-08-051581-6","language":"en","note":"DOI: 10.1016/B978-0-08-051581-6.50070-2","page":"726-740","publisher":"Elsevier","source":"DOI.org (Crossref)","title":"Random Sample Consensus: A Paradigm for Model Fitting with Applications to Image Analysis and Automated Cartography","title-short":"Random Sample Consensus","URL":"https://linkinghub.elsevier.com/retrieve/pii/B9780080515816500702","author":[{"family":"Fischler","given":"Martin A."},{"family":"Bolles","given":"Robert C."}],"accessed":{"date-parts":[["2021",9,21]]},"issued":{"date-parts":[["1987"]]}}}],"schema":"https://github.com/citation-style-language/schema/raw/master/csl-citation.json"} </w:instrText>
      </w:r>
      <w:r>
        <w:fldChar w:fldCharType="separate"/>
      </w:r>
      <w:r w:rsidR="003105E6" w:rsidRPr="003105E6">
        <w:t>(</w:t>
      </w:r>
      <w:r w:rsidR="003105E6" w:rsidRPr="003105E6">
        <w:rPr>
          <w:i/>
          <w:iCs/>
        </w:rPr>
        <w:t>15</w:t>
      </w:r>
      <w:r w:rsidR="003105E6" w:rsidRPr="003105E6">
        <w:t>)</w:t>
      </w:r>
      <w:r>
        <w:fldChar w:fldCharType="end"/>
      </w:r>
      <w:r w:rsidR="009D2D35">
        <w:t>.</w:t>
      </w:r>
    </w:p>
    <w:p w14:paraId="655FDA09" w14:textId="3A73B5A3" w:rsidR="00CC0D32" w:rsidRDefault="00CC0D32" w:rsidP="00CC0D32">
      <w:pPr>
        <w:pStyle w:val="BodyText"/>
      </w:pPr>
      <w:r>
        <w:t xml:space="preserve">Alternatively, </w:t>
      </w:r>
      <w:r w:rsidR="00891612">
        <w:t xml:space="preserve">iterative linear regression with “Throw away </w:t>
      </w:r>
      <w:r w:rsidR="0099095C">
        <w:t xml:space="preserve">the </w:t>
      </w:r>
      <w:r w:rsidR="00891612">
        <w:t xml:space="preserve">worst outlier” heuristic can be used. For each </w:t>
      </w:r>
      <w:r w:rsidR="00891612" w:rsidRPr="00623B55">
        <w:rPr>
          <w:i/>
          <w:iCs/>
        </w:rPr>
        <w:t>i-th</w:t>
      </w:r>
      <w:r w:rsidR="00891612">
        <w:t xml:space="preserve"> matched pair of </w:t>
      </w:r>
      <w:r w:rsidR="00EA7BF2">
        <w:t>K</w:t>
      </w:r>
      <w:r w:rsidR="00EA7BF2" w:rsidRPr="004306D5">
        <w:t>ey</w:t>
      </w:r>
      <w:r w:rsidR="00EA7BF2">
        <w:t xml:space="preserve"> P</w:t>
      </w:r>
      <w:r w:rsidR="00EA7BF2" w:rsidRPr="004306D5">
        <w:t>oints</w:t>
      </w:r>
      <w:r w:rsidR="00891612">
        <w:t xml:space="preserve">, the error is calculated as </w:t>
      </w:r>
      <m:oMath>
        <m:sSub>
          <m:sSubPr>
            <m:ctrlPr>
              <w:rPr>
                <w:rFonts w:ascii="Cambria Math" w:hAnsi="Cambria Math"/>
                <w:i/>
              </w:rPr>
            </m:ctrlPr>
          </m:sSubPr>
          <m:e>
            <m:r>
              <w:rPr>
                <w:rFonts w:ascii="Cambria Math" w:hAnsi="Cambria Math"/>
              </w:rPr>
              <m:t>Error</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st.Point</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Src.Point</m:t>
                </m:r>
              </m:e>
              <m:sub>
                <m:r>
                  <w:rPr>
                    <w:rFonts w:ascii="Cambria Math" w:hAnsi="Cambria Math"/>
                  </w:rPr>
                  <m:t>i</m:t>
                </m:r>
              </m:sub>
            </m:sSub>
          </m:e>
        </m:d>
      </m:oMath>
      <w:r w:rsidR="00891612">
        <w:t xml:space="preserve">. The iterative procedure throws away the matched </w:t>
      </w:r>
      <w:r w:rsidR="00EA7BF2">
        <w:t>K</w:t>
      </w:r>
      <w:r w:rsidR="00EA7BF2" w:rsidRPr="004306D5">
        <w:t>ey</w:t>
      </w:r>
      <w:r w:rsidR="00EA7BF2">
        <w:t xml:space="preserve"> P</w:t>
      </w:r>
      <w:r w:rsidR="00EA7BF2" w:rsidRPr="004306D5">
        <w:t>oint</w:t>
      </w:r>
      <w:r w:rsidR="00EA7BF2">
        <w:t xml:space="preserve"> </w:t>
      </w:r>
      <w:r w:rsidR="00891612">
        <w:t xml:space="preserve">pair with worst error on every iteration until the worst error falls below </w:t>
      </w:r>
      <w:r w:rsidR="00891612" w:rsidRPr="00A213C2">
        <w:rPr>
          <w:b/>
          <w:bCs/>
        </w:rPr>
        <w:t>drmax</w:t>
      </w:r>
      <w:r w:rsidR="00891612">
        <w:t xml:space="preserve"> or the max number of iterations is reached</w:t>
      </w:r>
      <w:r w:rsidR="00EA7BF2">
        <w:t>.</w:t>
      </w:r>
    </w:p>
    <w:p w14:paraId="040BFD45" w14:textId="085EDBAF" w:rsidR="008A7AF3" w:rsidRDefault="008A7AF3" w:rsidP="008A7AF3">
      <w:pPr>
        <w:pStyle w:val="Heading2"/>
      </w:pPr>
      <w:bookmarkStart w:id="58" w:name="_Toc90365938"/>
      <w:r>
        <w:t>Implementation of Regularized Affine Transformation</w:t>
      </w:r>
      <w:bookmarkEnd w:id="58"/>
    </w:p>
    <w:p w14:paraId="6232E477" w14:textId="70CF49D6" w:rsidR="00210021" w:rsidRDefault="00210021" w:rsidP="00210021">
      <w:pPr>
        <w:pStyle w:val="BodyText"/>
      </w:pPr>
      <w:r>
        <w:t xml:space="preserve">For a given set of matched key Points, src_pts and dst_pts, the transformation matrix assuming Regulirized Affine Transformation is determined using the procedure </w:t>
      </w:r>
      <w:r w:rsidRPr="00210021">
        <w:rPr>
          <w:b/>
          <w:bCs/>
          <w:i/>
          <w:iCs/>
        </w:rPr>
        <w:lastRenderedPageBreak/>
        <w:t>determine_regularized_affine_transform(src_pts, dst_pts, l2_matrix = None, targ_vector = None)</w:t>
      </w:r>
      <w:r>
        <w:t>:</w:t>
      </w:r>
    </w:p>
    <w:p w14:paraId="4CF949E1" w14:textId="77777777" w:rsidR="00210021" w:rsidRDefault="00210021" w:rsidP="00210021">
      <w:pPr>
        <w:pStyle w:val="BodyText"/>
      </w:pPr>
    </w:p>
    <w:p w14:paraId="1042EECD" w14:textId="55738D1C" w:rsidR="00210021" w:rsidRPr="00210021" w:rsidRDefault="00210021" w:rsidP="00210021">
      <w:pPr>
        <w:pStyle w:val="BodyText"/>
        <w:rPr>
          <w:i/>
          <w:iCs/>
        </w:rPr>
      </w:pPr>
      <w:r w:rsidRPr="00210021">
        <w:rPr>
          <w:i/>
          <w:iCs/>
        </w:rPr>
        <w:t>def determine_regularized_affine_transform(src_pts, dst_pts, l2_matrix = None, targ_vector = None):</w:t>
      </w:r>
    </w:p>
    <w:p w14:paraId="50EFD728" w14:textId="1D52FBA1" w:rsidR="00210021" w:rsidRDefault="00210021" w:rsidP="00210021">
      <w:r>
        <w:t xml:space="preserve">    """Estimate N-D affine transformation with regularization from a set of corresponding points.</w:t>
      </w:r>
    </w:p>
    <w:p w14:paraId="455BC62F" w14:textId="433013C7" w:rsidR="00210021" w:rsidRDefault="00210021" w:rsidP="00210021">
      <w:r>
        <w:t xml:space="preserve">        We can determine the over-, well- and under-determined parameters</w:t>
      </w:r>
      <w:r w:rsidR="00633AD8">
        <w:t xml:space="preserve"> </w:t>
      </w:r>
      <w:r>
        <w:t>with the total least-squares method.</w:t>
      </w:r>
    </w:p>
    <w:p w14:paraId="6CCEC0C7" w14:textId="77777777" w:rsidR="00210021" w:rsidRDefault="00210021" w:rsidP="00210021">
      <w:r>
        <w:t xml:space="preserve">        Number of source and destination coordinates must match.</w:t>
      </w:r>
    </w:p>
    <w:p w14:paraId="52C68BFA" w14:textId="26739070" w:rsidR="00210021" w:rsidRDefault="00210021" w:rsidP="00210021">
      <w:r>
        <w:t xml:space="preserve">        The transformation is defined as:</w:t>
      </w:r>
    </w:p>
    <w:p w14:paraId="25F4CF10" w14:textId="77777777" w:rsidR="00210021" w:rsidRDefault="00210021" w:rsidP="00210021">
      <w:r>
        <w:t xml:space="preserve">            X = (a0*x + a1*y + a2) </w:t>
      </w:r>
    </w:p>
    <w:p w14:paraId="3BB8591A" w14:textId="77777777" w:rsidR="00210021" w:rsidRDefault="00210021" w:rsidP="00210021">
      <w:r>
        <w:t xml:space="preserve">            Y = (b0*x + b1*y + b2)</w:t>
      </w:r>
    </w:p>
    <w:p w14:paraId="2A3F0E71" w14:textId="4514AB7C" w:rsidR="00210021" w:rsidRDefault="00210021" w:rsidP="00210021">
      <w:r>
        <w:t xml:space="preserve">        This is regularized Affine estimation - it is </w:t>
      </w:r>
      <w:r w:rsidR="00633AD8">
        <w:t>regularized</w:t>
      </w:r>
      <w:r>
        <w:t xml:space="preserve"> so that the penalty is for deviation from </w:t>
      </w:r>
      <w:r w:rsidR="00633AD8">
        <w:t>a target (default target is rigid shift)</w:t>
      </w:r>
      <w:r>
        <w:t xml:space="preserve"> transformation</w:t>
      </w:r>
    </w:p>
    <w:p w14:paraId="5019D047" w14:textId="7559B3FD" w:rsidR="00210021" w:rsidRDefault="00210021" w:rsidP="00210021">
      <w:r>
        <w:t xml:space="preserve">        a0 =1, a1=0, b0=1, b1=1 are parameters for </w:t>
      </w:r>
      <w:r w:rsidR="00633AD8">
        <w:t>target (</w:t>
      </w:r>
      <w:r>
        <w:t>shift</w:t>
      </w:r>
      <w:r w:rsidR="00633AD8">
        <w:t>)</w:t>
      </w:r>
      <w:r>
        <w:t xml:space="preserve"> transform. Deviation from these is penalized.</w:t>
      </w:r>
    </w:p>
    <w:p w14:paraId="09581BB9" w14:textId="77777777" w:rsidR="00210021" w:rsidRDefault="00210021" w:rsidP="00210021"/>
    <w:p w14:paraId="142C3937" w14:textId="77777777" w:rsidR="00210021" w:rsidRDefault="00210021" w:rsidP="00210021">
      <w:r>
        <w:t xml:space="preserve">        The coefficients appear linearly so we can write</w:t>
      </w:r>
    </w:p>
    <w:p w14:paraId="7F9B9E83" w14:textId="7B179B45" w:rsidR="00210021" w:rsidRDefault="00210021" w:rsidP="00210021">
      <w:r>
        <w:t xml:space="preserve">        A x = B, where:</w:t>
      </w:r>
    </w:p>
    <w:p w14:paraId="101CF5E3" w14:textId="77777777" w:rsidR="00210021" w:rsidRDefault="00210021" w:rsidP="00210021">
      <w:r>
        <w:t xml:space="preserve">            A   = [[x y 1 0 0 0]</w:t>
      </w:r>
    </w:p>
    <w:p w14:paraId="4211C754" w14:textId="77777777" w:rsidR="00210021" w:rsidRDefault="00210021" w:rsidP="00210021">
      <w:r>
        <w:t xml:space="preserve">                   [0 0 0 x y 1]]</w:t>
      </w:r>
    </w:p>
    <w:p w14:paraId="3F18AE64" w14:textId="015D48A7" w:rsidR="00210021" w:rsidRDefault="00210021" w:rsidP="00210021">
      <w:r>
        <w:t xml:space="preserve">            </w:t>
      </w:r>
      <w:r w:rsidR="00633AD8" w:rsidRPr="00633AD8">
        <w:t>Htarget</w:t>
      </w:r>
      <w:r>
        <w:t>.T = [a0 a1 a2 b0 b1 b2]</w:t>
      </w:r>
    </w:p>
    <w:p w14:paraId="30E71A1B" w14:textId="77777777" w:rsidR="00210021" w:rsidRDefault="00210021" w:rsidP="00210021">
      <w:r>
        <w:t xml:space="preserve">            B.T = [X Y]</w:t>
      </w:r>
    </w:p>
    <w:p w14:paraId="2CE1473D" w14:textId="77777777" w:rsidR="00210021" w:rsidRDefault="00210021" w:rsidP="00210021"/>
    <w:p w14:paraId="5976C94C" w14:textId="38024B8C" w:rsidR="00210021" w:rsidRDefault="00210021" w:rsidP="00210021">
      <w:r>
        <w:t xml:space="preserve">        In case of </w:t>
      </w:r>
      <w:r w:rsidR="00633AD8">
        <w:t>ordinary</w:t>
      </w:r>
      <w:r>
        <w:t xml:space="preserve"> least-squares (OLS) the solution of this system</w:t>
      </w:r>
    </w:p>
    <w:p w14:paraId="3D155628" w14:textId="77777777" w:rsidR="00210021" w:rsidRDefault="00210021" w:rsidP="00210021">
      <w:r>
        <w:t xml:space="preserve">        of equations is:</w:t>
      </w:r>
    </w:p>
    <w:p w14:paraId="7697056F" w14:textId="77777777" w:rsidR="00210021" w:rsidRDefault="00210021" w:rsidP="00210021">
      <w:r>
        <w:t xml:space="preserve">        H = np.linalg.inv(A.T @ A) @ A @ B</w:t>
      </w:r>
    </w:p>
    <w:p w14:paraId="1AB8696A" w14:textId="77777777" w:rsidR="00210021" w:rsidRDefault="00210021" w:rsidP="00210021">
      <w:r>
        <w:t xml:space="preserve">        </w:t>
      </w:r>
    </w:p>
    <w:p w14:paraId="2FB0C52D" w14:textId="77777777" w:rsidR="00210021" w:rsidRDefault="00210021" w:rsidP="00210021">
      <w:r>
        <w:t xml:space="preserve">        In case of least-squares with Tikhonov-like regularization:</w:t>
      </w:r>
    </w:p>
    <w:p w14:paraId="2B8915A2" w14:textId="77777777" w:rsidR="00210021" w:rsidRDefault="00210021" w:rsidP="00210021">
      <w:r>
        <w:t xml:space="preserve">        H = np.linalg.inv(A.T @ A + Γ.T @ Γ) @ (A @ B + Γ.T @ Γ @ Htarget)</w:t>
      </w:r>
    </w:p>
    <w:p w14:paraId="450FA9DD" w14:textId="77777777" w:rsidR="00210021" w:rsidRDefault="00210021" w:rsidP="00210021">
      <w:r>
        <w:t xml:space="preserve">        where Γ.T @ Γ (for simplicity will call it L2 vector) is regularization term and Htarget </w:t>
      </w:r>
    </w:p>
    <w:p w14:paraId="04F45E1A" w14:textId="0EC78BCA" w:rsidR="00210021" w:rsidRDefault="00210021" w:rsidP="00210021">
      <w:r>
        <w:t xml:space="preserve">        is a target solution, deviation from which is minimized in L2 </w:t>
      </w:r>
      <w:r w:rsidR="00633AD8">
        <w:t>sense</w:t>
      </w:r>
    </w:p>
    <w:p w14:paraId="2DCAC49E" w14:textId="77777777" w:rsidR="00210021" w:rsidRDefault="00210021" w:rsidP="00210021">
      <w:r>
        <w:t xml:space="preserve">     """ </w:t>
      </w:r>
    </w:p>
    <w:p w14:paraId="56E5AB94" w14:textId="77777777" w:rsidR="00210021" w:rsidRDefault="00210021" w:rsidP="00210021"/>
    <w:p w14:paraId="43F41FDC" w14:textId="77777777" w:rsidR="00210021" w:rsidRPr="00633AD8" w:rsidRDefault="00210021" w:rsidP="00210021">
      <w:pPr>
        <w:rPr>
          <w:i/>
          <w:iCs/>
        </w:rPr>
      </w:pPr>
      <w:r>
        <w:t xml:space="preserve">    </w:t>
      </w:r>
      <w:r w:rsidRPr="00633AD8">
        <w:rPr>
          <w:i/>
          <w:iCs/>
        </w:rPr>
        <w:t>src_matrix, src = _center_and_normalize_points_gs(src_pts)</w:t>
      </w:r>
    </w:p>
    <w:p w14:paraId="077725A0" w14:textId="77777777" w:rsidR="00210021" w:rsidRPr="00633AD8" w:rsidRDefault="00210021" w:rsidP="00210021">
      <w:pPr>
        <w:rPr>
          <w:i/>
          <w:iCs/>
        </w:rPr>
      </w:pPr>
      <w:r w:rsidRPr="00633AD8">
        <w:rPr>
          <w:i/>
          <w:iCs/>
        </w:rPr>
        <w:t xml:space="preserve">    dst_matrix, dst = _center_and_normalize_points_gs(dst_pts)</w:t>
      </w:r>
    </w:p>
    <w:p w14:paraId="00EB116B" w14:textId="77777777" w:rsidR="00210021" w:rsidRDefault="00210021" w:rsidP="00210021"/>
    <w:p w14:paraId="5507E261" w14:textId="77777777" w:rsidR="00210021" w:rsidRPr="00633AD8" w:rsidRDefault="00210021" w:rsidP="00210021">
      <w:pPr>
        <w:rPr>
          <w:i/>
          <w:iCs/>
        </w:rPr>
      </w:pPr>
      <w:r w:rsidRPr="00633AD8">
        <w:rPr>
          <w:i/>
          <w:iCs/>
        </w:rPr>
        <w:t xml:space="preserve">    n, d = src.shape</w:t>
      </w:r>
    </w:p>
    <w:p w14:paraId="2A847909" w14:textId="77777777" w:rsidR="00210021" w:rsidRDefault="00210021" w:rsidP="00210021">
      <w:r w:rsidRPr="00633AD8">
        <w:rPr>
          <w:i/>
          <w:iCs/>
        </w:rPr>
        <w:t xml:space="preserve">    n2 = n*n</w:t>
      </w:r>
      <w:r>
        <w:t xml:space="preserve">   # normalization factor, so that shrinkage parameter does not depend on the number of points</w:t>
      </w:r>
    </w:p>
    <w:p w14:paraId="37240C63" w14:textId="77777777" w:rsidR="00210021" w:rsidRDefault="00210021" w:rsidP="00210021"/>
    <w:p w14:paraId="7CFBFBB1" w14:textId="77777777" w:rsidR="00210021" w:rsidRPr="00633AD8" w:rsidRDefault="00210021" w:rsidP="00210021">
      <w:pPr>
        <w:rPr>
          <w:i/>
          <w:iCs/>
        </w:rPr>
      </w:pPr>
      <w:r w:rsidRPr="00633AD8">
        <w:rPr>
          <w:i/>
          <w:iCs/>
        </w:rPr>
        <w:t xml:space="preserve">    A = np.zeros((n * d, d * (d + 1)))</w:t>
      </w:r>
    </w:p>
    <w:p w14:paraId="69F3AB50" w14:textId="77777777" w:rsidR="00210021" w:rsidRDefault="00210021" w:rsidP="00210021">
      <w:r>
        <w:t xml:space="preserve">    # fill the A matrix with the appropriate block matrices; see docstring</w:t>
      </w:r>
    </w:p>
    <w:p w14:paraId="43FFF933" w14:textId="77777777" w:rsidR="00210021" w:rsidRDefault="00210021" w:rsidP="00210021">
      <w:r>
        <w:t xml:space="preserve">    # for 2D example — this can be generalised to more blocks in the 3D and</w:t>
      </w:r>
    </w:p>
    <w:p w14:paraId="4E07EAE6" w14:textId="77777777" w:rsidR="00210021" w:rsidRDefault="00210021" w:rsidP="00210021">
      <w:r>
        <w:t xml:space="preserve">    # higher-dimensional cases.</w:t>
      </w:r>
    </w:p>
    <w:p w14:paraId="20CB5D70" w14:textId="77777777" w:rsidR="00210021" w:rsidRPr="00F73A32" w:rsidRDefault="00210021" w:rsidP="00210021">
      <w:pPr>
        <w:rPr>
          <w:i/>
          <w:iCs/>
        </w:rPr>
      </w:pPr>
      <w:r>
        <w:t xml:space="preserve">    </w:t>
      </w:r>
      <w:r w:rsidRPr="00F73A32">
        <w:rPr>
          <w:i/>
          <w:iCs/>
        </w:rPr>
        <w:t>for ddim in range(d):</w:t>
      </w:r>
    </w:p>
    <w:p w14:paraId="34CC4A09" w14:textId="77777777" w:rsidR="00210021" w:rsidRPr="00633AD8" w:rsidRDefault="00210021" w:rsidP="00210021">
      <w:pPr>
        <w:rPr>
          <w:i/>
          <w:iCs/>
        </w:rPr>
      </w:pPr>
      <w:r>
        <w:lastRenderedPageBreak/>
        <w:t xml:space="preserve">        </w:t>
      </w:r>
      <w:r w:rsidRPr="00633AD8">
        <w:rPr>
          <w:i/>
          <w:iCs/>
        </w:rPr>
        <w:t>A[ddim*n : (ddim + 1) * n, ddim * (d + 1) : ddim * (d + 1) + d] = src</w:t>
      </w:r>
    </w:p>
    <w:p w14:paraId="1C410587" w14:textId="77777777" w:rsidR="00210021" w:rsidRPr="00633AD8" w:rsidRDefault="00210021" w:rsidP="00210021">
      <w:pPr>
        <w:rPr>
          <w:i/>
          <w:iCs/>
        </w:rPr>
      </w:pPr>
      <w:r w:rsidRPr="00633AD8">
        <w:rPr>
          <w:i/>
          <w:iCs/>
        </w:rPr>
        <w:t xml:space="preserve">        A[ddim*n : (ddim + 1) * n, ddim * (d + 1) + d] = 1</w:t>
      </w:r>
    </w:p>
    <w:p w14:paraId="057DBFBF" w14:textId="77777777" w:rsidR="00210021" w:rsidRPr="00633AD8" w:rsidRDefault="00210021" w:rsidP="00210021">
      <w:pPr>
        <w:rPr>
          <w:i/>
          <w:iCs/>
        </w:rPr>
      </w:pPr>
    </w:p>
    <w:p w14:paraId="4431C29A" w14:textId="77777777" w:rsidR="00210021" w:rsidRPr="00633AD8" w:rsidRDefault="00210021" w:rsidP="00210021">
      <w:pPr>
        <w:rPr>
          <w:i/>
          <w:iCs/>
        </w:rPr>
      </w:pPr>
      <w:r w:rsidRPr="00633AD8">
        <w:rPr>
          <w:i/>
          <w:iCs/>
        </w:rPr>
        <w:t xml:space="preserve">    AtA = A.T @ A / n2</w:t>
      </w:r>
    </w:p>
    <w:p w14:paraId="44035AF9" w14:textId="77777777" w:rsidR="00210021" w:rsidRPr="00633AD8" w:rsidRDefault="00210021" w:rsidP="00210021">
      <w:pPr>
        <w:rPr>
          <w:i/>
          <w:iCs/>
        </w:rPr>
      </w:pPr>
      <w:r w:rsidRPr="00633AD8">
        <w:rPr>
          <w:i/>
          <w:iCs/>
        </w:rPr>
        <w:t xml:space="preserve">    </w:t>
      </w:r>
    </w:p>
    <w:p w14:paraId="4FC5D1CE" w14:textId="77777777" w:rsidR="00210021" w:rsidRPr="00633AD8" w:rsidRDefault="00210021" w:rsidP="00210021">
      <w:pPr>
        <w:rPr>
          <w:i/>
          <w:iCs/>
        </w:rPr>
      </w:pPr>
      <w:r w:rsidRPr="00633AD8">
        <w:rPr>
          <w:i/>
          <w:iCs/>
        </w:rPr>
        <w:t xml:space="preserve">    if l2_matrix is None:</w:t>
      </w:r>
    </w:p>
    <w:p w14:paraId="730EB362" w14:textId="77777777" w:rsidR="00210021" w:rsidRDefault="00210021" w:rsidP="00210021">
      <w:r w:rsidRPr="00633AD8">
        <w:rPr>
          <w:i/>
          <w:iCs/>
        </w:rPr>
        <w:t xml:space="preserve">        l2 = 1.0e-5</w:t>
      </w:r>
      <w:r>
        <w:t xml:space="preserve">   # default shrinkage parameter</w:t>
      </w:r>
    </w:p>
    <w:p w14:paraId="1604B7DB" w14:textId="77777777" w:rsidR="00210021" w:rsidRPr="00633AD8" w:rsidRDefault="00210021" w:rsidP="00210021">
      <w:pPr>
        <w:rPr>
          <w:i/>
          <w:iCs/>
        </w:rPr>
      </w:pPr>
      <w:r>
        <w:t xml:space="preserve">        </w:t>
      </w:r>
      <w:r w:rsidRPr="00633AD8">
        <w:rPr>
          <w:i/>
          <w:iCs/>
        </w:rPr>
        <w:t>l2_matrix = np.eye(2 * (d + 1)) * l2</w:t>
      </w:r>
    </w:p>
    <w:p w14:paraId="4E0E0CC6" w14:textId="77777777" w:rsidR="00210021" w:rsidRPr="00633AD8" w:rsidRDefault="00210021" w:rsidP="00210021">
      <w:pPr>
        <w:rPr>
          <w:i/>
          <w:iCs/>
        </w:rPr>
      </w:pPr>
      <w:r w:rsidRPr="00633AD8">
        <w:rPr>
          <w:i/>
          <w:iCs/>
        </w:rPr>
        <w:t xml:space="preserve">        for ddim in range(d):</w:t>
      </w:r>
    </w:p>
    <w:p w14:paraId="0C0CD4F6" w14:textId="77777777" w:rsidR="00210021" w:rsidRPr="00633AD8" w:rsidRDefault="00210021" w:rsidP="00210021">
      <w:pPr>
        <w:rPr>
          <w:i/>
          <w:iCs/>
        </w:rPr>
      </w:pPr>
      <w:r w:rsidRPr="00633AD8">
        <w:rPr>
          <w:i/>
          <w:iCs/>
        </w:rPr>
        <w:t xml:space="preserve">            ii = (d + 1) * (ddim + 1) - 1</w:t>
      </w:r>
    </w:p>
    <w:p w14:paraId="63528A5A" w14:textId="77777777" w:rsidR="00210021" w:rsidRPr="00633AD8" w:rsidRDefault="00210021" w:rsidP="00210021">
      <w:pPr>
        <w:rPr>
          <w:i/>
          <w:iCs/>
        </w:rPr>
      </w:pPr>
      <w:r w:rsidRPr="00633AD8">
        <w:rPr>
          <w:i/>
          <w:iCs/>
        </w:rPr>
        <w:t xml:space="preserve">            l2_matrix[ii,ii] = 0</w:t>
      </w:r>
    </w:p>
    <w:p w14:paraId="7092863E" w14:textId="77777777" w:rsidR="00210021" w:rsidRPr="00633AD8" w:rsidRDefault="00210021" w:rsidP="00210021">
      <w:pPr>
        <w:rPr>
          <w:i/>
          <w:iCs/>
        </w:rPr>
      </w:pPr>
    </w:p>
    <w:p w14:paraId="4034F9C6" w14:textId="77777777" w:rsidR="00210021" w:rsidRPr="00633AD8" w:rsidRDefault="00210021" w:rsidP="00210021">
      <w:pPr>
        <w:rPr>
          <w:i/>
          <w:iCs/>
        </w:rPr>
      </w:pPr>
      <w:r w:rsidRPr="00633AD8">
        <w:rPr>
          <w:i/>
          <w:iCs/>
        </w:rPr>
        <w:t xml:space="preserve">    if targ_vector is None:</w:t>
      </w:r>
    </w:p>
    <w:p w14:paraId="4B5F0782" w14:textId="77777777" w:rsidR="00210021" w:rsidRPr="00633AD8" w:rsidRDefault="00210021" w:rsidP="00210021">
      <w:pPr>
        <w:rPr>
          <w:i/>
          <w:iCs/>
        </w:rPr>
      </w:pPr>
      <w:r w:rsidRPr="00633AD8">
        <w:rPr>
          <w:i/>
          <w:iCs/>
        </w:rPr>
        <w:t xml:space="preserve">        targ_vector = np.zeros(2 * (d + 1))</w:t>
      </w:r>
    </w:p>
    <w:p w14:paraId="17AFD341" w14:textId="77777777" w:rsidR="00210021" w:rsidRPr="00633AD8" w:rsidRDefault="00210021" w:rsidP="00210021">
      <w:pPr>
        <w:rPr>
          <w:i/>
          <w:iCs/>
        </w:rPr>
      </w:pPr>
      <w:r w:rsidRPr="00633AD8">
        <w:rPr>
          <w:i/>
          <w:iCs/>
        </w:rPr>
        <w:t xml:space="preserve">        targ_vector[0] = 1</w:t>
      </w:r>
    </w:p>
    <w:p w14:paraId="4F4833F6" w14:textId="77777777" w:rsidR="00210021" w:rsidRPr="00633AD8" w:rsidRDefault="00210021" w:rsidP="00210021">
      <w:pPr>
        <w:rPr>
          <w:i/>
          <w:iCs/>
        </w:rPr>
      </w:pPr>
      <w:r w:rsidRPr="00633AD8">
        <w:rPr>
          <w:i/>
          <w:iCs/>
        </w:rPr>
        <w:t xml:space="preserve">        targ_vector[4] = 1</w:t>
      </w:r>
    </w:p>
    <w:p w14:paraId="1FFE4BEC" w14:textId="77777777" w:rsidR="00210021" w:rsidRPr="00633AD8" w:rsidRDefault="00210021" w:rsidP="00210021">
      <w:pPr>
        <w:rPr>
          <w:i/>
          <w:iCs/>
        </w:rPr>
      </w:pPr>
    </w:p>
    <w:p w14:paraId="79B35142" w14:textId="77777777" w:rsidR="00210021" w:rsidRPr="00633AD8" w:rsidRDefault="00210021" w:rsidP="00210021">
      <w:pPr>
        <w:rPr>
          <w:i/>
          <w:iCs/>
        </w:rPr>
      </w:pPr>
    </w:p>
    <w:p w14:paraId="6F41377A" w14:textId="77777777" w:rsidR="00210021" w:rsidRPr="00633AD8" w:rsidRDefault="00210021" w:rsidP="00210021">
      <w:pPr>
        <w:rPr>
          <w:i/>
          <w:iCs/>
        </w:rPr>
      </w:pPr>
      <w:r w:rsidRPr="00633AD8">
        <w:rPr>
          <w:i/>
          <w:iCs/>
        </w:rPr>
        <w:t xml:space="preserve">    Hp = np.linalg.inv(AtA + l2_matrix) @ (A.T @ dst.T.ravel() / n2 + l2_matrix @ targ_vector)</w:t>
      </w:r>
    </w:p>
    <w:p w14:paraId="33FA2FBE" w14:textId="77777777" w:rsidR="00210021" w:rsidRPr="00633AD8" w:rsidRDefault="00210021" w:rsidP="00210021">
      <w:pPr>
        <w:rPr>
          <w:i/>
          <w:iCs/>
        </w:rPr>
      </w:pPr>
      <w:r w:rsidRPr="00633AD8">
        <w:rPr>
          <w:i/>
          <w:iCs/>
        </w:rPr>
        <w:t xml:space="preserve">    Hm = np.eye(d + 1)</w:t>
      </w:r>
    </w:p>
    <w:p w14:paraId="20065F92" w14:textId="77777777" w:rsidR="00210021" w:rsidRPr="00633AD8" w:rsidRDefault="00210021" w:rsidP="00210021">
      <w:pPr>
        <w:rPr>
          <w:i/>
          <w:iCs/>
        </w:rPr>
      </w:pPr>
      <w:r w:rsidRPr="00633AD8">
        <w:rPr>
          <w:i/>
          <w:iCs/>
        </w:rPr>
        <w:t xml:space="preserve">    Hm[0:d, 0:d+1] = Hp.reshape(d, d + 1)</w:t>
      </w:r>
    </w:p>
    <w:p w14:paraId="2F8D2BD2" w14:textId="77777777" w:rsidR="00210021" w:rsidRPr="00633AD8" w:rsidRDefault="00210021" w:rsidP="00210021">
      <w:pPr>
        <w:rPr>
          <w:i/>
          <w:iCs/>
        </w:rPr>
      </w:pPr>
      <w:r w:rsidRPr="00633AD8">
        <w:rPr>
          <w:i/>
          <w:iCs/>
        </w:rPr>
        <w:t xml:space="preserve">    H = np.linalg.inv(dst_matrix) @ Hm @ src_matrix</w:t>
      </w:r>
    </w:p>
    <w:p w14:paraId="3A1E8318" w14:textId="55D6F194" w:rsidR="008A7AF3" w:rsidRPr="008A7AF3" w:rsidRDefault="00210021" w:rsidP="00210021">
      <w:r w:rsidRPr="00633AD8">
        <w:rPr>
          <w:i/>
          <w:iCs/>
        </w:rPr>
        <w:t xml:space="preserve">    return H</w:t>
      </w:r>
    </w:p>
    <w:p w14:paraId="64CBB804" w14:textId="54A802B5" w:rsidR="009D2D35" w:rsidRPr="00AC23DB" w:rsidRDefault="009D2D35" w:rsidP="009D2D35">
      <w:pPr>
        <w:pStyle w:val="Heading1"/>
      </w:pPr>
      <w:bookmarkStart w:id="59" w:name="_Ref77259357"/>
      <w:bookmarkStart w:id="60" w:name="_Toc90365939"/>
      <w:r>
        <w:t xml:space="preserve">Appendix 3: Optimization of parameters used during SIFT </w:t>
      </w:r>
      <w:r w:rsidR="00EA7BF2">
        <w:t>K</w:t>
      </w:r>
      <w:r>
        <w:t>ey</w:t>
      </w:r>
      <w:r w:rsidR="00EA7BF2">
        <w:t xml:space="preserve"> P</w:t>
      </w:r>
      <w:r>
        <w:t>oint discovery and matching.</w:t>
      </w:r>
      <w:bookmarkEnd w:id="59"/>
      <w:bookmarkEnd w:id="60"/>
    </w:p>
    <w:p w14:paraId="765F70C1" w14:textId="77777777" w:rsidR="009D2D35" w:rsidRDefault="009D2D35" w:rsidP="009D2D35">
      <w:pPr>
        <w:pStyle w:val="Heading2"/>
      </w:pPr>
      <w:bookmarkStart w:id="61" w:name="_Ref77338789"/>
      <w:bookmarkStart w:id="62" w:name="_Toc90365940"/>
      <w:r>
        <w:t xml:space="preserve">Choosing optimal </w:t>
      </w:r>
      <w:r w:rsidRPr="006B1423">
        <w:t>threshold</w:t>
      </w:r>
      <w:r>
        <w:t>s.</w:t>
      </w:r>
      <w:bookmarkEnd w:id="61"/>
      <w:bookmarkEnd w:id="62"/>
    </w:p>
    <w:p w14:paraId="46758D41" w14:textId="3C8CD2E0" w:rsidR="009D2D35" w:rsidRDefault="009D2D35" w:rsidP="009D2D35">
      <w:pPr>
        <w:pStyle w:val="BodyText"/>
      </w:pPr>
      <w:r>
        <w:t xml:space="preserve">As mentioned above, SIFT implementation of OpenCV uses 8-bit images. When the images are converted from 16-bit into 8-bit, some information is lost, particularly if the data range is chosen too wide. Therefore, the choice of </w:t>
      </w:r>
      <w:r w:rsidRPr="004A1EDA">
        <w:rPr>
          <w:b/>
          <w:bCs/>
        </w:rPr>
        <w:t>threshold</w:t>
      </w:r>
      <w:r>
        <w:rPr>
          <w:b/>
          <w:bCs/>
        </w:rPr>
        <w:t xml:space="preserve"> </w:t>
      </w:r>
      <w:r>
        <w:t>parameters (</w:t>
      </w:r>
      <w:r w:rsidRPr="001555FD">
        <w:rPr>
          <w:b/>
          <w:bCs/>
        </w:rPr>
        <w:t>thr_min</w:t>
      </w:r>
      <w:r>
        <w:t xml:space="preserve"> and </w:t>
      </w:r>
      <w:r w:rsidRPr="001555FD">
        <w:rPr>
          <w:b/>
          <w:bCs/>
        </w:rPr>
        <w:t>thr_max</w:t>
      </w:r>
      <w:r>
        <w:t xml:space="preserve">), described above, is important. Presented in </w:t>
      </w:r>
      <w:r>
        <w:fldChar w:fldCharType="begin"/>
      </w:r>
      <w:r>
        <w:instrText xml:space="preserve"> REF _Ref77336131 \h </w:instrText>
      </w:r>
      <w:r>
        <w:fldChar w:fldCharType="separate"/>
      </w:r>
      <w:r w:rsidR="00263631">
        <w:t xml:space="preserve">Table </w:t>
      </w:r>
      <w:r w:rsidR="00263631">
        <w:rPr>
          <w:noProof/>
        </w:rPr>
        <w:t>9</w:t>
      </w:r>
      <w:r>
        <w:fldChar w:fldCharType="end"/>
      </w:r>
      <w:r>
        <w:t xml:space="preserve"> are the results of the </w:t>
      </w:r>
      <w:r w:rsidR="00EA7BF2">
        <w:t>K</w:t>
      </w:r>
      <w:r w:rsidR="00EA7BF2" w:rsidRPr="004306D5">
        <w:t>ey</w:t>
      </w:r>
      <w:r w:rsidR="00EA7BF2">
        <w:t xml:space="preserve"> P</w:t>
      </w:r>
      <w:r w:rsidR="00EA7BF2" w:rsidRPr="004306D5">
        <w:t>oint</w:t>
      </w:r>
      <w:r w:rsidR="00EA7BF2">
        <w:t xml:space="preserve"> </w:t>
      </w:r>
      <w:r>
        <w:t xml:space="preserve">discovery and matching performed on two data sets. As can be seen, when the </w:t>
      </w:r>
      <w:r w:rsidRPr="004A1EDA">
        <w:rPr>
          <w:b/>
          <w:bCs/>
        </w:rPr>
        <w:t>threshold</w:t>
      </w:r>
      <w:r>
        <w:t xml:space="preserve"> is set to</w:t>
      </w:r>
      <w:r w:rsidR="00321BAA">
        <w:t>o low</w:t>
      </w:r>
      <w:r>
        <w:t xml:space="preserve">, the data range is too broad and the number of </w:t>
      </w:r>
      <w:r w:rsidR="00EA7BF2">
        <w:t>K</w:t>
      </w:r>
      <w:r w:rsidR="00EA7BF2" w:rsidRPr="004306D5">
        <w:t>ey</w:t>
      </w:r>
      <w:r w:rsidR="00EA7BF2">
        <w:t xml:space="preserve"> P</w:t>
      </w:r>
      <w:r w:rsidR="00EA7BF2" w:rsidRPr="004306D5">
        <w:t>oint</w:t>
      </w:r>
      <w:r w:rsidR="00EA7BF2">
        <w:t xml:space="preserve">s </w:t>
      </w:r>
      <w:r>
        <w:t>is low, most probably because of the information loss during I16 to I</w:t>
      </w:r>
      <w:r w:rsidR="00321BAA">
        <w:t>8</w:t>
      </w:r>
      <w:r>
        <w:t xml:space="preserve"> conversion. On the other hand, when the </w:t>
      </w:r>
      <w:r w:rsidRPr="004A1EDA">
        <w:rPr>
          <w:b/>
          <w:bCs/>
        </w:rPr>
        <w:t>threshold</w:t>
      </w:r>
      <w:r>
        <w:t xml:space="preserve"> parameter is set to</w:t>
      </w:r>
      <w:r w:rsidR="00321BAA">
        <w:t>o high</w:t>
      </w:r>
      <w:r>
        <w:t xml:space="preserve">, the number of </w:t>
      </w:r>
      <w:r w:rsidR="00EA7BF2">
        <w:t>K</w:t>
      </w:r>
      <w:r w:rsidR="00EA7BF2" w:rsidRPr="004306D5">
        <w:t>ey</w:t>
      </w:r>
      <w:r w:rsidR="00EA7BF2">
        <w:t xml:space="preserve"> P</w:t>
      </w:r>
      <w:r w:rsidR="00EA7BF2" w:rsidRPr="004306D5">
        <w:t>oint</w:t>
      </w:r>
      <w:r w:rsidR="00EA7BF2">
        <w:t xml:space="preserve">s </w:t>
      </w:r>
      <w:r>
        <w:t xml:space="preserve">is much higher, but also the calculation time will become higher unless proper </w:t>
      </w:r>
      <w:r w:rsidRPr="00202F23">
        <w:rPr>
          <w:b/>
          <w:bCs/>
        </w:rPr>
        <w:t>kp_max_num</w:t>
      </w:r>
      <w:r w:rsidRPr="00202F23">
        <w:t xml:space="preserve"> </w:t>
      </w:r>
      <w:r>
        <w:t>value is set</w:t>
      </w:r>
      <w:r w:rsidRPr="00BA2EF2">
        <w:t>).</w:t>
      </w:r>
    </w:p>
    <w:p w14:paraId="26B8DB3E" w14:textId="4E6EACBB" w:rsidR="009D2D35" w:rsidRDefault="009D2D35" w:rsidP="009D2D35">
      <w:pPr>
        <w:pStyle w:val="BodyText"/>
      </w:pPr>
      <w:r>
        <w:t xml:space="preserve">This will also be useful for final step - saving the data if the data is saved into 8-bit format. This step </w:t>
      </w:r>
      <w:r w:rsidR="00321BAA">
        <w:t>uses</w:t>
      </w:r>
      <w:r>
        <w:t xml:space="preserve"> the method </w:t>
      </w:r>
      <w:r w:rsidRPr="009A56E6">
        <w:rPr>
          <w:b/>
          <w:bCs/>
        </w:rPr>
        <w:t>get_min_max_ImageA</w:t>
      </w:r>
      <w:r>
        <w:rPr>
          <w:b/>
          <w:bCs/>
        </w:rPr>
        <w:t>_thresholds</w:t>
      </w:r>
      <w:r w:rsidRPr="009A56E6">
        <w:rPr>
          <w:b/>
          <w:bCs/>
        </w:rPr>
        <w:t>(</w:t>
      </w:r>
      <w:r w:rsidRPr="001555FD">
        <w:rPr>
          <w:b/>
          <w:bCs/>
        </w:rPr>
        <w:t>thr_min</w:t>
      </w:r>
      <w:r>
        <w:t xml:space="preserve">, </w:t>
      </w:r>
      <w:r w:rsidRPr="001555FD">
        <w:rPr>
          <w:b/>
          <w:bCs/>
        </w:rPr>
        <w:t>thr_max</w:t>
      </w:r>
      <w:r w:rsidRPr="009A56E6">
        <w:rPr>
          <w:b/>
          <w:bCs/>
        </w:rPr>
        <w:t>, nbins)</w:t>
      </w:r>
      <w:r>
        <w:rPr>
          <w:b/>
          <w:bCs/>
        </w:rPr>
        <w:t xml:space="preserve"> </w:t>
      </w:r>
      <w:r w:rsidR="00321BAA">
        <w:t>with</w:t>
      </w:r>
      <w:r>
        <w:t xml:space="preserve"> all frames and then finds minimum of all minima and maximum of all maxima, </w:t>
      </w:r>
      <w:r w:rsidRPr="00A56039">
        <w:rPr>
          <w:b/>
          <w:bCs/>
        </w:rPr>
        <w:t>threshold</w:t>
      </w:r>
      <w:r>
        <w:t xml:space="preserve"> value is most likely between 10</w:t>
      </w:r>
      <w:r w:rsidRPr="0050659F">
        <w:rPr>
          <w:vertAlign w:val="superscript"/>
        </w:rPr>
        <w:t>-3</w:t>
      </w:r>
      <w:r>
        <w:t xml:space="preserve"> and 10</w:t>
      </w:r>
      <w:r w:rsidRPr="0050659F">
        <w:rPr>
          <w:vertAlign w:val="superscript"/>
        </w:rPr>
        <w:t>-5</w:t>
      </w:r>
      <w:r>
        <w:t xml:space="preserve">. It may be worthy further investigation, but at this point it seems that setting the </w:t>
      </w:r>
      <w:r w:rsidRPr="001555FD">
        <w:rPr>
          <w:b/>
          <w:bCs/>
        </w:rPr>
        <w:t>thr_min</w:t>
      </w:r>
      <w:r>
        <w:t xml:space="preserve"> = </w:t>
      </w:r>
      <w:r w:rsidR="00321BAA">
        <w:t>3*</w:t>
      </w:r>
      <w:r>
        <w:t>10</w:t>
      </w:r>
      <w:r w:rsidRPr="00AC23DB">
        <w:rPr>
          <w:vertAlign w:val="superscript"/>
        </w:rPr>
        <w:t>-</w:t>
      </w:r>
      <w:r w:rsidR="00321BAA">
        <w:rPr>
          <w:vertAlign w:val="superscript"/>
        </w:rPr>
        <w:t>5</w:t>
      </w:r>
      <w:r>
        <w:t xml:space="preserve"> and </w:t>
      </w:r>
      <w:r w:rsidRPr="001555FD">
        <w:rPr>
          <w:b/>
          <w:bCs/>
        </w:rPr>
        <w:t>thr_m</w:t>
      </w:r>
      <w:r>
        <w:rPr>
          <w:b/>
          <w:bCs/>
        </w:rPr>
        <w:t>ax</w:t>
      </w:r>
      <w:r>
        <w:t xml:space="preserve"> = 10</w:t>
      </w:r>
      <w:r w:rsidRPr="00AC23DB">
        <w:rPr>
          <w:vertAlign w:val="superscript"/>
        </w:rPr>
        <w:t>-</w:t>
      </w:r>
      <w:r w:rsidR="00321BAA">
        <w:rPr>
          <w:vertAlign w:val="superscript"/>
        </w:rPr>
        <w:t>4</w:t>
      </w:r>
      <w:r>
        <w:t xml:space="preserve"> is reasonable. The reason </w:t>
      </w:r>
      <w:r w:rsidRPr="001555FD">
        <w:rPr>
          <w:b/>
          <w:bCs/>
        </w:rPr>
        <w:t>thr_m</w:t>
      </w:r>
      <w:r>
        <w:rPr>
          <w:b/>
          <w:bCs/>
        </w:rPr>
        <w:t xml:space="preserve">ax </w:t>
      </w:r>
      <w:r w:rsidRPr="00BA2EF2">
        <w:t>setting is higher is because usually the FIB-SEM signal has “fatter”</w:t>
      </w:r>
      <w:r>
        <w:t xml:space="preserve"> tail at the high values.</w:t>
      </w:r>
    </w:p>
    <w:p w14:paraId="1CBFB131" w14:textId="77777777" w:rsidR="009D2D35" w:rsidRDefault="009D2D35" w:rsidP="009D2D35">
      <w:pPr>
        <w:pStyle w:val="BodyText"/>
      </w:pPr>
    </w:p>
    <w:p w14:paraId="00FD6C36" w14:textId="204AAE66" w:rsidR="009D2D35" w:rsidRDefault="009D2D35" w:rsidP="009D2D35">
      <w:pPr>
        <w:pStyle w:val="Caption"/>
        <w:keepNext/>
      </w:pPr>
      <w:bookmarkStart w:id="63" w:name="_Ref77336131"/>
      <w:r>
        <w:t xml:space="preserve">Table </w:t>
      </w:r>
      <w:r w:rsidR="007F001B">
        <w:fldChar w:fldCharType="begin"/>
      </w:r>
      <w:r w:rsidR="007F001B">
        <w:instrText xml:space="preserve"> SEQ Table \* ARABIC </w:instrText>
      </w:r>
      <w:r w:rsidR="007F001B">
        <w:fldChar w:fldCharType="separate"/>
      </w:r>
      <w:r w:rsidR="00263631">
        <w:rPr>
          <w:noProof/>
        </w:rPr>
        <w:t>9</w:t>
      </w:r>
      <w:r w:rsidR="007F001B">
        <w:rPr>
          <w:noProof/>
        </w:rPr>
        <w:fldChar w:fldCharType="end"/>
      </w:r>
      <w:bookmarkEnd w:id="63"/>
      <w:r>
        <w:t xml:space="preserve">. Results of the </w:t>
      </w:r>
      <w:r w:rsidR="00EA7BF2">
        <w:t>K</w:t>
      </w:r>
      <w:r w:rsidR="00EA7BF2" w:rsidRPr="004306D5">
        <w:t>ey</w:t>
      </w:r>
      <w:r w:rsidR="00EA7BF2">
        <w:t xml:space="preserve"> P</w:t>
      </w:r>
      <w:r w:rsidR="00EA7BF2" w:rsidRPr="004306D5">
        <w:t>oint</w:t>
      </w:r>
      <w:r w:rsidR="00EA7BF2">
        <w:t xml:space="preserve"> </w:t>
      </w:r>
      <w:r>
        <w:t>discovery and matching performed on two data sets with three different values of threshold paramet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1"/>
        <w:gridCol w:w="4659"/>
      </w:tblGrid>
      <w:tr w:rsidR="009D2D35" w14:paraId="4BE7CE6C" w14:textId="77777777" w:rsidTr="00AF423B">
        <w:tc>
          <w:tcPr>
            <w:tcW w:w="4698" w:type="dxa"/>
            <w:shd w:val="clear" w:color="auto" w:fill="auto"/>
          </w:tcPr>
          <w:p w14:paraId="152D0B11" w14:textId="77777777" w:rsidR="009D2D35" w:rsidRPr="006C55EA" w:rsidRDefault="009D2D35" w:rsidP="00AF423B">
            <w:pPr>
              <w:pStyle w:val="BodyText"/>
            </w:pPr>
            <w:r>
              <w:t>Sample: U2OS_WTBSA_E030921-4</w:t>
            </w:r>
          </w:p>
        </w:tc>
        <w:tc>
          <w:tcPr>
            <w:tcW w:w="4659" w:type="dxa"/>
            <w:shd w:val="clear" w:color="auto" w:fill="auto"/>
          </w:tcPr>
          <w:p w14:paraId="7C0E4E89" w14:textId="77777777" w:rsidR="009D2D35" w:rsidRPr="00DB7748" w:rsidRDefault="009D2D35" w:rsidP="00AF423B">
            <w:pPr>
              <w:pStyle w:val="BodyText"/>
            </w:pPr>
            <w:r>
              <w:t>Sample: Cryo_LID494_ROI5</w:t>
            </w:r>
          </w:p>
        </w:tc>
      </w:tr>
      <w:tr w:rsidR="009D2D35" w14:paraId="62224C55" w14:textId="77777777" w:rsidTr="00AF423B">
        <w:tc>
          <w:tcPr>
            <w:tcW w:w="4698" w:type="dxa"/>
            <w:shd w:val="clear" w:color="auto" w:fill="auto"/>
          </w:tcPr>
          <w:p w14:paraId="16E6F601" w14:textId="70B3B814" w:rsidR="009D2D35" w:rsidRDefault="009D2D35" w:rsidP="00AF423B">
            <w:pPr>
              <w:pStyle w:val="BodyText"/>
              <w:ind w:firstLine="0"/>
            </w:pPr>
            <w:r>
              <w:rPr>
                <w:noProof/>
              </w:rPr>
              <w:lastRenderedPageBreak/>
              <w:drawing>
                <wp:inline distT="0" distB="0" distL="0" distR="0" wp14:anchorId="050FE3FF" wp14:editId="39EDBE8B">
                  <wp:extent cx="2819400" cy="1457325"/>
                  <wp:effectExtent l="0" t="0" r="0" b="9525"/>
                  <wp:docPr id="12" name="Picture 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Background patter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19400" cy="1457325"/>
                          </a:xfrm>
                          <a:prstGeom prst="rect">
                            <a:avLst/>
                          </a:prstGeom>
                          <a:noFill/>
                          <a:ln>
                            <a:noFill/>
                          </a:ln>
                        </pic:spPr>
                      </pic:pic>
                    </a:graphicData>
                  </a:graphic>
                </wp:inline>
              </w:drawing>
            </w:r>
          </w:p>
        </w:tc>
        <w:tc>
          <w:tcPr>
            <w:tcW w:w="4659" w:type="dxa"/>
            <w:shd w:val="clear" w:color="auto" w:fill="auto"/>
          </w:tcPr>
          <w:p w14:paraId="35784600" w14:textId="0379AB30" w:rsidR="009D2D35" w:rsidRDefault="009D2D35" w:rsidP="00AF423B">
            <w:pPr>
              <w:pStyle w:val="BodyText"/>
              <w:ind w:firstLine="0"/>
            </w:pPr>
            <w:r>
              <w:rPr>
                <w:noProof/>
              </w:rPr>
              <w:drawing>
                <wp:inline distT="0" distB="0" distL="0" distR="0" wp14:anchorId="4DAA733F" wp14:editId="4D9FB899">
                  <wp:extent cx="2743200" cy="1476375"/>
                  <wp:effectExtent l="0" t="0" r="0" b="9525"/>
                  <wp:docPr id="11" name="Picture 1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Background patter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1476375"/>
                          </a:xfrm>
                          <a:prstGeom prst="rect">
                            <a:avLst/>
                          </a:prstGeom>
                          <a:noFill/>
                          <a:ln>
                            <a:noFill/>
                          </a:ln>
                        </pic:spPr>
                      </pic:pic>
                    </a:graphicData>
                  </a:graphic>
                </wp:inline>
              </w:drawing>
            </w:r>
          </w:p>
        </w:tc>
      </w:tr>
      <w:tr w:rsidR="009D2D35" w14:paraId="191066F8" w14:textId="77777777" w:rsidTr="00AF423B">
        <w:tc>
          <w:tcPr>
            <w:tcW w:w="4698" w:type="dxa"/>
            <w:shd w:val="clear" w:color="auto" w:fill="auto"/>
          </w:tcPr>
          <w:p w14:paraId="58D74D04" w14:textId="1F504242" w:rsidR="009D2D35" w:rsidRDefault="009D2D35" w:rsidP="00AF423B">
            <w:pPr>
              <w:pStyle w:val="BodyText"/>
              <w:ind w:firstLine="0"/>
            </w:pPr>
            <w:r>
              <w:rPr>
                <w:noProof/>
              </w:rPr>
              <w:drawing>
                <wp:inline distT="0" distB="0" distL="0" distR="0" wp14:anchorId="1F1407EA" wp14:editId="48166C94">
                  <wp:extent cx="2790825" cy="1657350"/>
                  <wp:effectExtent l="0" t="0" r="952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90825" cy="1657350"/>
                          </a:xfrm>
                          <a:prstGeom prst="rect">
                            <a:avLst/>
                          </a:prstGeom>
                          <a:noFill/>
                          <a:ln>
                            <a:noFill/>
                          </a:ln>
                        </pic:spPr>
                      </pic:pic>
                    </a:graphicData>
                  </a:graphic>
                </wp:inline>
              </w:drawing>
            </w:r>
          </w:p>
        </w:tc>
        <w:tc>
          <w:tcPr>
            <w:tcW w:w="4659" w:type="dxa"/>
            <w:shd w:val="clear" w:color="auto" w:fill="auto"/>
          </w:tcPr>
          <w:p w14:paraId="56B2811F" w14:textId="7A690B74" w:rsidR="009D2D35" w:rsidRDefault="009D2D35" w:rsidP="00AF423B">
            <w:pPr>
              <w:pStyle w:val="BodyText"/>
              <w:ind w:firstLine="0"/>
            </w:pPr>
            <w:r>
              <w:rPr>
                <w:noProof/>
              </w:rPr>
              <w:drawing>
                <wp:inline distT="0" distB="0" distL="0" distR="0" wp14:anchorId="5E804F2F" wp14:editId="74E7C477">
                  <wp:extent cx="2733675" cy="1638300"/>
                  <wp:effectExtent l="0" t="0" r="9525"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3675" cy="1638300"/>
                          </a:xfrm>
                          <a:prstGeom prst="rect">
                            <a:avLst/>
                          </a:prstGeom>
                          <a:noFill/>
                          <a:ln>
                            <a:noFill/>
                          </a:ln>
                        </pic:spPr>
                      </pic:pic>
                    </a:graphicData>
                  </a:graphic>
                </wp:inline>
              </w:drawing>
            </w:r>
          </w:p>
        </w:tc>
      </w:tr>
      <w:tr w:rsidR="009D2D35" w14:paraId="1B1AC583" w14:textId="77777777" w:rsidTr="00AF423B">
        <w:tc>
          <w:tcPr>
            <w:tcW w:w="4698" w:type="dxa"/>
            <w:shd w:val="clear" w:color="auto" w:fill="auto"/>
          </w:tcPr>
          <w:p w14:paraId="254AF05E" w14:textId="59373F53" w:rsidR="009D2D35" w:rsidRDefault="009D2D35" w:rsidP="00AF423B">
            <w:pPr>
              <w:pStyle w:val="BodyText"/>
              <w:ind w:firstLine="0"/>
            </w:pPr>
            <w:r>
              <w:rPr>
                <w:noProof/>
              </w:rPr>
              <w:drawing>
                <wp:inline distT="0" distB="0" distL="0" distR="0" wp14:anchorId="7B6A9A3C" wp14:editId="526A75D5">
                  <wp:extent cx="2800350" cy="1704975"/>
                  <wp:effectExtent l="0" t="0" r="0" b="952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00350" cy="1704975"/>
                          </a:xfrm>
                          <a:prstGeom prst="rect">
                            <a:avLst/>
                          </a:prstGeom>
                          <a:noFill/>
                          <a:ln>
                            <a:noFill/>
                          </a:ln>
                        </pic:spPr>
                      </pic:pic>
                    </a:graphicData>
                  </a:graphic>
                </wp:inline>
              </w:drawing>
            </w:r>
          </w:p>
        </w:tc>
        <w:tc>
          <w:tcPr>
            <w:tcW w:w="4659" w:type="dxa"/>
            <w:shd w:val="clear" w:color="auto" w:fill="auto"/>
          </w:tcPr>
          <w:p w14:paraId="46F4096F" w14:textId="1AB459C2" w:rsidR="009D2D35" w:rsidRDefault="009D2D35" w:rsidP="00AF423B">
            <w:pPr>
              <w:pStyle w:val="BodyText"/>
              <w:ind w:firstLine="0"/>
            </w:pPr>
            <w:r>
              <w:rPr>
                <w:noProof/>
              </w:rPr>
              <w:drawing>
                <wp:inline distT="0" distB="0" distL="0" distR="0" wp14:anchorId="43ABD9AC" wp14:editId="71A67A72">
                  <wp:extent cx="2800350" cy="1676400"/>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00350" cy="1676400"/>
                          </a:xfrm>
                          <a:prstGeom prst="rect">
                            <a:avLst/>
                          </a:prstGeom>
                          <a:noFill/>
                          <a:ln>
                            <a:noFill/>
                          </a:ln>
                        </pic:spPr>
                      </pic:pic>
                    </a:graphicData>
                  </a:graphic>
                </wp:inline>
              </w:drawing>
            </w:r>
          </w:p>
        </w:tc>
      </w:tr>
      <w:tr w:rsidR="009D2D35" w14:paraId="3183FD42" w14:textId="77777777" w:rsidTr="00AF423B">
        <w:tc>
          <w:tcPr>
            <w:tcW w:w="4698" w:type="dxa"/>
            <w:shd w:val="clear" w:color="auto" w:fill="auto"/>
          </w:tcPr>
          <w:p w14:paraId="6D17F26D" w14:textId="53D21FC0" w:rsidR="009D2D35" w:rsidRDefault="009D2D35" w:rsidP="00AF423B">
            <w:pPr>
              <w:pStyle w:val="BodyText"/>
              <w:ind w:firstLine="0"/>
            </w:pPr>
            <w:r>
              <w:rPr>
                <w:noProof/>
              </w:rPr>
              <w:drawing>
                <wp:inline distT="0" distB="0" distL="0" distR="0" wp14:anchorId="32CA6849" wp14:editId="1EEF0CFE">
                  <wp:extent cx="2809875" cy="1704975"/>
                  <wp:effectExtent l="0" t="0" r="9525" b="9525"/>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09875" cy="1704975"/>
                          </a:xfrm>
                          <a:prstGeom prst="rect">
                            <a:avLst/>
                          </a:prstGeom>
                          <a:noFill/>
                          <a:ln>
                            <a:noFill/>
                          </a:ln>
                        </pic:spPr>
                      </pic:pic>
                    </a:graphicData>
                  </a:graphic>
                </wp:inline>
              </w:drawing>
            </w:r>
          </w:p>
        </w:tc>
        <w:tc>
          <w:tcPr>
            <w:tcW w:w="4659" w:type="dxa"/>
            <w:shd w:val="clear" w:color="auto" w:fill="auto"/>
          </w:tcPr>
          <w:p w14:paraId="4ABC3682" w14:textId="468E85AF" w:rsidR="009D2D35" w:rsidRDefault="009D2D35" w:rsidP="00AF423B">
            <w:pPr>
              <w:pStyle w:val="BodyText"/>
              <w:ind w:firstLine="0"/>
            </w:pPr>
            <w:r>
              <w:rPr>
                <w:noProof/>
              </w:rPr>
              <w:drawing>
                <wp:inline distT="0" distB="0" distL="0" distR="0" wp14:anchorId="1A0F9954" wp14:editId="78469351">
                  <wp:extent cx="2819400" cy="1685925"/>
                  <wp:effectExtent l="0" t="0" r="0" b="9525"/>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00" cy="1685925"/>
                          </a:xfrm>
                          <a:prstGeom prst="rect">
                            <a:avLst/>
                          </a:prstGeom>
                          <a:noFill/>
                          <a:ln>
                            <a:noFill/>
                          </a:ln>
                        </pic:spPr>
                      </pic:pic>
                    </a:graphicData>
                  </a:graphic>
                </wp:inline>
              </w:drawing>
            </w:r>
          </w:p>
        </w:tc>
      </w:tr>
    </w:tbl>
    <w:p w14:paraId="2F979343" w14:textId="77777777" w:rsidR="009D2D35" w:rsidRDefault="009D2D35" w:rsidP="009D2D35">
      <w:pPr>
        <w:pStyle w:val="BodyText"/>
      </w:pPr>
    </w:p>
    <w:p w14:paraId="3CC73AC0" w14:textId="475BAD19" w:rsidR="009D2D35" w:rsidRDefault="009D2D35" w:rsidP="009D2D35">
      <w:pPr>
        <w:pStyle w:val="BodyText"/>
        <w:keepNext/>
        <w:ind w:firstLine="0"/>
      </w:pPr>
    </w:p>
    <w:p w14:paraId="4225B81C" w14:textId="5E9CC107" w:rsidR="009D2D35" w:rsidRDefault="009D2D35" w:rsidP="009D2D35">
      <w:pPr>
        <w:pStyle w:val="Caption"/>
        <w:jc w:val="both"/>
      </w:pPr>
      <w:bookmarkStart w:id="64" w:name="_Ref77337989"/>
      <w:r>
        <w:t xml:space="preserve">Figure </w:t>
      </w:r>
      <w:r w:rsidR="007F001B">
        <w:fldChar w:fldCharType="begin"/>
      </w:r>
      <w:r w:rsidR="007F001B">
        <w:instrText xml:space="preserve"> SEQ Figure \* ARABIC </w:instrText>
      </w:r>
      <w:r w:rsidR="007F001B">
        <w:fldChar w:fldCharType="separate"/>
      </w:r>
      <w:r w:rsidR="00263631">
        <w:rPr>
          <w:noProof/>
        </w:rPr>
        <w:t>20</w:t>
      </w:r>
      <w:r w:rsidR="007F001B">
        <w:rPr>
          <w:noProof/>
        </w:rPr>
        <w:fldChar w:fldCharType="end"/>
      </w:r>
      <w:bookmarkEnd w:id="64"/>
      <w:r>
        <w:t>. The differences between the frame shifts calculated for the set U2OS_WTBSA_E030921-4 using different matchers, filters, and thresholds.</w:t>
      </w:r>
    </w:p>
    <w:p w14:paraId="182C99BE" w14:textId="77777777" w:rsidR="009D2D35" w:rsidRPr="004A7840" w:rsidRDefault="009D2D35" w:rsidP="009D2D35">
      <w:pPr>
        <w:pStyle w:val="BodyText"/>
        <w:ind w:firstLine="0"/>
      </w:pPr>
    </w:p>
    <w:p w14:paraId="0212C27A" w14:textId="77777777" w:rsidR="009D2D35" w:rsidRDefault="009D2D35" w:rsidP="009D2D35">
      <w:pPr>
        <w:pStyle w:val="Heading1"/>
      </w:pPr>
      <w:bookmarkStart w:id="65" w:name="_Toc90365941"/>
      <w:r>
        <w:t>References</w:t>
      </w:r>
      <w:bookmarkEnd w:id="65"/>
    </w:p>
    <w:p w14:paraId="2BDEE451" w14:textId="77777777" w:rsidR="000909C7" w:rsidRPr="000909C7" w:rsidRDefault="009D2D35" w:rsidP="000909C7">
      <w:pPr>
        <w:pStyle w:val="Bibliography"/>
      </w:pPr>
      <w:r>
        <w:fldChar w:fldCharType="begin"/>
      </w:r>
      <w:r>
        <w:instrText xml:space="preserve"> ADDIN ZOTERO_BIBL {"uncited":[],"omitted":[],"custom":[]} CSL_BIBLIOGRAPHY </w:instrText>
      </w:r>
      <w:r>
        <w:fldChar w:fldCharType="separate"/>
      </w:r>
      <w:r w:rsidR="000909C7" w:rsidRPr="000909C7">
        <w:t xml:space="preserve">1. </w:t>
      </w:r>
      <w:r w:rsidR="000909C7" w:rsidRPr="000909C7">
        <w:tab/>
        <w:t xml:space="preserve">D. G. Lowe, Distinctive Image Features from Scale-Invariant Keypoints. </w:t>
      </w:r>
      <w:r w:rsidR="000909C7" w:rsidRPr="000909C7">
        <w:rPr>
          <w:i/>
          <w:iCs/>
        </w:rPr>
        <w:t>Int. J. Comput. Vis.</w:t>
      </w:r>
      <w:r w:rsidR="000909C7" w:rsidRPr="000909C7">
        <w:t xml:space="preserve"> </w:t>
      </w:r>
      <w:r w:rsidR="000909C7" w:rsidRPr="000909C7">
        <w:rPr>
          <w:b/>
          <w:bCs/>
        </w:rPr>
        <w:t>60</w:t>
      </w:r>
      <w:r w:rsidR="000909C7" w:rsidRPr="000909C7">
        <w:t>, 91–110 (2004).</w:t>
      </w:r>
    </w:p>
    <w:p w14:paraId="20E9C833" w14:textId="77777777" w:rsidR="000909C7" w:rsidRPr="000909C7" w:rsidRDefault="000909C7" w:rsidP="000909C7">
      <w:pPr>
        <w:pStyle w:val="Bibliography"/>
      </w:pPr>
      <w:r w:rsidRPr="000909C7">
        <w:lastRenderedPageBreak/>
        <w:t xml:space="preserve">2. </w:t>
      </w:r>
      <w:r w:rsidRPr="000909C7">
        <w:tab/>
        <w:t xml:space="preserve">K. S. Arun, T. S. Huang, S. D. Blostein, Least-Squares Fitting of Two 3-D Point Sets. </w:t>
      </w:r>
      <w:r w:rsidRPr="000909C7">
        <w:rPr>
          <w:i/>
          <w:iCs/>
        </w:rPr>
        <w:t>IEEE Trans. Pattern Anal. Mach. Intell.</w:t>
      </w:r>
      <w:r w:rsidRPr="000909C7">
        <w:t xml:space="preserve"> </w:t>
      </w:r>
      <w:r w:rsidRPr="000909C7">
        <w:rPr>
          <w:b/>
          <w:bCs/>
        </w:rPr>
        <w:t>PAMI-9</w:t>
      </w:r>
      <w:r w:rsidRPr="000909C7">
        <w:t>, 698–700 (1987).</w:t>
      </w:r>
    </w:p>
    <w:p w14:paraId="43B21F06" w14:textId="77777777" w:rsidR="000909C7" w:rsidRPr="000909C7" w:rsidRDefault="000909C7" w:rsidP="000909C7">
      <w:pPr>
        <w:pStyle w:val="Bibliography"/>
      </w:pPr>
      <w:r w:rsidRPr="000909C7">
        <w:t xml:space="preserve">3. </w:t>
      </w:r>
      <w:r w:rsidRPr="000909C7">
        <w:tab/>
        <w:t xml:space="preserve">B. K. P. Horn, Closed-form solution of absolute orientation using unit quaternions. </w:t>
      </w:r>
      <w:r w:rsidRPr="000909C7">
        <w:rPr>
          <w:i/>
          <w:iCs/>
        </w:rPr>
        <w:t>JOSA A</w:t>
      </w:r>
      <w:r w:rsidRPr="000909C7">
        <w:t xml:space="preserve">. </w:t>
      </w:r>
      <w:r w:rsidRPr="000909C7">
        <w:rPr>
          <w:b/>
          <w:bCs/>
        </w:rPr>
        <w:t>4</w:t>
      </w:r>
      <w:r w:rsidRPr="000909C7">
        <w:t>, 629–642 (1987).</w:t>
      </w:r>
    </w:p>
    <w:p w14:paraId="235D027F" w14:textId="77777777" w:rsidR="000909C7" w:rsidRPr="000909C7" w:rsidRDefault="000909C7" w:rsidP="000909C7">
      <w:pPr>
        <w:pStyle w:val="Bibliography"/>
      </w:pPr>
      <w:r w:rsidRPr="000909C7">
        <w:t xml:space="preserve">4. </w:t>
      </w:r>
      <w:r w:rsidRPr="000909C7">
        <w:tab/>
        <w:t xml:space="preserve">S. Umeyama, Least-squares estimation of transformation parameters between two point patterns. </w:t>
      </w:r>
      <w:r w:rsidRPr="000909C7">
        <w:rPr>
          <w:i/>
          <w:iCs/>
        </w:rPr>
        <w:t>IEEE Trans. Pattern Anal. Mach. Intell.</w:t>
      </w:r>
      <w:r w:rsidRPr="000909C7">
        <w:t xml:space="preserve"> </w:t>
      </w:r>
      <w:r w:rsidRPr="000909C7">
        <w:rPr>
          <w:b/>
          <w:bCs/>
        </w:rPr>
        <w:t>13</w:t>
      </w:r>
      <w:r w:rsidRPr="000909C7">
        <w:t>, 376–380 (1991).</w:t>
      </w:r>
    </w:p>
    <w:p w14:paraId="42358965" w14:textId="77777777" w:rsidR="000909C7" w:rsidRPr="000909C7" w:rsidRDefault="000909C7" w:rsidP="000909C7">
      <w:pPr>
        <w:pStyle w:val="Bibliography"/>
      </w:pPr>
      <w:r w:rsidRPr="000909C7">
        <w:t xml:space="preserve">5. </w:t>
      </w:r>
      <w:r w:rsidRPr="000909C7">
        <w:tab/>
        <w:t xml:space="preserve">R. Hartley, A. Zisserman, </w:t>
      </w:r>
      <w:r w:rsidRPr="000909C7">
        <w:rPr>
          <w:i/>
          <w:iCs/>
        </w:rPr>
        <w:t>Multiple view geometry in computer vision</w:t>
      </w:r>
      <w:r w:rsidRPr="000909C7">
        <w:t xml:space="preserve"> (Cambridge University Press, Cambridge, 2004; http://public.eblib.com/choice/publicfullrecord.aspx?p=256634).</w:t>
      </w:r>
    </w:p>
    <w:p w14:paraId="1AE4B791" w14:textId="77777777" w:rsidR="000909C7" w:rsidRPr="000909C7" w:rsidRDefault="000909C7" w:rsidP="000909C7">
      <w:pPr>
        <w:pStyle w:val="Bibliography"/>
      </w:pPr>
      <w:r w:rsidRPr="000909C7">
        <w:t xml:space="preserve">6. </w:t>
      </w:r>
      <w:r w:rsidRPr="000909C7">
        <w:tab/>
        <w:t xml:space="preserve">A. E. Hoerl, R. W. Kennard, Ridge Regression: Biased Estimation for Nonorthogonal Problems. </w:t>
      </w:r>
      <w:r w:rsidRPr="000909C7">
        <w:rPr>
          <w:i/>
          <w:iCs/>
        </w:rPr>
        <w:t>Technometrics</w:t>
      </w:r>
      <w:r w:rsidRPr="000909C7">
        <w:t xml:space="preserve">. </w:t>
      </w:r>
      <w:r w:rsidRPr="000909C7">
        <w:rPr>
          <w:b/>
          <w:bCs/>
        </w:rPr>
        <w:t>42</w:t>
      </w:r>
      <w:r w:rsidRPr="000909C7">
        <w:t>, 80–86 (2000).</w:t>
      </w:r>
    </w:p>
    <w:p w14:paraId="53630147" w14:textId="77777777" w:rsidR="000909C7" w:rsidRPr="000909C7" w:rsidRDefault="000909C7" w:rsidP="000909C7">
      <w:pPr>
        <w:pStyle w:val="Bibliography"/>
      </w:pPr>
      <w:r w:rsidRPr="000909C7">
        <w:t xml:space="preserve">7. </w:t>
      </w:r>
      <w:r w:rsidRPr="000909C7">
        <w:tab/>
        <w:t xml:space="preserve">J. Hennies, J. M. S. Lleti, N. L. Schieber, R. M. Templin, A. M. Steyer, Y. Schwab, AMST: Alignment to Median Smoothed Template for Focused Ion Beam Scanning Electron Microscopy Image Stacks. </w:t>
      </w:r>
      <w:r w:rsidRPr="000909C7">
        <w:rPr>
          <w:i/>
          <w:iCs/>
        </w:rPr>
        <w:t>Sci. Rep.</w:t>
      </w:r>
      <w:r w:rsidRPr="000909C7">
        <w:t xml:space="preserve"> </w:t>
      </w:r>
      <w:r w:rsidRPr="000909C7">
        <w:rPr>
          <w:b/>
          <w:bCs/>
        </w:rPr>
        <w:t>10</w:t>
      </w:r>
      <w:r w:rsidRPr="000909C7">
        <w:t>, 2004 (2020).</w:t>
      </w:r>
    </w:p>
    <w:p w14:paraId="1834E533" w14:textId="77777777" w:rsidR="000909C7" w:rsidRPr="000909C7" w:rsidRDefault="000909C7" w:rsidP="000909C7">
      <w:pPr>
        <w:pStyle w:val="Bibliography"/>
      </w:pPr>
      <w:r w:rsidRPr="000909C7">
        <w:t xml:space="preserve">8. </w:t>
      </w:r>
      <w:r w:rsidRPr="000909C7">
        <w:tab/>
        <w:t xml:space="preserve">R. Tibshirani, Regression Shrinkage and Selection Via the Lasso. </w:t>
      </w:r>
      <w:r w:rsidRPr="000909C7">
        <w:rPr>
          <w:i/>
          <w:iCs/>
        </w:rPr>
        <w:t>J. R. Stat. Soc. Ser. B Methodol.</w:t>
      </w:r>
      <w:r w:rsidRPr="000909C7">
        <w:t xml:space="preserve"> </w:t>
      </w:r>
      <w:r w:rsidRPr="000909C7">
        <w:rPr>
          <w:b/>
          <w:bCs/>
        </w:rPr>
        <w:t>58</w:t>
      </w:r>
      <w:r w:rsidRPr="000909C7">
        <w:t>, 267–288 (1996).</w:t>
      </w:r>
    </w:p>
    <w:p w14:paraId="4049984A" w14:textId="77777777" w:rsidR="000909C7" w:rsidRPr="000909C7" w:rsidRDefault="000909C7" w:rsidP="000909C7">
      <w:pPr>
        <w:pStyle w:val="Bibliography"/>
      </w:pPr>
      <w:r w:rsidRPr="000909C7">
        <w:t xml:space="preserve">9. </w:t>
      </w:r>
      <w:r w:rsidRPr="000909C7">
        <w:tab/>
        <w:t xml:space="preserve">K. Khairy, G. Denisov, S. Saalfeld, Joint Deformable Registration of Large EM Image Volumes: A Matrix Solver Approach. </w:t>
      </w:r>
      <w:r w:rsidRPr="000909C7">
        <w:rPr>
          <w:i/>
          <w:iCs/>
        </w:rPr>
        <w:t>ArXiv180410019 Cs</w:t>
      </w:r>
      <w:r w:rsidRPr="000909C7">
        <w:t xml:space="preserve"> (2018) (available at http://arxiv.org/abs/1804.10019).</w:t>
      </w:r>
    </w:p>
    <w:p w14:paraId="626422A7" w14:textId="77777777" w:rsidR="000909C7" w:rsidRPr="000909C7" w:rsidRDefault="000909C7" w:rsidP="000909C7">
      <w:pPr>
        <w:pStyle w:val="Bibliography"/>
      </w:pPr>
      <w:r w:rsidRPr="000909C7">
        <w:t xml:space="preserve">10. </w:t>
      </w:r>
      <w:r w:rsidRPr="000909C7">
        <w:tab/>
        <w:t xml:space="preserve">J. Kybic, M. Unser, Fast parametric elastic image registration. </w:t>
      </w:r>
      <w:r w:rsidRPr="000909C7">
        <w:rPr>
          <w:i/>
          <w:iCs/>
        </w:rPr>
        <w:t>IEEE Trans. Image Process.</w:t>
      </w:r>
      <w:r w:rsidRPr="000909C7">
        <w:t xml:space="preserve"> </w:t>
      </w:r>
      <w:r w:rsidRPr="000909C7">
        <w:rPr>
          <w:b/>
          <w:bCs/>
        </w:rPr>
        <w:t>12</w:t>
      </w:r>
      <w:r w:rsidRPr="000909C7">
        <w:t>, 1427–1442 (2003).</w:t>
      </w:r>
    </w:p>
    <w:p w14:paraId="36923D5B" w14:textId="77777777" w:rsidR="000909C7" w:rsidRPr="000909C7" w:rsidRDefault="000909C7" w:rsidP="000909C7">
      <w:pPr>
        <w:pStyle w:val="Bibliography"/>
      </w:pPr>
      <w:r w:rsidRPr="000909C7">
        <w:t xml:space="preserve">11. </w:t>
      </w:r>
      <w:r w:rsidRPr="000909C7">
        <w:tab/>
        <w:t xml:space="preserve">M. J. Atallah, Faster image template matching in the sum of the absolute value of differences measure. </w:t>
      </w:r>
      <w:r w:rsidRPr="000909C7">
        <w:rPr>
          <w:i/>
          <w:iCs/>
        </w:rPr>
        <w:t>IEEE Trans. Image Process.</w:t>
      </w:r>
      <w:r w:rsidRPr="000909C7">
        <w:t xml:space="preserve"> </w:t>
      </w:r>
      <w:r w:rsidRPr="000909C7">
        <w:rPr>
          <w:b/>
          <w:bCs/>
        </w:rPr>
        <w:t>10</w:t>
      </w:r>
      <w:r w:rsidRPr="000909C7">
        <w:t>, 659–663 (2001).</w:t>
      </w:r>
    </w:p>
    <w:p w14:paraId="234899FC" w14:textId="77777777" w:rsidR="000909C7" w:rsidRPr="000909C7" w:rsidRDefault="000909C7" w:rsidP="000909C7">
      <w:pPr>
        <w:pStyle w:val="Bibliography"/>
      </w:pPr>
      <w:r w:rsidRPr="000909C7">
        <w:t xml:space="preserve">12. </w:t>
      </w:r>
      <w:r w:rsidRPr="000909C7">
        <w:tab/>
        <w:t>J. P. Lewis, Fast Normalized Cross-Correlation (1995).</w:t>
      </w:r>
    </w:p>
    <w:p w14:paraId="33482ECA" w14:textId="77777777" w:rsidR="000909C7" w:rsidRPr="000909C7" w:rsidRDefault="000909C7" w:rsidP="000909C7">
      <w:pPr>
        <w:pStyle w:val="Bibliography"/>
      </w:pPr>
      <w:r w:rsidRPr="000909C7">
        <w:t xml:space="preserve">13. </w:t>
      </w:r>
      <w:r w:rsidRPr="000909C7">
        <w:tab/>
        <w:t xml:space="preserve">C. Studholme, D. J. Hawkes, D. L. G. Hill, in </w:t>
      </w:r>
      <w:r w:rsidRPr="000909C7">
        <w:rPr>
          <w:i/>
          <w:iCs/>
        </w:rPr>
        <w:t>Medical Imaging 1998: Image Processing</w:t>
      </w:r>
      <w:r w:rsidRPr="000909C7">
        <w:t xml:space="preserve"> (SPIE, 1998; https://www.spiedigitallibrary.org/conference-proceedings-of-spie/3338/0000/Normalized-entropy-measure-for-multimodality-image-alignment/10.1117/12.310835.full), vol. 3338, pp. 132–143.</w:t>
      </w:r>
    </w:p>
    <w:p w14:paraId="7337D7D7" w14:textId="77777777" w:rsidR="000909C7" w:rsidRPr="000909C7" w:rsidRDefault="000909C7" w:rsidP="000909C7">
      <w:pPr>
        <w:pStyle w:val="Bibliography"/>
      </w:pPr>
      <w:r w:rsidRPr="000909C7">
        <w:t xml:space="preserve">14. </w:t>
      </w:r>
      <w:r w:rsidRPr="000909C7">
        <w:tab/>
        <w:t xml:space="preserve">S. Ghannam, A. L. Abbott, Cross Correlation versus Mutual Information for Image Mosaicing. </w:t>
      </w:r>
      <w:r w:rsidRPr="000909C7">
        <w:rPr>
          <w:i/>
          <w:iCs/>
        </w:rPr>
        <w:t>Int. J. Adv. Comput. Sci. Appl. IJACSA</w:t>
      </w:r>
      <w:r w:rsidRPr="000909C7">
        <w:t xml:space="preserve">. </w:t>
      </w:r>
      <w:r w:rsidRPr="000909C7">
        <w:rPr>
          <w:b/>
          <w:bCs/>
        </w:rPr>
        <w:t>4</w:t>
      </w:r>
      <w:r w:rsidRPr="000909C7">
        <w:t xml:space="preserve"> (2013), doi:10.14569/IJACSA.2013.041113.</w:t>
      </w:r>
    </w:p>
    <w:p w14:paraId="406058DA" w14:textId="77777777" w:rsidR="000909C7" w:rsidRPr="000909C7" w:rsidRDefault="000909C7" w:rsidP="000909C7">
      <w:pPr>
        <w:pStyle w:val="Bibliography"/>
      </w:pPr>
      <w:r w:rsidRPr="000909C7">
        <w:t xml:space="preserve">15. </w:t>
      </w:r>
      <w:r w:rsidRPr="000909C7">
        <w:tab/>
        <w:t xml:space="preserve">M. A. Fischler, R. C. Bolles, in </w:t>
      </w:r>
      <w:r w:rsidRPr="000909C7">
        <w:rPr>
          <w:i/>
          <w:iCs/>
        </w:rPr>
        <w:t>Readings in Computer Vision</w:t>
      </w:r>
      <w:r w:rsidRPr="000909C7">
        <w:t xml:space="preserve"> (Elsevier, 1987; https://linkinghub.elsevier.com/retrieve/pii/B9780080515816500702), pp. 726–740.</w:t>
      </w:r>
    </w:p>
    <w:p w14:paraId="4B3D85E0" w14:textId="77777777" w:rsidR="000909C7" w:rsidRPr="000909C7" w:rsidRDefault="000909C7" w:rsidP="000909C7">
      <w:pPr>
        <w:pStyle w:val="Bibliography"/>
      </w:pPr>
      <w:r w:rsidRPr="000909C7">
        <w:lastRenderedPageBreak/>
        <w:t xml:space="preserve">16. </w:t>
      </w:r>
      <w:r w:rsidRPr="000909C7">
        <w:tab/>
        <w:t xml:space="preserve">G. Shi, X. Xu, Y. Dai, in </w:t>
      </w:r>
      <w:r w:rsidRPr="000909C7">
        <w:rPr>
          <w:i/>
          <w:iCs/>
        </w:rPr>
        <w:t>2013 5th International Conference on Intelligent Human-Machine Systems and Cybernetics</w:t>
      </w:r>
      <w:r w:rsidRPr="000909C7">
        <w:t xml:space="preserve"> (2013), vol. 1, pp. 474–477.</w:t>
      </w:r>
    </w:p>
    <w:p w14:paraId="1245C4AF" w14:textId="77777777" w:rsidR="000909C7" w:rsidRPr="000909C7" w:rsidRDefault="000909C7" w:rsidP="000909C7">
      <w:pPr>
        <w:pStyle w:val="Bibliography"/>
      </w:pPr>
      <w:r w:rsidRPr="000909C7">
        <w:t xml:space="preserve">17. </w:t>
      </w:r>
      <w:r w:rsidRPr="000909C7">
        <w:tab/>
        <w:t>K. Parmstrand, Feature Matching and RANSAC, 43.</w:t>
      </w:r>
    </w:p>
    <w:p w14:paraId="19972D0B" w14:textId="77777777" w:rsidR="000909C7" w:rsidRPr="000909C7" w:rsidRDefault="000909C7" w:rsidP="000909C7">
      <w:pPr>
        <w:pStyle w:val="Bibliography"/>
      </w:pPr>
      <w:r w:rsidRPr="000909C7">
        <w:t xml:space="preserve">18. </w:t>
      </w:r>
      <w:r w:rsidRPr="000909C7">
        <w:tab/>
        <w:t>OpenCV: Introduction to SIFT (Scale-Invariant Feature Transform), (available at https://docs.opencv.org/master/da/df5/tutorial_py_sift_intro.html).</w:t>
      </w:r>
    </w:p>
    <w:p w14:paraId="57A7ACB4" w14:textId="77777777" w:rsidR="000909C7" w:rsidRPr="000909C7" w:rsidRDefault="000909C7" w:rsidP="000909C7">
      <w:pPr>
        <w:pStyle w:val="Bibliography"/>
      </w:pPr>
      <w:r w:rsidRPr="000909C7">
        <w:t xml:space="preserve">19. </w:t>
      </w:r>
      <w:r w:rsidRPr="000909C7">
        <w:tab/>
        <w:t>Dask: Scalable analytics in Python, (available at https://dask.org/).</w:t>
      </w:r>
    </w:p>
    <w:p w14:paraId="56994796" w14:textId="77777777" w:rsidR="000909C7" w:rsidRPr="000909C7" w:rsidRDefault="000909C7" w:rsidP="000909C7">
      <w:pPr>
        <w:pStyle w:val="Bibliography"/>
      </w:pPr>
      <w:r w:rsidRPr="000909C7">
        <w:t xml:space="preserve">20. </w:t>
      </w:r>
      <w:r w:rsidRPr="000909C7">
        <w:tab/>
        <w:t>pickle — Python object serialization — Python 3.9.6 documentation, (available at https://docs.python.org/3/library/pickle.html).</w:t>
      </w:r>
    </w:p>
    <w:p w14:paraId="515C294C" w14:textId="77777777" w:rsidR="000909C7" w:rsidRPr="000909C7" w:rsidRDefault="000909C7" w:rsidP="000909C7">
      <w:pPr>
        <w:pStyle w:val="Bibliography"/>
      </w:pPr>
      <w:r w:rsidRPr="000909C7">
        <w:t xml:space="preserve">21. </w:t>
      </w:r>
      <w:r w:rsidRPr="000909C7">
        <w:tab/>
        <w:t xml:space="preserve">python multiprocess problem with OpenCV returning key points. </w:t>
      </w:r>
      <w:r w:rsidRPr="000909C7">
        <w:rPr>
          <w:i/>
          <w:iCs/>
        </w:rPr>
        <w:t>Stack Overflow</w:t>
      </w:r>
      <w:r w:rsidRPr="000909C7">
        <w:t>, (available at https://stackoverflow.com/questions/54244851/python-multiprocess-problem-with-opencv-returning-key-points).</w:t>
      </w:r>
    </w:p>
    <w:p w14:paraId="57A92059" w14:textId="77777777" w:rsidR="000909C7" w:rsidRPr="000909C7" w:rsidRDefault="000909C7" w:rsidP="000909C7">
      <w:pPr>
        <w:pStyle w:val="Bibliography"/>
      </w:pPr>
      <w:r w:rsidRPr="000909C7">
        <w:t xml:space="preserve">22. </w:t>
      </w:r>
      <w:r w:rsidRPr="000909C7">
        <w:tab/>
        <w:t xml:space="preserve">OpenCV types can’t be serialized · Issue #4210 · dask/distributed. </w:t>
      </w:r>
      <w:r w:rsidRPr="000909C7">
        <w:rPr>
          <w:i/>
          <w:iCs/>
        </w:rPr>
        <w:t>GitHub</w:t>
      </w:r>
      <w:r w:rsidRPr="000909C7">
        <w:t>, (available at https://github.com/dask/distributed/issues/4210).</w:t>
      </w:r>
    </w:p>
    <w:p w14:paraId="0E4AEB13" w14:textId="77777777" w:rsidR="000909C7" w:rsidRPr="000909C7" w:rsidRDefault="000909C7" w:rsidP="000909C7">
      <w:pPr>
        <w:pStyle w:val="Bibliography"/>
      </w:pPr>
      <w:r w:rsidRPr="000909C7">
        <w:t xml:space="preserve">23. </w:t>
      </w:r>
      <w:r w:rsidRPr="000909C7">
        <w:tab/>
        <w:t xml:space="preserve">computer vision - How does the Lowe’s ratio test work? </w:t>
      </w:r>
      <w:r w:rsidRPr="000909C7">
        <w:rPr>
          <w:i/>
          <w:iCs/>
        </w:rPr>
        <w:t>Stack Overflow</w:t>
      </w:r>
      <w:r w:rsidRPr="000909C7">
        <w:t>, (available at https://stackoverflow.com/questions/51197091/how-does-the-lowes-ratio-test-work).</w:t>
      </w:r>
    </w:p>
    <w:p w14:paraId="04BE1748" w14:textId="548E2540" w:rsidR="009D2D35" w:rsidRDefault="009D2D35" w:rsidP="009D2D35">
      <w:pPr>
        <w:pStyle w:val="BodyText"/>
        <w:ind w:firstLine="0"/>
      </w:pPr>
      <w:r>
        <w:fldChar w:fldCharType="end"/>
      </w:r>
    </w:p>
    <w:p w14:paraId="677AB5A7" w14:textId="77777777" w:rsidR="009D2D35" w:rsidRDefault="009D2D35">
      <w:pPr>
        <w:rPr>
          <w:rFonts w:eastAsiaTheme="minorEastAsia"/>
        </w:rPr>
      </w:pPr>
    </w:p>
    <w:sectPr w:rsidR="009D2D35" w:rsidSect="001065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BFEBE" w14:textId="77777777" w:rsidR="00035A5B" w:rsidRDefault="00035A5B" w:rsidP="00685A1B">
      <w:r>
        <w:separator/>
      </w:r>
    </w:p>
  </w:endnote>
  <w:endnote w:type="continuationSeparator" w:id="0">
    <w:p w14:paraId="66B01E88" w14:textId="77777777" w:rsidR="00035A5B" w:rsidRDefault="00035A5B" w:rsidP="00685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D35AD" w14:textId="2EFD0731" w:rsidR="00685A1B" w:rsidRDefault="00685A1B" w:rsidP="00685A1B">
    <w:pPr>
      <w:pStyle w:val="Footer"/>
      <w:jc w:val="center"/>
      <w:rPr>
        <w:sz w:val="16"/>
        <w:szCs w:val="16"/>
      </w:rPr>
    </w:pPr>
    <w:r w:rsidRPr="00685A1B">
      <w:rPr>
        <w:sz w:val="16"/>
        <w:szCs w:val="16"/>
      </w:rPr>
      <w:fldChar w:fldCharType="begin"/>
    </w:r>
    <w:r w:rsidRPr="00685A1B">
      <w:rPr>
        <w:sz w:val="16"/>
        <w:szCs w:val="16"/>
      </w:rPr>
      <w:instrText xml:space="preserve"> PAGE   \* MERGEFORMAT </w:instrText>
    </w:r>
    <w:r w:rsidRPr="00685A1B">
      <w:rPr>
        <w:sz w:val="16"/>
        <w:szCs w:val="16"/>
      </w:rPr>
      <w:fldChar w:fldCharType="separate"/>
    </w:r>
    <w:r w:rsidRPr="00685A1B">
      <w:rPr>
        <w:noProof/>
        <w:sz w:val="16"/>
        <w:szCs w:val="16"/>
      </w:rPr>
      <w:t>1</w:t>
    </w:r>
    <w:r w:rsidRPr="00685A1B">
      <w:rPr>
        <w:noProof/>
        <w:sz w:val="16"/>
        <w:szCs w:val="16"/>
      </w:rPr>
      <w:fldChar w:fldCharType="end"/>
    </w:r>
  </w:p>
  <w:p w14:paraId="798564D9" w14:textId="3459964C" w:rsidR="00685A1B" w:rsidRPr="00685A1B" w:rsidRDefault="00685A1B">
    <w:pPr>
      <w:pStyle w:val="Footer"/>
      <w:rPr>
        <w:sz w:val="16"/>
        <w:szCs w:val="16"/>
      </w:rPr>
    </w:pPr>
    <w:r w:rsidRPr="00685A1B">
      <w:rPr>
        <w:sz w:val="16"/>
        <w:szCs w:val="16"/>
      </w:rPr>
      <w:fldChar w:fldCharType="begin"/>
    </w:r>
    <w:r w:rsidRPr="00685A1B">
      <w:rPr>
        <w:sz w:val="16"/>
        <w:szCs w:val="16"/>
      </w:rPr>
      <w:instrText xml:space="preserve"> FILENAME \p \* MERGEFORMAT </w:instrText>
    </w:r>
    <w:r w:rsidRPr="00685A1B">
      <w:rPr>
        <w:sz w:val="16"/>
        <w:szCs w:val="16"/>
      </w:rPr>
      <w:fldChar w:fldCharType="separate"/>
    </w:r>
    <w:r w:rsidR="00B7038A">
      <w:rPr>
        <w:noProof/>
        <w:sz w:val="16"/>
        <w:szCs w:val="16"/>
      </w:rPr>
      <w:t>\\dm11\hesslab\FIB-SEM SIFT align code\Python code\FIB-SEM stack registration using SIFT_v0.docx</w:t>
    </w:r>
    <w:r w:rsidRPr="00685A1B">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52406" w14:textId="77777777" w:rsidR="00035A5B" w:rsidRDefault="00035A5B" w:rsidP="00685A1B">
      <w:r>
        <w:separator/>
      </w:r>
    </w:p>
  </w:footnote>
  <w:footnote w:type="continuationSeparator" w:id="0">
    <w:p w14:paraId="3404EF9D" w14:textId="77777777" w:rsidR="00035A5B" w:rsidRDefault="00035A5B" w:rsidP="00685A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7123"/>
    <w:multiLevelType w:val="multilevel"/>
    <w:tmpl w:val="04090025"/>
    <w:lvl w:ilvl="0">
      <w:start w:val="1"/>
      <w:numFmt w:val="decimal"/>
      <w:pStyle w:val="Heading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CC25360"/>
    <w:multiLevelType w:val="hybridMultilevel"/>
    <w:tmpl w:val="B838E8C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3B741335"/>
    <w:multiLevelType w:val="hybridMultilevel"/>
    <w:tmpl w:val="44BEC232"/>
    <w:lvl w:ilvl="0" w:tplc="50067F9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8F759A"/>
    <w:multiLevelType w:val="hybridMultilevel"/>
    <w:tmpl w:val="AEA21D04"/>
    <w:lvl w:ilvl="0" w:tplc="25AC978E">
      <w:start w:val="4"/>
      <w:numFmt w:val="bullet"/>
      <w:lvlText w:val="-"/>
      <w:lvlJc w:val="left"/>
      <w:pPr>
        <w:ind w:left="648" w:hanging="360"/>
      </w:pPr>
      <w:rPr>
        <w:rFonts w:ascii="Times New Roman" w:eastAsia="Times New Roma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1CE"/>
    <w:rsid w:val="000001A2"/>
    <w:rsid w:val="000023E6"/>
    <w:rsid w:val="0000416E"/>
    <w:rsid w:val="000046D1"/>
    <w:rsid w:val="00014A00"/>
    <w:rsid w:val="00030AE2"/>
    <w:rsid w:val="0003200F"/>
    <w:rsid w:val="00032639"/>
    <w:rsid w:val="00035A5B"/>
    <w:rsid w:val="00042173"/>
    <w:rsid w:val="0004456C"/>
    <w:rsid w:val="00075CFC"/>
    <w:rsid w:val="00085D98"/>
    <w:rsid w:val="000909C7"/>
    <w:rsid w:val="000C4832"/>
    <w:rsid w:val="000F6748"/>
    <w:rsid w:val="00100067"/>
    <w:rsid w:val="00106513"/>
    <w:rsid w:val="0010675E"/>
    <w:rsid w:val="00111CEA"/>
    <w:rsid w:val="001129AB"/>
    <w:rsid w:val="00140115"/>
    <w:rsid w:val="001428D5"/>
    <w:rsid w:val="001431B4"/>
    <w:rsid w:val="001460FB"/>
    <w:rsid w:val="0016526D"/>
    <w:rsid w:val="00166341"/>
    <w:rsid w:val="001A1817"/>
    <w:rsid w:val="001A36BB"/>
    <w:rsid w:val="001A3785"/>
    <w:rsid w:val="001A5366"/>
    <w:rsid w:val="001B1DCD"/>
    <w:rsid w:val="001C5EF6"/>
    <w:rsid w:val="001C65D6"/>
    <w:rsid w:val="001E339B"/>
    <w:rsid w:val="001E44C0"/>
    <w:rsid w:val="001E615D"/>
    <w:rsid w:val="00210021"/>
    <w:rsid w:val="00227DCB"/>
    <w:rsid w:val="002308D2"/>
    <w:rsid w:val="002344CA"/>
    <w:rsid w:val="0023488A"/>
    <w:rsid w:val="002350E6"/>
    <w:rsid w:val="002479A1"/>
    <w:rsid w:val="00263631"/>
    <w:rsid w:val="0026528D"/>
    <w:rsid w:val="002674E9"/>
    <w:rsid w:val="00280956"/>
    <w:rsid w:val="00281C78"/>
    <w:rsid w:val="00290CAE"/>
    <w:rsid w:val="002A1F45"/>
    <w:rsid w:val="002B2F71"/>
    <w:rsid w:val="002C2370"/>
    <w:rsid w:val="002D5C9C"/>
    <w:rsid w:val="002D6539"/>
    <w:rsid w:val="002E320F"/>
    <w:rsid w:val="002E42E7"/>
    <w:rsid w:val="002E7BE2"/>
    <w:rsid w:val="003011D5"/>
    <w:rsid w:val="003105E6"/>
    <w:rsid w:val="00321864"/>
    <w:rsid w:val="00321BAA"/>
    <w:rsid w:val="00332FFD"/>
    <w:rsid w:val="00344C00"/>
    <w:rsid w:val="00376391"/>
    <w:rsid w:val="00377F4C"/>
    <w:rsid w:val="003824EA"/>
    <w:rsid w:val="0038362D"/>
    <w:rsid w:val="0038547F"/>
    <w:rsid w:val="00387E68"/>
    <w:rsid w:val="00394953"/>
    <w:rsid w:val="003B31BD"/>
    <w:rsid w:val="003E1E57"/>
    <w:rsid w:val="003E4369"/>
    <w:rsid w:val="003E5EB5"/>
    <w:rsid w:val="003F43C8"/>
    <w:rsid w:val="00406F89"/>
    <w:rsid w:val="004347ED"/>
    <w:rsid w:val="00450620"/>
    <w:rsid w:val="004554CC"/>
    <w:rsid w:val="0046416C"/>
    <w:rsid w:val="00467742"/>
    <w:rsid w:val="004A0F9C"/>
    <w:rsid w:val="004A19AF"/>
    <w:rsid w:val="004A4AAF"/>
    <w:rsid w:val="004B195D"/>
    <w:rsid w:val="004B58A8"/>
    <w:rsid w:val="004C6C68"/>
    <w:rsid w:val="004D5BCB"/>
    <w:rsid w:val="005061CE"/>
    <w:rsid w:val="005105D6"/>
    <w:rsid w:val="005141D4"/>
    <w:rsid w:val="00523023"/>
    <w:rsid w:val="005237CF"/>
    <w:rsid w:val="00537729"/>
    <w:rsid w:val="00541758"/>
    <w:rsid w:val="00553166"/>
    <w:rsid w:val="00560406"/>
    <w:rsid w:val="00562FCE"/>
    <w:rsid w:val="005664D9"/>
    <w:rsid w:val="00580E88"/>
    <w:rsid w:val="00593AB3"/>
    <w:rsid w:val="005B605C"/>
    <w:rsid w:val="005B781A"/>
    <w:rsid w:val="005C6677"/>
    <w:rsid w:val="00607727"/>
    <w:rsid w:val="00614A16"/>
    <w:rsid w:val="00623B55"/>
    <w:rsid w:val="00631EFD"/>
    <w:rsid w:val="00632539"/>
    <w:rsid w:val="00633AD8"/>
    <w:rsid w:val="00655210"/>
    <w:rsid w:val="0066375D"/>
    <w:rsid w:val="00665ABD"/>
    <w:rsid w:val="00670BEF"/>
    <w:rsid w:val="00676DE9"/>
    <w:rsid w:val="00685A1B"/>
    <w:rsid w:val="00692352"/>
    <w:rsid w:val="006A01C5"/>
    <w:rsid w:val="006C7357"/>
    <w:rsid w:val="006E4999"/>
    <w:rsid w:val="006F7E9F"/>
    <w:rsid w:val="00703C12"/>
    <w:rsid w:val="00711BB2"/>
    <w:rsid w:val="00716FA4"/>
    <w:rsid w:val="00724452"/>
    <w:rsid w:val="0073221F"/>
    <w:rsid w:val="007359B2"/>
    <w:rsid w:val="007444F4"/>
    <w:rsid w:val="00754409"/>
    <w:rsid w:val="00755B40"/>
    <w:rsid w:val="00764CA3"/>
    <w:rsid w:val="00765D04"/>
    <w:rsid w:val="007A063A"/>
    <w:rsid w:val="007C66E1"/>
    <w:rsid w:val="007E1569"/>
    <w:rsid w:val="007E28BF"/>
    <w:rsid w:val="007E7073"/>
    <w:rsid w:val="007F001B"/>
    <w:rsid w:val="007F2351"/>
    <w:rsid w:val="00806E09"/>
    <w:rsid w:val="00833C44"/>
    <w:rsid w:val="008348A3"/>
    <w:rsid w:val="00842226"/>
    <w:rsid w:val="00843219"/>
    <w:rsid w:val="00852652"/>
    <w:rsid w:val="0085628E"/>
    <w:rsid w:val="008708C2"/>
    <w:rsid w:val="0087204B"/>
    <w:rsid w:val="00881CCB"/>
    <w:rsid w:val="00890C18"/>
    <w:rsid w:val="00891612"/>
    <w:rsid w:val="00897077"/>
    <w:rsid w:val="008A7AF3"/>
    <w:rsid w:val="009117E3"/>
    <w:rsid w:val="009133CA"/>
    <w:rsid w:val="00914694"/>
    <w:rsid w:val="0091744A"/>
    <w:rsid w:val="00920B7F"/>
    <w:rsid w:val="00956A12"/>
    <w:rsid w:val="0096699F"/>
    <w:rsid w:val="00971B04"/>
    <w:rsid w:val="009721EE"/>
    <w:rsid w:val="009830B0"/>
    <w:rsid w:val="0099095C"/>
    <w:rsid w:val="009A5885"/>
    <w:rsid w:val="009D2D35"/>
    <w:rsid w:val="009E1CDA"/>
    <w:rsid w:val="009F4131"/>
    <w:rsid w:val="009F5788"/>
    <w:rsid w:val="00A021C7"/>
    <w:rsid w:val="00A178C1"/>
    <w:rsid w:val="00A213C2"/>
    <w:rsid w:val="00A223A1"/>
    <w:rsid w:val="00A23413"/>
    <w:rsid w:val="00A26A9E"/>
    <w:rsid w:val="00A307C0"/>
    <w:rsid w:val="00A32CAD"/>
    <w:rsid w:val="00A3486D"/>
    <w:rsid w:val="00A63C49"/>
    <w:rsid w:val="00A64E1E"/>
    <w:rsid w:val="00A74843"/>
    <w:rsid w:val="00AB418C"/>
    <w:rsid w:val="00AD3F9C"/>
    <w:rsid w:val="00AD510E"/>
    <w:rsid w:val="00AD57FD"/>
    <w:rsid w:val="00AE490B"/>
    <w:rsid w:val="00AE6A04"/>
    <w:rsid w:val="00AF0F1A"/>
    <w:rsid w:val="00B20D1E"/>
    <w:rsid w:val="00B4597F"/>
    <w:rsid w:val="00B50EEA"/>
    <w:rsid w:val="00B56D47"/>
    <w:rsid w:val="00B7038A"/>
    <w:rsid w:val="00B762FF"/>
    <w:rsid w:val="00BA6571"/>
    <w:rsid w:val="00BA73B6"/>
    <w:rsid w:val="00BC513A"/>
    <w:rsid w:val="00BD398B"/>
    <w:rsid w:val="00BF60E4"/>
    <w:rsid w:val="00C0053C"/>
    <w:rsid w:val="00C177C9"/>
    <w:rsid w:val="00C307AF"/>
    <w:rsid w:val="00C30859"/>
    <w:rsid w:val="00C33E41"/>
    <w:rsid w:val="00C4188E"/>
    <w:rsid w:val="00C45DF1"/>
    <w:rsid w:val="00C470E9"/>
    <w:rsid w:val="00C634F0"/>
    <w:rsid w:val="00C94DCF"/>
    <w:rsid w:val="00CA4DE1"/>
    <w:rsid w:val="00CC0D32"/>
    <w:rsid w:val="00CC1959"/>
    <w:rsid w:val="00CD1A65"/>
    <w:rsid w:val="00CD2DAD"/>
    <w:rsid w:val="00CE4753"/>
    <w:rsid w:val="00CE741D"/>
    <w:rsid w:val="00CF20D8"/>
    <w:rsid w:val="00CF72FD"/>
    <w:rsid w:val="00D250E6"/>
    <w:rsid w:val="00D301D1"/>
    <w:rsid w:val="00D349C5"/>
    <w:rsid w:val="00D35304"/>
    <w:rsid w:val="00D354AC"/>
    <w:rsid w:val="00D35C2F"/>
    <w:rsid w:val="00D363D6"/>
    <w:rsid w:val="00D602F7"/>
    <w:rsid w:val="00D62687"/>
    <w:rsid w:val="00D6540B"/>
    <w:rsid w:val="00D7027D"/>
    <w:rsid w:val="00D83BE1"/>
    <w:rsid w:val="00D93A36"/>
    <w:rsid w:val="00D97826"/>
    <w:rsid w:val="00DA12D4"/>
    <w:rsid w:val="00DA6AB5"/>
    <w:rsid w:val="00DB2D8A"/>
    <w:rsid w:val="00DB5A6C"/>
    <w:rsid w:val="00DC0706"/>
    <w:rsid w:val="00DC4E55"/>
    <w:rsid w:val="00E40579"/>
    <w:rsid w:val="00E42821"/>
    <w:rsid w:val="00E637B6"/>
    <w:rsid w:val="00E65210"/>
    <w:rsid w:val="00E66830"/>
    <w:rsid w:val="00E749F1"/>
    <w:rsid w:val="00E952BB"/>
    <w:rsid w:val="00EA7BF2"/>
    <w:rsid w:val="00EB7F60"/>
    <w:rsid w:val="00EC29C5"/>
    <w:rsid w:val="00EC42DF"/>
    <w:rsid w:val="00EE2C3F"/>
    <w:rsid w:val="00EE6F65"/>
    <w:rsid w:val="00EE7C5F"/>
    <w:rsid w:val="00EF10B6"/>
    <w:rsid w:val="00F106A4"/>
    <w:rsid w:val="00F13F73"/>
    <w:rsid w:val="00F16E85"/>
    <w:rsid w:val="00F219AD"/>
    <w:rsid w:val="00F3055B"/>
    <w:rsid w:val="00F3229A"/>
    <w:rsid w:val="00F45AFC"/>
    <w:rsid w:val="00F50D6F"/>
    <w:rsid w:val="00F575E9"/>
    <w:rsid w:val="00F7151E"/>
    <w:rsid w:val="00F715D5"/>
    <w:rsid w:val="00F73A32"/>
    <w:rsid w:val="00F84243"/>
    <w:rsid w:val="00FA18D2"/>
    <w:rsid w:val="00FA2602"/>
    <w:rsid w:val="00FA31F1"/>
    <w:rsid w:val="00FB292F"/>
    <w:rsid w:val="00FD637A"/>
    <w:rsid w:val="00FF3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446D3"/>
  <w15:chartTrackingRefBased/>
  <w15:docId w15:val="{0E6F7205-F5E5-499F-92B0-7108DD567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9D2D3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D2D35"/>
    <w:pPr>
      <w:keepNext/>
      <w:numPr>
        <w:numId w:val="2"/>
      </w:numPr>
      <w:spacing w:before="120" w:after="60"/>
      <w:outlineLvl w:val="0"/>
    </w:pPr>
    <w:rPr>
      <w:rFonts w:ascii="Calibri Light" w:hAnsi="Calibri Light"/>
      <w:b/>
      <w:bCs/>
      <w:kern w:val="32"/>
      <w:sz w:val="32"/>
      <w:szCs w:val="32"/>
    </w:rPr>
  </w:style>
  <w:style w:type="paragraph" w:styleId="Heading2">
    <w:name w:val="heading 2"/>
    <w:basedOn w:val="Normal"/>
    <w:next w:val="Normal"/>
    <w:link w:val="Heading2Char"/>
    <w:unhideWhenUsed/>
    <w:qFormat/>
    <w:rsid w:val="009D2D35"/>
    <w:pPr>
      <w:keepNext/>
      <w:numPr>
        <w:ilvl w:val="1"/>
        <w:numId w:val="2"/>
      </w:numPr>
      <w:spacing w:before="120" w:after="60"/>
      <w:outlineLvl w:val="1"/>
    </w:pPr>
    <w:rPr>
      <w:rFonts w:ascii="Calibri Light" w:hAnsi="Calibri Light"/>
      <w:b/>
      <w:bCs/>
      <w:i/>
      <w:iCs/>
      <w:sz w:val="28"/>
      <w:szCs w:val="28"/>
    </w:rPr>
  </w:style>
  <w:style w:type="paragraph" w:styleId="Heading3">
    <w:name w:val="heading 3"/>
    <w:basedOn w:val="Normal"/>
    <w:next w:val="Normal"/>
    <w:link w:val="Heading3Char"/>
    <w:unhideWhenUsed/>
    <w:qFormat/>
    <w:rsid w:val="009D2D35"/>
    <w:pPr>
      <w:keepNext/>
      <w:numPr>
        <w:ilvl w:val="2"/>
        <w:numId w:val="2"/>
      </w:numPr>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9D2D35"/>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9D2D35"/>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9D2D35"/>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9D2D35"/>
    <w:pPr>
      <w:numPr>
        <w:ilvl w:val="6"/>
        <w:numId w:val="2"/>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9D2D35"/>
    <w:pPr>
      <w:numPr>
        <w:ilvl w:val="7"/>
        <w:numId w:val="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9D2D35"/>
    <w:pPr>
      <w:numPr>
        <w:ilvl w:val="8"/>
        <w:numId w:val="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2D35"/>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rsid w:val="009D2D35"/>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rsid w:val="009D2D35"/>
    <w:rPr>
      <w:rFonts w:ascii="Calibri Light" w:eastAsia="Times New Roman" w:hAnsi="Calibri Light" w:cs="Times New Roman"/>
      <w:b/>
      <w:bCs/>
      <w:sz w:val="26"/>
      <w:szCs w:val="26"/>
    </w:rPr>
  </w:style>
  <w:style w:type="character" w:customStyle="1" w:styleId="Heading4Char">
    <w:name w:val="Heading 4 Char"/>
    <w:basedOn w:val="DefaultParagraphFont"/>
    <w:link w:val="Heading4"/>
    <w:semiHidden/>
    <w:rsid w:val="009D2D35"/>
    <w:rPr>
      <w:rFonts w:ascii="Calibri" w:eastAsia="Times New Roman" w:hAnsi="Calibri" w:cs="Times New Roman"/>
      <w:b/>
      <w:bCs/>
      <w:sz w:val="28"/>
      <w:szCs w:val="28"/>
    </w:rPr>
  </w:style>
  <w:style w:type="character" w:customStyle="1" w:styleId="Heading5Char">
    <w:name w:val="Heading 5 Char"/>
    <w:basedOn w:val="DefaultParagraphFont"/>
    <w:link w:val="Heading5"/>
    <w:semiHidden/>
    <w:rsid w:val="009D2D35"/>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9D2D35"/>
    <w:rPr>
      <w:rFonts w:ascii="Calibri" w:eastAsia="Times New Roman" w:hAnsi="Calibri" w:cs="Times New Roman"/>
      <w:b/>
      <w:bCs/>
    </w:rPr>
  </w:style>
  <w:style w:type="character" w:customStyle="1" w:styleId="Heading7Char">
    <w:name w:val="Heading 7 Char"/>
    <w:basedOn w:val="DefaultParagraphFont"/>
    <w:link w:val="Heading7"/>
    <w:semiHidden/>
    <w:rsid w:val="009D2D35"/>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9D2D35"/>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9D2D35"/>
    <w:rPr>
      <w:rFonts w:ascii="Calibri Light" w:eastAsia="Times New Roman" w:hAnsi="Calibri Light" w:cs="Times New Roman"/>
    </w:rPr>
  </w:style>
  <w:style w:type="paragraph" w:styleId="NormalWeb">
    <w:name w:val="Normal (Web)"/>
    <w:basedOn w:val="Normal"/>
    <w:uiPriority w:val="99"/>
    <w:rsid w:val="009D2D35"/>
    <w:pPr>
      <w:spacing w:before="100" w:beforeAutospacing="1" w:after="100" w:afterAutospacing="1"/>
    </w:pPr>
  </w:style>
  <w:style w:type="character" w:styleId="Hyperlink">
    <w:name w:val="Hyperlink"/>
    <w:uiPriority w:val="99"/>
    <w:rsid w:val="009D2D35"/>
    <w:rPr>
      <w:color w:val="0000FF"/>
      <w:u w:val="single"/>
    </w:rPr>
  </w:style>
  <w:style w:type="paragraph" w:styleId="Caption">
    <w:name w:val="caption"/>
    <w:basedOn w:val="Normal"/>
    <w:next w:val="Normal"/>
    <w:unhideWhenUsed/>
    <w:qFormat/>
    <w:rsid w:val="009D2D35"/>
    <w:rPr>
      <w:b/>
      <w:bCs/>
      <w:sz w:val="20"/>
      <w:szCs w:val="20"/>
    </w:rPr>
  </w:style>
  <w:style w:type="paragraph" w:styleId="Bibliography">
    <w:name w:val="Bibliography"/>
    <w:basedOn w:val="Normal"/>
    <w:next w:val="Normal"/>
    <w:uiPriority w:val="37"/>
    <w:unhideWhenUsed/>
    <w:rsid w:val="009D2D35"/>
    <w:pPr>
      <w:tabs>
        <w:tab w:val="left" w:pos="504"/>
      </w:tabs>
      <w:spacing w:after="240"/>
      <w:ind w:left="504" w:hanging="504"/>
    </w:pPr>
  </w:style>
  <w:style w:type="paragraph" w:styleId="BodyText">
    <w:name w:val="Body Text"/>
    <w:basedOn w:val="Normal"/>
    <w:link w:val="BodyTextChar"/>
    <w:rsid w:val="00754409"/>
    <w:pPr>
      <w:ind w:firstLine="288"/>
      <w:jc w:val="both"/>
    </w:pPr>
  </w:style>
  <w:style w:type="character" w:customStyle="1" w:styleId="BodyTextChar">
    <w:name w:val="Body Text Char"/>
    <w:basedOn w:val="DefaultParagraphFont"/>
    <w:link w:val="BodyText"/>
    <w:rsid w:val="00754409"/>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9D2D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D2D35"/>
    <w:rPr>
      <w:rFonts w:ascii="Courier New" w:eastAsia="Times New Roman" w:hAnsi="Courier New" w:cs="Courier New"/>
      <w:sz w:val="20"/>
      <w:szCs w:val="20"/>
    </w:rPr>
  </w:style>
  <w:style w:type="character" w:styleId="HTMLCode">
    <w:name w:val="HTML Code"/>
    <w:uiPriority w:val="99"/>
    <w:unhideWhenUsed/>
    <w:rsid w:val="009D2D35"/>
    <w:rPr>
      <w:rFonts w:ascii="Courier New" w:eastAsia="Times New Roman" w:hAnsi="Courier New" w:cs="Courier New"/>
      <w:sz w:val="20"/>
      <w:szCs w:val="20"/>
    </w:rPr>
  </w:style>
  <w:style w:type="paragraph" w:styleId="Title">
    <w:name w:val="Title"/>
    <w:basedOn w:val="Normal"/>
    <w:link w:val="TitleChar"/>
    <w:qFormat/>
    <w:rsid w:val="009D2D35"/>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9D2D35"/>
    <w:rPr>
      <w:rFonts w:ascii="Arial" w:eastAsia="Times New Roman" w:hAnsi="Arial" w:cs="Arial"/>
      <w:b/>
      <w:bCs/>
      <w:kern w:val="28"/>
      <w:sz w:val="32"/>
      <w:szCs w:val="32"/>
    </w:rPr>
  </w:style>
  <w:style w:type="paragraph" w:styleId="TOCHeading">
    <w:name w:val="TOC Heading"/>
    <w:basedOn w:val="Heading1"/>
    <w:next w:val="Normal"/>
    <w:uiPriority w:val="39"/>
    <w:unhideWhenUsed/>
    <w:qFormat/>
    <w:rsid w:val="009D2D35"/>
    <w:pPr>
      <w:keepLines/>
      <w:numPr>
        <w:numId w:val="0"/>
      </w:numPr>
      <w:spacing w:before="240" w:after="0" w:line="259" w:lineRule="auto"/>
      <w:outlineLvl w:val="9"/>
    </w:pPr>
    <w:rPr>
      <w:b w:val="0"/>
      <w:bCs w:val="0"/>
      <w:color w:val="2F5496"/>
      <w:kern w:val="0"/>
    </w:rPr>
  </w:style>
  <w:style w:type="paragraph" w:styleId="TOC1">
    <w:name w:val="toc 1"/>
    <w:basedOn w:val="Normal"/>
    <w:next w:val="Normal"/>
    <w:autoRedefine/>
    <w:uiPriority w:val="39"/>
    <w:rsid w:val="009D2D35"/>
  </w:style>
  <w:style w:type="paragraph" w:styleId="TOC2">
    <w:name w:val="toc 2"/>
    <w:basedOn w:val="Normal"/>
    <w:next w:val="Normal"/>
    <w:autoRedefine/>
    <w:uiPriority w:val="39"/>
    <w:rsid w:val="009D2D35"/>
    <w:pPr>
      <w:ind w:left="240"/>
    </w:pPr>
  </w:style>
  <w:style w:type="paragraph" w:styleId="TOC3">
    <w:name w:val="toc 3"/>
    <w:basedOn w:val="Normal"/>
    <w:next w:val="Normal"/>
    <w:autoRedefine/>
    <w:uiPriority w:val="39"/>
    <w:unhideWhenUsed/>
    <w:rsid w:val="00AE490B"/>
    <w:pPr>
      <w:spacing w:after="100"/>
      <w:ind w:left="480"/>
    </w:pPr>
  </w:style>
  <w:style w:type="paragraph" w:styleId="Header">
    <w:name w:val="header"/>
    <w:basedOn w:val="Normal"/>
    <w:link w:val="HeaderChar"/>
    <w:uiPriority w:val="99"/>
    <w:unhideWhenUsed/>
    <w:rsid w:val="00685A1B"/>
    <w:pPr>
      <w:tabs>
        <w:tab w:val="center" w:pos="4680"/>
        <w:tab w:val="right" w:pos="9360"/>
      </w:tabs>
    </w:pPr>
  </w:style>
  <w:style w:type="character" w:customStyle="1" w:styleId="HeaderChar">
    <w:name w:val="Header Char"/>
    <w:basedOn w:val="DefaultParagraphFont"/>
    <w:link w:val="Header"/>
    <w:uiPriority w:val="99"/>
    <w:rsid w:val="00685A1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85A1B"/>
    <w:pPr>
      <w:tabs>
        <w:tab w:val="center" w:pos="4680"/>
        <w:tab w:val="right" w:pos="9360"/>
      </w:tabs>
    </w:pPr>
  </w:style>
  <w:style w:type="character" w:customStyle="1" w:styleId="FooterChar">
    <w:name w:val="Footer Char"/>
    <w:basedOn w:val="DefaultParagraphFont"/>
    <w:link w:val="Footer"/>
    <w:uiPriority w:val="99"/>
    <w:rsid w:val="00685A1B"/>
    <w:rPr>
      <w:rFonts w:ascii="Times New Roman" w:eastAsia="Times New Roman" w:hAnsi="Times New Roman" w:cs="Times New Roman"/>
      <w:sz w:val="24"/>
      <w:szCs w:val="24"/>
    </w:rPr>
  </w:style>
  <w:style w:type="table" w:styleId="TableGrid">
    <w:name w:val="Table Grid"/>
    <w:basedOn w:val="TableNormal"/>
    <w:uiPriority w:val="39"/>
    <w:rsid w:val="001065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85D98"/>
    <w:rPr>
      <w:color w:val="808080"/>
    </w:rPr>
  </w:style>
  <w:style w:type="paragraph" w:styleId="ListParagraph">
    <w:name w:val="List Paragraph"/>
    <w:basedOn w:val="Normal"/>
    <w:uiPriority w:val="34"/>
    <w:qFormat/>
    <w:rsid w:val="002D5C9C"/>
    <w:pPr>
      <w:ind w:left="720"/>
      <w:contextualSpacing/>
    </w:pPr>
  </w:style>
  <w:style w:type="character" w:styleId="Strong">
    <w:name w:val="Strong"/>
    <w:basedOn w:val="DefaultParagraphFont"/>
    <w:uiPriority w:val="22"/>
    <w:qFormat/>
    <w:rsid w:val="005C66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51724">
      <w:bodyDiv w:val="1"/>
      <w:marLeft w:val="0"/>
      <w:marRight w:val="0"/>
      <w:marTop w:val="0"/>
      <w:marBottom w:val="0"/>
      <w:divBdr>
        <w:top w:val="none" w:sz="0" w:space="0" w:color="auto"/>
        <w:left w:val="none" w:sz="0" w:space="0" w:color="auto"/>
        <w:bottom w:val="none" w:sz="0" w:space="0" w:color="auto"/>
        <w:right w:val="none" w:sz="0" w:space="0" w:color="auto"/>
      </w:divBdr>
    </w:div>
    <w:div w:id="528184071">
      <w:bodyDiv w:val="1"/>
      <w:marLeft w:val="0"/>
      <w:marRight w:val="0"/>
      <w:marTop w:val="0"/>
      <w:marBottom w:val="0"/>
      <w:divBdr>
        <w:top w:val="none" w:sz="0" w:space="0" w:color="auto"/>
        <w:left w:val="none" w:sz="0" w:space="0" w:color="auto"/>
        <w:bottom w:val="none" w:sz="0" w:space="0" w:color="auto"/>
        <w:right w:val="none" w:sz="0" w:space="0" w:color="auto"/>
      </w:divBdr>
    </w:div>
    <w:div w:id="649024113">
      <w:bodyDiv w:val="1"/>
      <w:marLeft w:val="0"/>
      <w:marRight w:val="0"/>
      <w:marTop w:val="0"/>
      <w:marBottom w:val="0"/>
      <w:divBdr>
        <w:top w:val="none" w:sz="0" w:space="0" w:color="auto"/>
        <w:left w:val="none" w:sz="0" w:space="0" w:color="auto"/>
        <w:bottom w:val="none" w:sz="0" w:space="0" w:color="auto"/>
        <w:right w:val="none" w:sz="0" w:space="0" w:color="auto"/>
      </w:divBdr>
    </w:div>
    <w:div w:id="817185709">
      <w:bodyDiv w:val="1"/>
      <w:marLeft w:val="0"/>
      <w:marRight w:val="0"/>
      <w:marTop w:val="0"/>
      <w:marBottom w:val="0"/>
      <w:divBdr>
        <w:top w:val="none" w:sz="0" w:space="0" w:color="auto"/>
        <w:left w:val="none" w:sz="0" w:space="0" w:color="auto"/>
        <w:bottom w:val="none" w:sz="0" w:space="0" w:color="auto"/>
        <w:right w:val="none" w:sz="0" w:space="0" w:color="auto"/>
      </w:divBdr>
    </w:div>
    <w:div w:id="173620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naconda.com/products/individual"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hyperlink" Target="file:///\\dm11\hesslab\FIB-SEM%20SIFT%20align%20code\Python%20code\SIFT_gs\FIBSEM_SIFT_gs.py"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file:///\\dm11\hesslab\FIB-SEM%20SIFT%20align%20code\Python%20code\SIFT_gs\"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hyperlink" Target="file:///\\dm11\hesslab\Python_Scripts\FIB-SEM_SIFT_Dask.ipynb"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3FC95-F845-4C07-84D8-49D8C668A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92</TotalTime>
  <Pages>43</Pages>
  <Words>15666</Words>
  <Characters>89298</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tengel, Gleb</dc:creator>
  <cp:keywords/>
  <dc:description/>
  <cp:lastModifiedBy>Shtengel, Gleb</cp:lastModifiedBy>
  <cp:revision>171</cp:revision>
  <cp:lastPrinted>2021-10-22T18:25:00Z</cp:lastPrinted>
  <dcterms:created xsi:type="dcterms:W3CDTF">2021-10-05T22:08:00Z</dcterms:created>
  <dcterms:modified xsi:type="dcterms:W3CDTF">2022-03-1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7kWmPj"/&gt;&lt;style id="http://www.zotero.org/styles/scienc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